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DCD" w:rsidRPr="00A60B96" w:rsidRDefault="00B55E45">
      <w:pPr>
        <w:spacing w:after="0" w:line="360" w:lineRule="auto"/>
        <w:jc w:val="center"/>
        <w:rPr>
          <w:rFonts w:ascii="Times New Roman" w:hAnsi="Times New Roman" w:cs="Times New Roman"/>
          <w:b/>
          <w:sz w:val="24"/>
          <w:szCs w:val="24"/>
        </w:rPr>
      </w:pPr>
      <w:r w:rsidRPr="00B55E45">
        <w:rPr>
          <w:rFonts w:ascii="Times New Roman" w:hAnsi="Times New Roman" w:cs="Times New Roman"/>
          <w:b/>
          <w:i/>
          <w:sz w:val="24"/>
          <w:szCs w:val="24"/>
        </w:rPr>
        <w:t>YELIM</w:t>
      </w:r>
      <w:r w:rsidR="004D0C64" w:rsidRPr="00A60B96">
        <w:rPr>
          <w:rFonts w:ascii="Times New Roman" w:hAnsi="Times New Roman" w:cs="Times New Roman"/>
          <w:b/>
          <w:sz w:val="24"/>
          <w:szCs w:val="24"/>
        </w:rPr>
        <w:t xml:space="preserve"> DAN </w:t>
      </w:r>
      <w:r w:rsidRPr="00B55E45">
        <w:rPr>
          <w:rFonts w:ascii="Times New Roman" w:hAnsi="Times New Roman" w:cs="Times New Roman"/>
          <w:b/>
          <w:i/>
          <w:sz w:val="24"/>
          <w:szCs w:val="24"/>
        </w:rPr>
        <w:t>MAREN</w:t>
      </w:r>
      <w:r w:rsidR="004D0C64" w:rsidRPr="00A60B96">
        <w:rPr>
          <w:rFonts w:ascii="Times New Roman" w:hAnsi="Times New Roman" w:cs="Times New Roman"/>
          <w:b/>
          <w:sz w:val="24"/>
          <w:szCs w:val="24"/>
        </w:rPr>
        <w:t xml:space="preserve"> SEBAGAI PERWUJUDAN CIVIC RESPONSIBILITY MASY</w:t>
      </w:r>
      <w:r w:rsidR="00ED6EA5">
        <w:rPr>
          <w:rFonts w:ascii="Times New Roman" w:hAnsi="Times New Roman" w:cs="Times New Roman"/>
          <w:b/>
          <w:sz w:val="24"/>
          <w:szCs w:val="24"/>
        </w:rPr>
        <w:t>ARAKAT DUSUN WATRAN DI KOTA TUAL</w:t>
      </w:r>
    </w:p>
    <w:p w:rsidR="00D83DCD" w:rsidRPr="00A60B96" w:rsidRDefault="00D83DCD">
      <w:pPr>
        <w:spacing w:after="0" w:line="360" w:lineRule="auto"/>
        <w:jc w:val="center"/>
        <w:rPr>
          <w:rFonts w:ascii="Times New Roman" w:hAnsi="Times New Roman" w:cs="Times New Roman"/>
          <w:b/>
          <w:sz w:val="24"/>
          <w:szCs w:val="24"/>
        </w:rPr>
      </w:pPr>
    </w:p>
    <w:p w:rsidR="00D83DCD" w:rsidRDefault="00F14D8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224E52" w:rsidRPr="00A60B96" w:rsidRDefault="00224E52">
      <w:pPr>
        <w:spacing w:after="0" w:line="360" w:lineRule="auto"/>
        <w:jc w:val="center"/>
        <w:rPr>
          <w:rFonts w:ascii="Times New Roman" w:hAnsi="Times New Roman" w:cs="Times New Roman"/>
          <w:b/>
          <w:sz w:val="24"/>
          <w:szCs w:val="24"/>
        </w:rPr>
      </w:pP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noProof/>
          <w:sz w:val="24"/>
          <w:szCs w:val="24"/>
        </w:rPr>
        <w:drawing>
          <wp:inline distT="0" distB="0" distL="0" distR="0" wp14:anchorId="55C636E4" wp14:editId="3034A8D0">
            <wp:extent cx="1447200" cy="1447200"/>
            <wp:effectExtent l="0" t="0" r="635" b="63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447200" cy="1447200"/>
                    </a:xfrm>
                    <a:prstGeom prst="rect">
                      <a:avLst/>
                    </a:prstGeom>
                    <a:ln>
                      <a:noFill/>
                    </a:ln>
                  </pic:spPr>
                </pic:pic>
              </a:graphicData>
            </a:graphic>
          </wp:inline>
        </w:drawing>
      </w: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 xml:space="preserve">OLEH :  </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NAMA: FINSENTINA MILEN NARAHA</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NIM: 2019-34-016</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 xml:space="preserve"> </w:t>
      </w: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D83DCD">
      <w:pPr>
        <w:spacing w:after="0" w:line="360" w:lineRule="auto"/>
        <w:jc w:val="center"/>
        <w:rPr>
          <w:rFonts w:ascii="Times New Roman" w:hAnsi="Times New Roman" w:cs="Times New Roman"/>
          <w:b/>
          <w:sz w:val="24"/>
          <w:szCs w:val="24"/>
        </w:rPr>
      </w:pPr>
    </w:p>
    <w:p w:rsidR="00D83DCD" w:rsidRPr="00A60B96" w:rsidRDefault="004D0C64">
      <w:pPr>
        <w:spacing w:after="0" w:line="360" w:lineRule="auto"/>
        <w:jc w:val="center"/>
        <w:rPr>
          <w:rFonts w:ascii="Times New Roman" w:hAnsi="Times New Roman" w:cs="Times New Roman"/>
          <w:b/>
        </w:rPr>
      </w:pPr>
      <w:r w:rsidRPr="00A60B96">
        <w:rPr>
          <w:rFonts w:ascii="Times New Roman" w:hAnsi="Times New Roman" w:cs="Times New Roman"/>
          <w:b/>
        </w:rPr>
        <w:t>PROGRAM STUDI PENDIDIKAN PANCASILA DAN KEWARGANEGARAAN</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JURUSAN ILMU PENGETAHUAN SOSIAL</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FAKULTAS KEGURUAN DAN ILMU PENDIDIKAN</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UNIVERSITAS PATTIMURA</w:t>
      </w:r>
    </w:p>
    <w:p w:rsidR="00D83DCD" w:rsidRPr="00A60B96" w:rsidRDefault="004D0C64">
      <w:pPr>
        <w:spacing w:after="0" w:line="360" w:lineRule="auto"/>
        <w:jc w:val="center"/>
        <w:rPr>
          <w:rFonts w:ascii="Times New Roman" w:hAnsi="Times New Roman" w:cs="Times New Roman"/>
          <w:b/>
          <w:sz w:val="24"/>
          <w:szCs w:val="24"/>
        </w:rPr>
      </w:pPr>
      <w:r w:rsidRPr="00A60B96">
        <w:rPr>
          <w:rFonts w:ascii="Times New Roman" w:hAnsi="Times New Roman" w:cs="Times New Roman"/>
          <w:b/>
          <w:sz w:val="24"/>
          <w:szCs w:val="24"/>
        </w:rPr>
        <w:t>AMBON</w:t>
      </w:r>
    </w:p>
    <w:p w:rsidR="00D83DCD" w:rsidRPr="00A60B96" w:rsidRDefault="00AB0A29">
      <w:pPr>
        <w:spacing w:after="0" w:line="480" w:lineRule="auto"/>
        <w:jc w:val="center"/>
        <w:rPr>
          <w:rFonts w:ascii="Times New Roman" w:hAnsi="Times New Roman" w:cs="Times New Roman"/>
          <w:b/>
          <w:sz w:val="24"/>
          <w:szCs w:val="24"/>
        </w:rPr>
        <w:sectPr w:rsidR="00D83DCD" w:rsidRPr="00A60B96">
          <w:footerReference w:type="default" r:id="rId10"/>
          <w:pgSz w:w="12240" w:h="15840"/>
          <w:pgMar w:top="2268" w:right="1701" w:bottom="1701" w:left="2268" w:header="720" w:footer="720" w:gutter="0"/>
          <w:pgNumType w:fmt="upperRoman" w:start="1"/>
          <w:cols w:space="720"/>
          <w:titlePg/>
          <w:docGrid w:linePitch="360"/>
        </w:sectPr>
      </w:pPr>
      <w:r w:rsidRPr="00A60B96">
        <w:rPr>
          <w:rFonts w:ascii="Times New Roman" w:hAnsi="Times New Roman" w:cs="Times New Roman"/>
          <w:b/>
          <w:sz w:val="24"/>
          <w:szCs w:val="24"/>
        </w:rPr>
        <w:t>2024</w:t>
      </w:r>
    </w:p>
    <w:p w:rsidR="00D83DCD" w:rsidRPr="00A60B96" w:rsidRDefault="004D0C64">
      <w:pPr>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BAB I</w:t>
      </w:r>
    </w:p>
    <w:p w:rsidR="00D83DCD" w:rsidRPr="00A60B96" w:rsidRDefault="004D0C64">
      <w:pPr>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t>PENDAHULUAN</w:t>
      </w:r>
    </w:p>
    <w:p w:rsidR="00D83DCD" w:rsidRPr="00A60B96" w:rsidRDefault="004D0C64">
      <w:pPr>
        <w:pStyle w:val="ListParagraph"/>
        <w:numPr>
          <w:ilvl w:val="0"/>
          <w:numId w:val="1"/>
        </w:numPr>
        <w:spacing w:line="480" w:lineRule="auto"/>
        <w:rPr>
          <w:rFonts w:ascii="Times New Roman" w:hAnsi="Times New Roman" w:cs="Times New Roman"/>
          <w:b/>
          <w:sz w:val="24"/>
          <w:szCs w:val="24"/>
        </w:rPr>
      </w:pPr>
      <w:r w:rsidRPr="00A60B96">
        <w:rPr>
          <w:rFonts w:ascii="Times New Roman" w:hAnsi="Times New Roman" w:cs="Times New Roman"/>
          <w:b/>
          <w:sz w:val="24"/>
          <w:szCs w:val="24"/>
        </w:rPr>
        <w:t>Latar belakang</w:t>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Indonesia merupakan salah satu negara yang terbesar di dunia, sebagai negara yang memiliki jumlah penduduk sekitar 249,9 juta jiwa ini menunjukan bahwa bangsa indonesia sangat beragam dilihat dari kondisi sosio-kultural yang beraneka ragam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DOI":"10.32332/elementary.v3i1.771","ISSN":"2477-1384","abstract":"Indonesia is a pluralistic country. Plurality, apart to become a wealth and pride, of course also be a crucial challenge. Multicultural education is an activity in developing human potential that is able to appreciate the wide range of differences and an effort to increase students' appreciation of the wisdom of the local culture. This paper is a literature review encouraging the multicultural education as an educational concept that is very urgent to be implemented in the education unit, given once occurred various problems of conflicts caused by cultural differences. This paper examines how the concept of multicultural education, multicultural education curriculum development in schools, the development of multicultural education in the school curriculum, and the role of multicultural education in improving the students' appreciation of the local cultural wisdom.","author":[{"dropping-particle":"","family":"Cahyono","given":"Heri","non-dropping-particle":"","parse-names":false,"suffix":""},{"dropping-particle":"","family":"Iswati","given":"Iswati","non-dropping-particle":"","parse-names":false,"suffix":""}],"container-title":"Elementary: Jurnal Ilmiah Pendidikan Dasar","id":"ITEM-1","issue":"1","issued":{"date-parts":[["2017"]]},"page":"15","title":"Urgensi Pendidikan Multikultural Sebagai Upaya Meningkatkan Apresiasi Siswa Terhadap Kearifan Budaya Lokal","type":"article-journal","volume":"3"},"uris":["http://www.mendeley.com/documents/?uuid=ed4660b6-2440-4fc4-94f8-2b84b6d82dfe"]}],"mendeley":{"formattedCitation":"(Cahyono &amp; Iswati, 2017)","plainTextFormattedCitation":"(Cahyono &amp; Iswati, 2017)","previouslyFormattedCitation":"(Cahyono &amp; Iswati, 2017)"},"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Cahyono &amp; Iswati, 2017)</w:t>
      </w:r>
      <w:r w:rsidR="004D0C64" w:rsidRPr="00A60B96">
        <w:rPr>
          <w:rFonts w:ascii="Times New Roman" w:hAnsi="Times New Roman" w:cs="Times New Roman"/>
          <w:sz w:val="24"/>
          <w:szCs w:val="24"/>
        </w:rPr>
        <w:fldChar w:fldCharType="end"/>
      </w:r>
      <w:r w:rsidR="004D0C64" w:rsidRPr="00A60B96">
        <w:rPr>
          <w:rFonts w:ascii="Times New Roman" w:hAnsi="Times New Roman" w:cs="Times New Roman"/>
          <w:sz w:val="24"/>
          <w:szCs w:val="24"/>
        </w:rPr>
        <w:t xml:space="preserve"> Indonesia juga merupakan negara kepulauan terbesar di dunia. Pulau-pulau membentang dari sabang sampai merauke menjadikan indonesia yang kaya dengan suku, bahasa, kepercayaan dan kebudayaanny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ISSN":"2301-8364","abstract":"Budaya atau kebudayaan diartikan sebagai suatu cara hidup yang berkembang dan dimiliki bersama oleh sebuah kelompok orang dan diwariskan dari generasi ke generasi. Indonesia memiliki banyak budaya yang kita kenal disekitar kita, mulai dari makanan tradisional, rumah tradisional, senjata tradisional, tarian tradisional, lagu tradisional, peninggalan budaya dan masih banyak lagi. Seiring dengan perkembangan zaman, kebudayaan yang ada di Indonesia pada saat ini secara perlahan mulai terlupakan, Hal ini terjadi karena begitu banyak kebudayaan asing yang masuk dan dengan mudah diterima oleh masyarakat, Terutama banyak diantaranya anak anak dan kaum muda lebih menyukai budaya asing dari pada budaya tanah air. Dengan adanya masalah tersebut Penulis Merancang dan Membangun Aplikasi Game Edukasi Ragam Budaya Indonesia untuk media pembelajaran yang menarik dan bermanfaat untuk anak. Penelitian kali ini, Penulis menggunakan Macromedia Director Mx 2004 dalam membuat Aplikasi Game Edukasi Ragam Budaya Indonesia untuk media permainan dan pembelajaran. Dalam Penelitian ini, Penulis menggunakan metodologi Waterfall dalam pembuatan aplikasi. Aplikasi ini Untuk mengenalkan kebudayaan Indonesia tentang makanan tradisional, rumah tradisional, senjata tradisional, tarian tradisional dan lagu tradisional. Aplikasi Game Edukasi Ragam Budaya Indonesia menjadi sarana untuk permainan dan pembelajaran kepada anak-anak dengan cara yang mudah dan menarik.","author":[{"dropping-particle":"","family":"Pane","given":"Benni","non-dropping-particle":"","parse-names":false,"suffix":""},{"dropping-particle":"","family":"Najoan","given":"Xaverius","non-dropping-particle":"","parse-names":false,"suffix":""},{"dropping-particle":"","family":"Paturusi","given":"Sary","non-dropping-particle":"","parse-names":false,"suffix":""}],"container-title":"Jurnal Teknik Informatika","id":"ITEM-1","issue":"1","issued":{"date-parts":[["2017"]]},"page":"1- 9","title":"Rancang Bangun Aplikasi Game Edukasi Ragam Budaya Indonesia","type":"article-journal","volume":"12"},"uris":["http://www.mendeley.com/documents/?uuid=35568afa-80e4-410a-b6a2-9e23fe9c99f6"]}],"mendeley":{"formattedCitation":"(Pane et al., 2017)","manualFormatting":"(Pane et al., 2017:1)","plainTextFormattedCitation":"(Pane et al., 2017)","previouslyFormattedCitation":"(Pane et al., 2017)"},"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Pane et al., 2017:1)</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D2D2F" w:rsidRPr="00A60B96">
        <w:rPr>
          <w:rFonts w:ascii="Times New Roman" w:hAnsi="Times New Roman" w:cs="Times New Roman"/>
          <w:sz w:val="24"/>
          <w:szCs w:val="24"/>
        </w:rPr>
        <w:t xml:space="preserve">Keberadaan indonesia sebagai negara kepulauan mencerminkan kekayaan bangsa indonesia yang tak </w:t>
      </w:r>
      <w:proofErr w:type="gramStart"/>
      <w:r w:rsidR="002D2D2F" w:rsidRPr="00A60B96">
        <w:rPr>
          <w:rFonts w:ascii="Times New Roman" w:hAnsi="Times New Roman" w:cs="Times New Roman"/>
          <w:sz w:val="24"/>
          <w:szCs w:val="24"/>
        </w:rPr>
        <w:t>ternilai  harganya</w:t>
      </w:r>
      <w:proofErr w:type="gramEnd"/>
      <w:r w:rsidR="002D2D2F" w:rsidRPr="00A60B96">
        <w:rPr>
          <w:rFonts w:ascii="Times New Roman" w:hAnsi="Times New Roman" w:cs="Times New Roman"/>
          <w:sz w:val="24"/>
          <w:szCs w:val="24"/>
        </w:rPr>
        <w:t xml:space="preserve">. Salah satu aspek yang mencerminkan karakteristik bangsa </w:t>
      </w:r>
      <w:proofErr w:type="gramStart"/>
      <w:r w:rsidR="002D2D2F" w:rsidRPr="00A60B96">
        <w:rPr>
          <w:rFonts w:ascii="Times New Roman" w:hAnsi="Times New Roman" w:cs="Times New Roman"/>
          <w:sz w:val="24"/>
          <w:szCs w:val="24"/>
        </w:rPr>
        <w:t>indonesia</w:t>
      </w:r>
      <w:proofErr w:type="gramEnd"/>
      <w:r w:rsidR="002D2D2F" w:rsidRPr="00A60B96">
        <w:rPr>
          <w:rFonts w:ascii="Times New Roman" w:hAnsi="Times New Roman" w:cs="Times New Roman"/>
          <w:sz w:val="24"/>
          <w:szCs w:val="24"/>
        </w:rPr>
        <w:t xml:space="preserve"> di Mata Dunia adalah beragam budaya masyarakat indonesia yang terpampang </w:t>
      </w:r>
      <w:r w:rsidR="003A0307" w:rsidRPr="00A60B96">
        <w:rPr>
          <w:rFonts w:ascii="Times New Roman" w:hAnsi="Times New Roman" w:cs="Times New Roman"/>
          <w:sz w:val="24"/>
          <w:szCs w:val="24"/>
        </w:rPr>
        <w:t xml:space="preserve">dari sabang samapi meroke. </w:t>
      </w:r>
      <w:proofErr w:type="gramStart"/>
      <w:r w:rsidR="003A0307" w:rsidRPr="00A60B96">
        <w:rPr>
          <w:rFonts w:ascii="Times New Roman" w:hAnsi="Times New Roman" w:cs="Times New Roman"/>
          <w:sz w:val="24"/>
          <w:szCs w:val="24"/>
        </w:rPr>
        <w:t>b</w:t>
      </w:r>
      <w:r w:rsidR="004D0C64" w:rsidRPr="00A60B96">
        <w:rPr>
          <w:rFonts w:ascii="Times New Roman" w:hAnsi="Times New Roman" w:cs="Times New Roman"/>
          <w:sz w:val="24"/>
          <w:szCs w:val="24"/>
        </w:rPr>
        <w:t>udaya</w:t>
      </w:r>
      <w:proofErr w:type="gramEnd"/>
      <w:r w:rsidR="004D0C64" w:rsidRPr="00A60B96">
        <w:rPr>
          <w:rFonts w:ascii="Times New Roman" w:hAnsi="Times New Roman" w:cs="Times New Roman"/>
          <w:sz w:val="24"/>
          <w:szCs w:val="24"/>
        </w:rPr>
        <w:t xml:space="preserve"> merupakan suatu cara hidup yang dimiliki dan dapat di lestarikan bersama oleh sekelompok orang yang dapat diwariskan dari generasi ke generasi. Budaya terbentuk dari banyak unsur yang rumit, mulai dari system agama, dan politik, adat istiadat, bahasa, perkakas, pakaian, bangunan dan karya seni.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Abdulghani","given":"Tarmin","non-dropping-particle":"","parse-names":false,"suffix":""},{"dropping-particle":"","family":"Sati","given":"Bambang Plasmana","non-dropping-particle":"","parse-names":false,"suffix":""}],"id":"ITEM-1","issue":"1","issued":{"date-parts":[["2019"]]},"title":"Pengenalan Rumah Adat Indonesia Menggunakan Teknologi Augmented Reality Dengan Metode Marker Based Tracking Sebagai Media Pembelajaran","type":"article-journal","volume":"11"},"uris":["http://www.mendeley.com/documents/?uuid=1ebd0a73-c3ef-4a50-b05b-c0dcd390f9bf"]}],"mendeley":{"formattedCitation":"(Abdulghani &amp; Sati, 2019)","manualFormatting":"(Abdulghani &amp; Sati, 2019:43)","plainTextFormattedCitation":"(Abdulghani &amp; Sati, 2019)","previouslyFormattedCitation":"(Abdulghani &amp; Sati, 2019)"},"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Abdulghani &amp; Sati, 2019:43)</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Kebudayaan merupakan hal yang tidak dapat dipisahkan, selain sebagai produk budaya, bahasa juga mencerminkan filosofi, nilai-nilai dan ekspresi budaya material </w:t>
      </w:r>
      <w:r w:rsidR="004D0C64" w:rsidRPr="00A60B96">
        <w:rPr>
          <w:rFonts w:ascii="Times New Roman" w:hAnsi="Times New Roman" w:cs="Times New Roman"/>
          <w:sz w:val="24"/>
          <w:szCs w:val="24"/>
        </w:rPr>
        <w:lastRenderedPageBreak/>
        <w:t xml:space="preserve">suatu bangs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bstract":"… material seperti tari-tarian, pakaian adat, jenis musik, dan kesenian tradisional daerah… budaya. Pendekatan budaya adalah sebuah rekayasa sosial yang bersumber pada kekuatan …","author":[{"dropping-particle":"","family":"Wurianto","given":"Arif Budi","non-dropping-particle":"","parse-names":false,"suffix":""}],"container-title":"Seminar Nasional Pendidikan Bahasa Indonesia","id":"ITEM-1","issued":{"date-parts":[["2015"]]},"page":"129-132","title":"Pembelajaran Bahasa Indonesia Bermuatan Budaya sebagai Penguatan Masyarakat Ekonomi Asean (MEA),","type":"article-journal"},"uris":["http://www.mendeley.com/documents/?uuid=61980ea6-1f36-4341-a3be-4f1cc1ae400c"]}],"mendeley":{"formattedCitation":"(Wurianto, 2015)","plainTextFormattedCitation":"(Wurianto, 2015)","previouslyFormattedCitation":"(Wurianto, 2015)"},"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Wurianto, 2015)</w:t>
      </w:r>
      <w:r w:rsidR="004D0C64" w:rsidRPr="00A60B96">
        <w:rPr>
          <w:rFonts w:ascii="Times New Roman" w:hAnsi="Times New Roman" w:cs="Times New Roman"/>
          <w:sz w:val="24"/>
          <w:szCs w:val="24"/>
        </w:rPr>
        <w:fldChar w:fldCharType="end"/>
      </w:r>
      <w:r w:rsidR="004D0C64" w:rsidRPr="00A60B96">
        <w:rPr>
          <w:rFonts w:ascii="Times New Roman" w:hAnsi="Times New Roman" w:cs="Times New Roman"/>
          <w:sz w:val="24"/>
          <w:szCs w:val="24"/>
        </w:rPr>
        <w:t xml:space="preserve"> yang artinya budaya tersebut sudah menjadi bahan rujukan untuk generasi ke generasi yang tidak terlepas dari zaman dahulu sejak nenek moyang. Budaya lokal </w:t>
      </w:r>
      <w:proofErr w:type="gramStart"/>
      <w:r w:rsidR="004D0C64" w:rsidRPr="00A60B96">
        <w:rPr>
          <w:rFonts w:ascii="Times New Roman" w:hAnsi="Times New Roman" w:cs="Times New Roman"/>
          <w:sz w:val="24"/>
          <w:szCs w:val="24"/>
        </w:rPr>
        <w:t>akan</w:t>
      </w:r>
      <w:proofErr w:type="gramEnd"/>
      <w:r w:rsidR="004D0C64" w:rsidRPr="00A60B96">
        <w:rPr>
          <w:rFonts w:ascii="Times New Roman" w:hAnsi="Times New Roman" w:cs="Times New Roman"/>
          <w:sz w:val="24"/>
          <w:szCs w:val="24"/>
        </w:rPr>
        <w:t xml:space="preserve"> lebih bermakna karena mampu dalam mendorong semangat kecintaan di kehidupan manusia dan alam semesta, serta nilai-nilai yang terkandung dalam adat istiadat.</w:t>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905D1D" w:rsidRPr="00A60B96">
        <w:rPr>
          <w:rFonts w:ascii="Times New Roman" w:hAnsi="Times New Roman" w:cs="Times New Roman"/>
          <w:sz w:val="24"/>
          <w:szCs w:val="24"/>
        </w:rPr>
        <w:t>A</w:t>
      </w:r>
      <w:r w:rsidR="004D0C64" w:rsidRPr="00A60B96">
        <w:rPr>
          <w:rFonts w:ascii="Times New Roman" w:hAnsi="Times New Roman" w:cs="Times New Roman"/>
          <w:sz w:val="24"/>
          <w:szCs w:val="24"/>
        </w:rPr>
        <w:t>da beberapa faktor-faktor yang menjadi tantangan bagi budaya lokal adalah perubahan tata nilai-nilai budaya dalam masyarakat, dan matinya bentuk-bentuk seni tradisi di beberapa wilayah Nusantara, yang di sebabkan oleh teknologi di era global.</w:t>
      </w:r>
      <w:proofErr w:type="gramEnd"/>
      <w:r w:rsidR="004D0C64" w:rsidRPr="00A60B96">
        <w:rPr>
          <w:rFonts w:ascii="Times New Roman" w:hAnsi="Times New Roman" w:cs="Times New Roman"/>
          <w:sz w:val="24"/>
          <w:szCs w:val="24"/>
        </w:rPr>
        <w:t xml:space="preserve"> Budaya lokal adalah salah satu komponen yang memberikan jati diri kita se</w:t>
      </w:r>
      <w:r w:rsidR="003A0307" w:rsidRPr="00A60B96">
        <w:rPr>
          <w:rFonts w:ascii="Times New Roman" w:hAnsi="Times New Roman" w:cs="Times New Roman"/>
          <w:sz w:val="24"/>
          <w:szCs w:val="24"/>
        </w:rPr>
        <w:t>bagai sebuah komunitas yang spes</w:t>
      </w:r>
      <w:r w:rsidR="004D0C64" w:rsidRPr="00A60B96">
        <w:rPr>
          <w:rFonts w:ascii="Times New Roman" w:hAnsi="Times New Roman" w:cs="Times New Roman"/>
          <w:sz w:val="24"/>
          <w:szCs w:val="24"/>
        </w:rPr>
        <w:t xml:space="preserve">ial, di antara bangsa di dunia, maka dari itu perlu adanya rasa kesadaran dalam diri generasi muda untuk lebih memahami budaya yang dirasakan. Dengan cara memberdayakan seluruh budaya lokal yang tumbuh di mata persada nusantar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DOI":"10.26887/ekse.v20i2.392","ISSN":"1412-1662","abstract":"Budaya lokal akan lebih bermakna karena mampu mendorong semangat kecintaan pada kehidupan manusia dan alam semesta. Sementara teknologi sebagai hasil kebudayaan yang bersifat fisik tanpa spritualitas nilai-nilai yang terkandung dalam adat istiadat, agama, kesenian akan kehilangan fungsi untuk meningkatkan kualitas hidup manusia. Nilai-nilai, norma, etika yang terkandung dalam aturan adat tercermin dalam budaya lokal semestinya merupakan referensi –referensi yang bermanfaat di era globalisasi. Menggunakan  data kualitatif penelitian ini dianalisis secara deskkriptif. Merujuk pada pemikiran   Alvin Boskoff menunjukan bahwa faktor-faktor yang menjadi tantangan bagi Budaya Lokal adalah perubahan tata nilai-nilai budaya dalam masyarakat, serta matinya bentuk-bentuk seni tradisi dibeberapa wilayah Nusantara, yang disebabkan oleh teknologi di era global. Budaya lokal adalah salah satu komponen yang memberikan jati diri kita sebagai sebuah komunitas yang spesial, yang eksis di antara bangsa-bangsa di dunia ini. Maka dipandang perlu menumbuhkan kesadaran bagi generasi muda untuk lebih memahami budaya yang dimilikinya. Dengan cara memberdayakan kearifan lokal yang tumbuh di kantong-kantong budaya di seluruh persada Nusantara.","author":[{"dropping-particle":"","family":"Budi Setyaningrum","given":"Naomi Diah","non-dropping-particle":"","parse-names":false,"suffix":""}],"container-title":"Ekspresi Seni","id":"ITEM-1","issue":"2","issued":{"date-parts":[["2018"]]},"page":"102","title":"Budaya Lokal Di Era Global","type":"article-journal","volume":"20"},"uris":["http://www.mendeley.com/documents/?uuid=e92b25f6-078a-4893-98a2-8f5f354d8ddf"]}],"mendeley":{"formattedCitation":"(Budi Setyaningrum, 2018)","plainTextFormattedCitation":"(Budi Setyaningrum, 2018)","previouslyFormattedCitation":"(Budi Setyaningrum, 2018)"},"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Budi Setyaningrum, 2018)</w:t>
      </w:r>
      <w:r w:rsidR="004D0C64" w:rsidRPr="00A60B96">
        <w:rPr>
          <w:rFonts w:ascii="Times New Roman" w:hAnsi="Times New Roman" w:cs="Times New Roman"/>
          <w:sz w:val="24"/>
          <w:szCs w:val="24"/>
        </w:rPr>
        <w:fldChar w:fldCharType="end"/>
      </w:r>
      <w:r w:rsidR="003A0307"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Menurut Rahyono (2009:9) pembelajaran kearifan lokal mempunyai posisi yang strategis. Posisi strategis itu, antara lain (1) kearifan lokal salah satu pembentuk identitas, (2) kearifan lokal bukan merupakan sebuah nilai yang asing bagi pemiliknya, (3) kelibatan emosional masyarakat dalam penghayatan kearifan lokal kuat, (4) kearifan lokal mampu menumbuhkan harga diri , dan (5) kearifan lokal mampu meningkatkan martabat bangsa dan Negar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ISBN":"9786026779267","abstract":"Makalah ini bertujuan untuk mengekspanasikan urgensi kebudayaan lokal dalam pengajaran Bahasa Indonesia bagi penutur asing. Metode yang digunakan dalam penyusunan makalah ini adalah metode penelitian deskriptif eksplanatif dengan teknik studi pustaka, wawancara, dan observasi. Hasil penelitian ini menunjukkan bahwa dalam pengajaran BIPA dibutuhkan unsur kebudayaan lokal yang sesuai dengan kebutuhan pembelajar. Topik kebudayaan lokal dapat dilakukan secara integrasi berupa wacana dalam materi ajar BIPA. Adapun kebudayaan lokal yang disampiakan yaitu: (1) bahasa daerah, (2) adat istiadat daerah, (3) kesenian daerah, (4) kuliner daerah, dan (5) sistem bermasyarakat lokal. Melalui pemaparan kebudayaan lokal dalam pengajaran BIPA membuat pembelajar lebih mudah beradaptasi dengan lingkungannya. Oleh sebab itu, penyisipan kebudayaan lokal dalam pengajaran BIPA merupakan hal yang urgen dilakukan.","author":[{"dropping-particle":"","family":"Hanindya","given":"Restu Aulia","non-dropping-particle":"","parse-names":false,"suffix":""}],"container-title":"Proceeding the first National Seminar of PBI (English Language Education)","id":"ITEM-1","issued":{"date-parts":[["2019"]]},"page":"168-172","title":"Urgensi Peran Kebudayaan Lokal dalam Pengajaran Bahasa Indonesia Bagi Penutur Asing (BIPA) untuk Mahasiswa Asing","type":"article-journal"},"uris":["http://www.mendeley.com/documents/?uuid=9e87c7e2-50ec-4d9f-8aa9-c054bec794ce"]}],"mendeley":{"formattedCitation":"(Hanindya, 2019)","plainTextFormattedCitation":"(Hanindya, 2019)","previouslyFormattedCitation":"(Hanindya, 2019)"},"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Hanindya, 2019)</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Salah satu budaya kearifan lokal yang ada di indonesia bagian maluku khususnya di miliki pada masyarakat kepulauan kei yaitu 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lastRenderedPageBreak/>
        <w:t xml:space="preserve">sebagai system budaya lokal masyarakat kei yang di wujudkan dalam ikatan solidaritas dan identitas dari </w:t>
      </w:r>
      <w:proofErr w:type="gramStart"/>
      <w:r w:rsidR="004D0C64" w:rsidRPr="00A60B96">
        <w:rPr>
          <w:rFonts w:ascii="Times New Roman" w:hAnsi="Times New Roman" w:cs="Times New Roman"/>
          <w:sz w:val="24"/>
          <w:szCs w:val="24"/>
        </w:rPr>
        <w:t>buda  ya</w:t>
      </w:r>
      <w:proofErr w:type="gramEnd"/>
      <w:r w:rsidR="004D0C64" w:rsidRPr="00A60B96">
        <w:rPr>
          <w:rFonts w:ascii="Times New Roman" w:hAnsi="Times New Roman" w:cs="Times New Roman"/>
          <w:sz w:val="24"/>
          <w:szCs w:val="24"/>
        </w:rPr>
        <w:t xml:space="preserve"> lokal masyarakat kei, maka kehidupan saling tolong menolong , membantu satu dengan yang lain ada pada budaya tersebut.</w:t>
      </w:r>
      <w:r w:rsidR="00695DB1"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Hal ini merupakan dua bentuk interaksi sosial yang dapat mengandung makna untuk saling membantu satu </w:t>
      </w:r>
      <w:proofErr w:type="gramStart"/>
      <w:r w:rsidR="004D0C64" w:rsidRPr="00A60B96">
        <w:rPr>
          <w:rFonts w:ascii="Times New Roman" w:hAnsi="Times New Roman" w:cs="Times New Roman"/>
          <w:sz w:val="24"/>
          <w:szCs w:val="24"/>
        </w:rPr>
        <w:t>sama</w:t>
      </w:r>
      <w:proofErr w:type="gramEnd"/>
      <w:r w:rsidR="004D0C64" w:rsidRPr="00A60B96">
        <w:rPr>
          <w:rFonts w:ascii="Times New Roman" w:hAnsi="Times New Roman" w:cs="Times New Roman"/>
          <w:sz w:val="24"/>
          <w:szCs w:val="24"/>
        </w:rPr>
        <w:t xml:space="preserve"> yang lain dan biasanya terjadi di daerah kota, maupun lingkungan perkampungan demi menjaga solidaritas antar sesama dengan latar belakang yang berbeda-beda.</w:t>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rupakan salah satu budaya yang sangat erat di pakai pada masyarakat Kei untuk melakukan suatu kegiatan menolong yang menunjukan kerukunan hidup orang kei baik dalam keadaan susah maupun senang atau dalam bahasa kei di sebut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Hingga kini menyumbangkan sesuatu dalam jumlah yang besar kepada pihak yang membutuhkann dan memberi bantua kepada keluarga yang sedang melakukan acara di anggap sebagai bentuk kepedulian terhadap sesama keluarga sekaligus untuk meringankan beban keluarga tersebut. </w:t>
      </w:r>
      <w:proofErr w:type="gramStart"/>
      <w:r w:rsidR="004D0C64" w:rsidRPr="00A60B96">
        <w:rPr>
          <w:rFonts w:ascii="Times New Roman" w:hAnsi="Times New Roman" w:cs="Times New Roman"/>
          <w:sz w:val="24"/>
          <w:szCs w:val="24"/>
        </w:rPr>
        <w:t xml:space="preserve">Adapun jug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atmatan, di mana bantuan di berikan kepada keluarga yang berduka sebagai wujud kepedulian dan rasa berduka serta sekaligus untuk meringankan beban keluarga yang berduka tersebut.</w:t>
      </w:r>
      <w:proofErr w:type="gramEnd"/>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Sedangkan buday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merupakan salah satu budaya yang sama seperti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yang mana saling membantu dalam melakukan suatu </w:t>
      </w:r>
      <w:proofErr w:type="gramStart"/>
      <w:r w:rsidR="004D0C64" w:rsidRPr="00A60B96">
        <w:rPr>
          <w:rFonts w:ascii="Times New Roman" w:hAnsi="Times New Roman" w:cs="Times New Roman"/>
          <w:sz w:val="24"/>
          <w:szCs w:val="24"/>
        </w:rPr>
        <w:t>pekerjaan  secara</w:t>
      </w:r>
      <w:proofErr w:type="gramEnd"/>
      <w:r w:rsidR="004D0C64" w:rsidRPr="00A60B96">
        <w:rPr>
          <w:rFonts w:ascii="Times New Roman" w:hAnsi="Times New Roman" w:cs="Times New Roman"/>
          <w:sz w:val="24"/>
          <w:szCs w:val="24"/>
        </w:rPr>
        <w:t xml:space="preserve"> bersama-sama agar dapat terselesaikan dengan secepatnya, dalam hal ini bukan saja dapat di kerjakan dalam lingkungan masyarakat tetapi juga dalam lingkungan sekolah. Salah </w:t>
      </w:r>
      <w:r w:rsidR="004D0C64" w:rsidRPr="00A60B96">
        <w:rPr>
          <w:rFonts w:ascii="Times New Roman" w:hAnsi="Times New Roman" w:cs="Times New Roman"/>
          <w:sz w:val="24"/>
          <w:szCs w:val="24"/>
        </w:rPr>
        <w:lastRenderedPageBreak/>
        <w:t xml:space="preserve">satu Contohnya, kehidupan saling tolong menolong, membantu, dan saling menghormati ini tampak ketika salah satu keluarga akan membangun rumah maka keluarga-keluarga yang lain tentu akan datang dan hadir untuk menolong, bekerja bersama agar mempercepat proses pembangunan. </w:t>
      </w:r>
      <w:proofErr w:type="gramStart"/>
      <w:r w:rsidR="004D0C64" w:rsidRPr="00A60B96">
        <w:rPr>
          <w:rFonts w:ascii="Times New Roman" w:hAnsi="Times New Roman" w:cs="Times New Roman"/>
          <w:sz w:val="24"/>
          <w:szCs w:val="24"/>
        </w:rPr>
        <w:t xml:space="preserve">Tradisi tolong menolong ini kalau dalam bahasa Kei disebut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w:t>
      </w:r>
      <w:proofErr w:type="gramEnd"/>
      <w:r w:rsidR="004D0C6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Fransiska Rahabav, Tonjti Soumokil, Christwyn R. Alfons, 2021)</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Menurut Ajawaila (2005), tradisi tolong menolong adalah suatu bentuk hubungan sosial yang telah lama diprakterkkan dalam kehidupan masyarakat tradisional. Budaya ini muncul karena adanya kesamaan dari masyarakat yang bertempat tinggal di desa, kampung, negeri adalah bagian dari keseluruhan masyarakat sebagai suatu totalitas, Tradisi ini ada untuk menjadi pedoman bagi generasi muda yang akan datang agar tidak berhenti dalam melestarikan dari masa ke masa dan berupaya untuk menolong sesama serta hidup rukun dalam meningkatkan rasa solidaritas di lingkungan masya</w:t>
      </w:r>
      <w:r w:rsidR="00695DB1" w:rsidRPr="00A60B96">
        <w:rPr>
          <w:rFonts w:ascii="Times New Roman" w:hAnsi="Times New Roman" w:cs="Times New Roman"/>
          <w:sz w:val="24"/>
          <w:szCs w:val="24"/>
        </w:rPr>
        <w:t>rakat.</w:t>
      </w:r>
      <w:r w:rsidR="004D0C6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Fransiska Rahabav, Tonjti Soumokil, Christwyn R. Alfons, 2021)</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Secara substansial budaya ini </w:t>
      </w:r>
      <w:proofErr w:type="gramStart"/>
      <w:r w:rsidR="004D0C64" w:rsidRPr="00A60B96">
        <w:rPr>
          <w:rFonts w:ascii="Times New Roman" w:hAnsi="Times New Roman" w:cs="Times New Roman"/>
          <w:sz w:val="24"/>
          <w:szCs w:val="24"/>
        </w:rPr>
        <w:t>akan</w:t>
      </w:r>
      <w:proofErr w:type="gramEnd"/>
      <w:r w:rsidR="004D0C64" w:rsidRPr="00A60B96">
        <w:rPr>
          <w:rFonts w:ascii="Times New Roman" w:hAnsi="Times New Roman" w:cs="Times New Roman"/>
          <w:sz w:val="24"/>
          <w:szCs w:val="24"/>
        </w:rPr>
        <w:t xml:space="preserve"> menjadi suatu hal baik yang dapat dilihat dari sudut pandang manapun karena adanya nilai yang terkandung di dalam kehidupan masyarakat dan menjadi pedoman kehidupan sehari-hari. </w:t>
      </w:r>
      <w:proofErr w:type="gramStart"/>
      <w:r w:rsidR="004D0C64" w:rsidRPr="00A60B96">
        <w:rPr>
          <w:rFonts w:ascii="Times New Roman" w:hAnsi="Times New Roman" w:cs="Times New Roman"/>
          <w:sz w:val="24"/>
          <w:szCs w:val="24"/>
        </w:rPr>
        <w:t>yakni</w:t>
      </w:r>
      <w:proofErr w:type="gramEnd"/>
      <w:r w:rsidR="004D0C64" w:rsidRPr="00A60B96">
        <w:rPr>
          <w:rFonts w:ascii="Times New Roman" w:hAnsi="Times New Roman" w:cs="Times New Roman"/>
          <w:sz w:val="24"/>
          <w:szCs w:val="24"/>
        </w:rPr>
        <w:t xml:space="preserve"> nilai yang terkandung dalam 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yaitu mempunyai nilai kebersamaan, kerja sama, kesatuan hidup,dan solidaritas.</w:t>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D0C64" w:rsidRPr="00A60B96">
        <w:rPr>
          <w:rFonts w:ascii="Times New Roman" w:hAnsi="Times New Roman" w:cs="Times New Roman"/>
          <w:sz w:val="24"/>
          <w:szCs w:val="24"/>
        </w:rPr>
        <w:t xml:space="preserve">Makna dari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tu sendiri secara mendalam dapat di maknai sebagai suatu kegiatan sosial budaya yang dimana adanya ikatan saling membantu dan mempunyai dampak positif terhadap perkembangan budaya lokal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tu sendiri, artinya dengan adanya budaya lokal tersebut solidaritas persaudaraan masyarakat dan juga tetangga tetap terjalin secara harmonis demi mempertahankan falsafah ain ni ain (saling mempunyai satu dengan yang lain).</w:t>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Dari budaya tersebut istilah yang lazim digunakan oleh orang Maluku yaitu </w:t>
      </w:r>
      <w:proofErr w:type="gramStart"/>
      <w:r w:rsidR="004D0C64" w:rsidRPr="00A60B96">
        <w:rPr>
          <w:rFonts w:ascii="Times New Roman" w:hAnsi="Times New Roman" w:cs="Times New Roman"/>
          <w:sz w:val="24"/>
          <w:szCs w:val="24"/>
        </w:rPr>
        <w:t xml:space="preserve">“ </w:t>
      </w:r>
      <w:r w:rsidR="004D0C64" w:rsidRPr="00A60B96">
        <w:rPr>
          <w:rFonts w:ascii="Times New Roman" w:hAnsi="Times New Roman" w:cs="Times New Roman"/>
          <w:i/>
          <w:sz w:val="24"/>
          <w:szCs w:val="24"/>
        </w:rPr>
        <w:t>satu</w:t>
      </w:r>
      <w:proofErr w:type="gramEnd"/>
      <w:r w:rsidR="004D0C64" w:rsidRPr="00A60B96">
        <w:rPr>
          <w:rFonts w:ascii="Times New Roman" w:hAnsi="Times New Roman" w:cs="Times New Roman"/>
          <w:i/>
          <w:sz w:val="24"/>
          <w:szCs w:val="24"/>
        </w:rPr>
        <w:t xml:space="preserve"> susah semua susah, satu senang semua senang” </w:t>
      </w:r>
      <w:r w:rsidR="004D0C64" w:rsidRPr="00A60B96">
        <w:rPr>
          <w:rFonts w:ascii="Times New Roman" w:hAnsi="Times New Roman" w:cs="Times New Roman"/>
          <w:sz w:val="24"/>
          <w:szCs w:val="24"/>
        </w:rPr>
        <w:t xml:space="preserve">atau lebih sederhananya “ </w:t>
      </w:r>
      <w:r w:rsidR="004D0C64" w:rsidRPr="00A60B96">
        <w:rPr>
          <w:rFonts w:ascii="Times New Roman" w:hAnsi="Times New Roman" w:cs="Times New Roman"/>
          <w:i/>
          <w:sz w:val="24"/>
          <w:szCs w:val="24"/>
        </w:rPr>
        <w:t xml:space="preserve">susah senang sama-sama”. </w:t>
      </w:r>
      <w:r w:rsidR="004D0C64" w:rsidRPr="00A60B96">
        <w:rPr>
          <w:rFonts w:ascii="Times New Roman" w:hAnsi="Times New Roman" w:cs="Times New Roman"/>
          <w:sz w:val="24"/>
          <w:szCs w:val="24"/>
        </w:rPr>
        <w:t xml:space="preserve">Istilah seperti ini yang kemudian di ingat dan dilakukan dalam kehidupan sehari-hari khususnya orang kei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Fransiska Rahabav, Tonjti Soumokil, Christwyn R. Alfons, 2021)</w:t>
      </w:r>
      <w:r w:rsidR="004D0C64" w:rsidRPr="00A60B96">
        <w:rPr>
          <w:rFonts w:ascii="Times New Roman" w:hAnsi="Times New Roman" w:cs="Times New Roman"/>
          <w:sz w:val="24"/>
          <w:szCs w:val="24"/>
        </w:rPr>
        <w:fldChar w:fldCharType="end"/>
      </w:r>
    </w:p>
    <w:p w:rsidR="00D83DCD" w:rsidRPr="00A60B96" w:rsidRDefault="00D343AA" w:rsidP="00D34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Dalam kehidupan masyarakat Kei yang dilihat dengan identitas budaya lokal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mempunyai ikatan solidaritas dalam kelompok masyarakat yang dimana </w:t>
      </w:r>
      <w:proofErr w:type="gramStart"/>
      <w:r w:rsidR="004D0C64" w:rsidRPr="00A60B96">
        <w:rPr>
          <w:rFonts w:ascii="Times New Roman" w:hAnsi="Times New Roman" w:cs="Times New Roman"/>
          <w:sz w:val="24"/>
          <w:szCs w:val="24"/>
        </w:rPr>
        <w:t>menjalin  kerja</w:t>
      </w:r>
      <w:proofErr w:type="gramEnd"/>
      <w:r w:rsidR="004D0C64" w:rsidRPr="00A60B96">
        <w:rPr>
          <w:rFonts w:ascii="Times New Roman" w:hAnsi="Times New Roman" w:cs="Times New Roman"/>
          <w:sz w:val="24"/>
          <w:szCs w:val="24"/>
        </w:rPr>
        <w:t xml:space="preserve"> sama dan saling memberi dengan rasa suka cita terhadap sesama. </w:t>
      </w:r>
      <w:proofErr w:type="gramStart"/>
      <w:r w:rsidR="004D0C64" w:rsidRPr="00A60B96">
        <w:rPr>
          <w:rFonts w:ascii="Times New Roman" w:hAnsi="Times New Roman" w:cs="Times New Roman"/>
          <w:sz w:val="24"/>
          <w:szCs w:val="24"/>
        </w:rPr>
        <w:t xml:space="preserve">Walaupun adanya banyak perbedaan dan keaneka garaman lokal yang ada di masyarakat kei tetapi dengan 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pat menyatukan kebersamaan.</w:t>
      </w:r>
      <w:proofErr w:type="gramEnd"/>
    </w:p>
    <w:p w:rsidR="00D83DCD" w:rsidRPr="00A60B96" w:rsidRDefault="008E5B24" w:rsidP="008E5B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Namun jika dilihat bahwa berjalannya waktu kehidupan masyarakat di kei banyak pendatang yang tinggal dan dari mereka mengenalkan budaya luar yang masuk berbaur dengan budaya lokal dalam masyarakat di kei.</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 xml:space="preserve">Dengan hal tersebut </w:t>
      </w:r>
      <w:r w:rsidR="004D0C64" w:rsidRPr="00A60B96">
        <w:rPr>
          <w:rFonts w:ascii="Times New Roman" w:hAnsi="Times New Roman" w:cs="Times New Roman"/>
          <w:sz w:val="24"/>
          <w:szCs w:val="24"/>
        </w:rPr>
        <w:lastRenderedPageBreak/>
        <w:t xml:space="preserve">dapat menimbulkan hilangnya nilai-nilai budaya yang ada dalam budaya lokal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tersebut.</w:t>
      </w:r>
      <w:proofErr w:type="gramEnd"/>
      <w:r w:rsidR="004D0C64" w:rsidRPr="00A60B96">
        <w:rPr>
          <w:rFonts w:ascii="Times New Roman" w:hAnsi="Times New Roman" w:cs="Times New Roman"/>
          <w:sz w:val="24"/>
          <w:szCs w:val="24"/>
        </w:rPr>
        <w:t xml:space="preserve"> Selain itu juga akan dapat berpengaruh pada kehidupan di lingkungan sekitar karena hilangnya tanggung jawab terhadap kerja sama dan hidup bertoleransi atar satu dan yang lain, serta berdampak pada rasa persatuan terhadap bangsa dan negara sehingga keharmonisan dan silaturahmi masyarakat di kei tidak dapat terjalin secara baik dari setiap individu maupun kelompok masyarakat disana. </w:t>
      </w:r>
    </w:p>
    <w:p w:rsidR="00D83DCD" w:rsidRPr="00A60B96" w:rsidRDefault="008E5B24" w:rsidP="008E5B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Maka dari itu berdasarkan keterangan di atas, penulis akhirnya tertarik untuk membuat judul penelitian </w:t>
      </w:r>
      <w:proofErr w:type="gramStart"/>
      <w:r w:rsidR="004D0C64" w:rsidRPr="00A60B96">
        <w:rPr>
          <w:rFonts w:ascii="Times New Roman" w:hAnsi="Times New Roman" w:cs="Times New Roman"/>
          <w:sz w:val="24"/>
          <w:szCs w:val="24"/>
        </w:rPr>
        <w:t>yaitu ”</w:t>
      </w:r>
      <w:proofErr w:type="gramEnd"/>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ebagai perwujudan civic responsibility masyarakat Dusun Watran di Kota Tual” </w:t>
      </w:r>
    </w:p>
    <w:p w:rsidR="00D83DCD" w:rsidRPr="00A60B96" w:rsidRDefault="004D0C64">
      <w:pPr>
        <w:pStyle w:val="ListParagraph"/>
        <w:numPr>
          <w:ilvl w:val="0"/>
          <w:numId w:val="1"/>
        </w:numPr>
        <w:tabs>
          <w:tab w:val="left" w:pos="1837"/>
        </w:tabs>
        <w:spacing w:line="480" w:lineRule="auto"/>
        <w:ind w:left="426" w:hanging="426"/>
        <w:jc w:val="both"/>
        <w:rPr>
          <w:rFonts w:ascii="Times New Roman" w:hAnsi="Times New Roman" w:cs="Times New Roman"/>
          <w:b/>
          <w:sz w:val="24"/>
          <w:szCs w:val="24"/>
        </w:rPr>
      </w:pPr>
      <w:r w:rsidRPr="00A60B96">
        <w:rPr>
          <w:rFonts w:ascii="Times New Roman" w:hAnsi="Times New Roman" w:cs="Times New Roman"/>
          <w:b/>
          <w:sz w:val="24"/>
          <w:szCs w:val="24"/>
        </w:rPr>
        <w:t>Rumusan Masalah</w:t>
      </w:r>
    </w:p>
    <w:p w:rsidR="00D83DCD" w:rsidRPr="00A60B96" w:rsidRDefault="004D0C64">
      <w:pPr>
        <w:spacing w:line="480" w:lineRule="auto"/>
        <w:ind w:firstLine="720"/>
        <w:jc w:val="both"/>
        <w:rPr>
          <w:rFonts w:ascii="Times New Roman" w:hAnsi="Times New Roman" w:cs="Times New Roman"/>
          <w:sz w:val="24"/>
          <w:szCs w:val="24"/>
        </w:rPr>
      </w:pPr>
      <w:r w:rsidRPr="00A60B96">
        <w:rPr>
          <w:rFonts w:ascii="Times New Roman" w:hAnsi="Times New Roman" w:cs="Times New Roman"/>
          <w:sz w:val="24"/>
          <w:szCs w:val="24"/>
        </w:rPr>
        <w:t xml:space="preserve"> Berdasarkan latar belakang di atas, maka yang menjadi fokus masalah penelitian adalah </w:t>
      </w:r>
      <w:proofErr w:type="gramStart"/>
      <w:r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proofErr w:type="gramEnd"/>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bagai perwujudan civic responsibility masyarakat Dusun Watran di Kota Tual?“. Dengan demikian maka terdapat dua rumusan masalah antara </w:t>
      </w:r>
      <w:proofErr w:type="gramStart"/>
      <w:r w:rsidRPr="00A60B96">
        <w:rPr>
          <w:rFonts w:ascii="Times New Roman" w:hAnsi="Times New Roman" w:cs="Times New Roman"/>
          <w:sz w:val="24"/>
          <w:szCs w:val="24"/>
        </w:rPr>
        <w:t>lain :</w:t>
      </w:r>
      <w:proofErr w:type="gramEnd"/>
    </w:p>
    <w:p w:rsidR="00D83DCD" w:rsidRPr="00A60B96" w:rsidRDefault="004D0C64">
      <w:pPr>
        <w:pStyle w:val="ListParagraph"/>
        <w:numPr>
          <w:ilvl w:val="0"/>
          <w:numId w:val="10"/>
        </w:numPr>
        <w:tabs>
          <w:tab w:val="left" w:pos="1134"/>
        </w:tabs>
        <w:spacing w:line="480" w:lineRule="auto"/>
        <w:ind w:left="851" w:hanging="284"/>
        <w:jc w:val="both"/>
        <w:rPr>
          <w:rFonts w:ascii="Times New Roman" w:hAnsi="Times New Roman" w:cs="Times New Roman"/>
          <w:sz w:val="24"/>
          <w:szCs w:val="24"/>
        </w:rPr>
      </w:pPr>
      <w:r w:rsidRPr="00A60B96">
        <w:rPr>
          <w:rFonts w:ascii="Times New Roman" w:hAnsi="Times New Roman" w:cs="Times New Roman"/>
          <w:sz w:val="24"/>
          <w:szCs w:val="24"/>
        </w:rPr>
        <w:t>Bagaimana</w:t>
      </w:r>
      <w:r w:rsidR="00DA3023" w:rsidRPr="00A60B96">
        <w:rPr>
          <w:rFonts w:ascii="Times New Roman" w:hAnsi="Times New Roman" w:cs="Times New Roman"/>
          <w:sz w:val="24"/>
          <w:szCs w:val="24"/>
        </w:rPr>
        <w:t xml:space="preserve"> budaya</w:t>
      </w:r>
      <w:r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FA4957" w:rsidRPr="00A60B96">
        <w:rPr>
          <w:rFonts w:ascii="Times New Roman" w:hAnsi="Times New Roman" w:cs="Times New Roman"/>
          <w:sz w:val="24"/>
          <w:szCs w:val="24"/>
        </w:rPr>
        <w:t xml:space="preserve"> sebagai perwujudan rasa </w:t>
      </w:r>
      <w:r w:rsidRPr="00A60B96">
        <w:rPr>
          <w:rFonts w:ascii="Times New Roman" w:hAnsi="Times New Roman" w:cs="Times New Roman"/>
          <w:sz w:val="24"/>
          <w:szCs w:val="24"/>
        </w:rPr>
        <w:t>tangung jawab terhadap lingkungan, bangsa dan negara pada masyarakat Dusun Watran?</w:t>
      </w:r>
    </w:p>
    <w:p w:rsidR="00D83DCD" w:rsidRPr="00A60B96" w:rsidRDefault="004D0C64">
      <w:pPr>
        <w:pStyle w:val="ListParagraph"/>
        <w:numPr>
          <w:ilvl w:val="0"/>
          <w:numId w:val="10"/>
        </w:numPr>
        <w:tabs>
          <w:tab w:val="left" w:pos="567"/>
          <w:tab w:val="left" w:pos="993"/>
        </w:tabs>
        <w:spacing w:line="480" w:lineRule="auto"/>
        <w:ind w:left="851" w:hanging="284"/>
        <w:jc w:val="both"/>
        <w:rPr>
          <w:rFonts w:ascii="Times New Roman" w:hAnsi="Times New Roman" w:cs="Times New Roman"/>
          <w:sz w:val="24"/>
          <w:szCs w:val="24"/>
        </w:rPr>
      </w:pPr>
      <w:r w:rsidRPr="00A60B96">
        <w:rPr>
          <w:rFonts w:ascii="Times New Roman" w:hAnsi="Times New Roman" w:cs="Times New Roman"/>
          <w:sz w:val="24"/>
          <w:szCs w:val="24"/>
        </w:rPr>
        <w:t xml:space="preserve">Bagaimana </w:t>
      </w:r>
      <w:r w:rsidR="00FA4957"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bagai</w:t>
      </w:r>
      <w:r w:rsidR="00FA4957" w:rsidRPr="00A60B96">
        <w:rPr>
          <w:rFonts w:ascii="Times New Roman" w:hAnsi="Times New Roman" w:cs="Times New Roman"/>
          <w:sz w:val="24"/>
          <w:szCs w:val="24"/>
        </w:rPr>
        <w:t xml:space="preserve"> perwujudan rasa</w:t>
      </w:r>
      <w:r w:rsidRPr="00A60B96">
        <w:rPr>
          <w:rFonts w:ascii="Times New Roman" w:hAnsi="Times New Roman" w:cs="Times New Roman"/>
          <w:sz w:val="24"/>
          <w:szCs w:val="24"/>
        </w:rPr>
        <w:t xml:space="preserve"> tangung jawab terhadap lingkungan, bangsa dan negara pada masyarakat Dusun Watran?</w:t>
      </w:r>
    </w:p>
    <w:p w:rsidR="005C0E56" w:rsidRPr="00A60B96" w:rsidRDefault="005C0E56" w:rsidP="005C0E56">
      <w:pPr>
        <w:tabs>
          <w:tab w:val="left" w:pos="567"/>
          <w:tab w:val="left" w:pos="993"/>
        </w:tabs>
        <w:spacing w:line="480" w:lineRule="auto"/>
        <w:jc w:val="both"/>
        <w:rPr>
          <w:rFonts w:ascii="Times New Roman" w:hAnsi="Times New Roman" w:cs="Times New Roman"/>
          <w:sz w:val="24"/>
          <w:szCs w:val="24"/>
        </w:rPr>
      </w:pPr>
    </w:p>
    <w:p w:rsidR="00D83DCD" w:rsidRPr="00A60B96" w:rsidRDefault="004D0C64">
      <w:pPr>
        <w:pStyle w:val="ListParagraph"/>
        <w:numPr>
          <w:ilvl w:val="0"/>
          <w:numId w:val="1"/>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Tujuan Penelitia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Berdasarkan rumusan masalah diatas maka, tujuan yang ingin dicapai dalam penelitian ini adalah untuk mengetahui:</w:t>
      </w:r>
    </w:p>
    <w:p w:rsidR="00D83DCD" w:rsidRPr="00A60B96" w:rsidRDefault="00FA4957">
      <w:pPr>
        <w:pStyle w:val="ListParagraph"/>
        <w:numPr>
          <w:ilvl w:val="0"/>
          <w:numId w:val="1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bagai perwujudan rasa </w:t>
      </w:r>
      <w:r w:rsidR="004D0C64" w:rsidRPr="00A60B96">
        <w:rPr>
          <w:rFonts w:ascii="Times New Roman" w:hAnsi="Times New Roman" w:cs="Times New Roman"/>
          <w:sz w:val="24"/>
          <w:szCs w:val="24"/>
        </w:rPr>
        <w:t>tangung jawab terhadap lingkungan, bangsa dan negara pada masyarakat Dusun Watran.</w:t>
      </w:r>
    </w:p>
    <w:p w:rsidR="00D83DCD" w:rsidRPr="00A60B96" w:rsidRDefault="00FA4957" w:rsidP="005C0E56">
      <w:pPr>
        <w:pStyle w:val="ListParagraph"/>
        <w:numPr>
          <w:ilvl w:val="0"/>
          <w:numId w:val="1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ebagai</w:t>
      </w:r>
      <w:r w:rsidRPr="00A60B96">
        <w:rPr>
          <w:rFonts w:ascii="Times New Roman" w:hAnsi="Times New Roman" w:cs="Times New Roman"/>
          <w:sz w:val="24"/>
          <w:szCs w:val="24"/>
        </w:rPr>
        <w:t xml:space="preserve"> perwujudan rasa </w:t>
      </w:r>
      <w:r w:rsidR="004D0C64" w:rsidRPr="00A60B96">
        <w:rPr>
          <w:rFonts w:ascii="Times New Roman" w:hAnsi="Times New Roman" w:cs="Times New Roman"/>
          <w:sz w:val="24"/>
          <w:szCs w:val="24"/>
        </w:rPr>
        <w:t xml:space="preserve">tanggung jawab terhadap lingkungan, bangsa dan </w:t>
      </w:r>
      <w:proofErr w:type="gramStart"/>
      <w:r w:rsidR="004D0C64" w:rsidRPr="00A60B96">
        <w:rPr>
          <w:rFonts w:ascii="Times New Roman" w:hAnsi="Times New Roman" w:cs="Times New Roman"/>
          <w:sz w:val="24"/>
          <w:szCs w:val="24"/>
        </w:rPr>
        <w:t>negara  pada</w:t>
      </w:r>
      <w:proofErr w:type="gramEnd"/>
      <w:r w:rsidR="004D0C64" w:rsidRPr="00A60B96">
        <w:rPr>
          <w:rFonts w:ascii="Times New Roman" w:hAnsi="Times New Roman" w:cs="Times New Roman"/>
          <w:sz w:val="24"/>
          <w:szCs w:val="24"/>
        </w:rPr>
        <w:t xml:space="preserve"> masyarakat Dusun Watran.</w:t>
      </w:r>
    </w:p>
    <w:p w:rsidR="00D83DCD" w:rsidRPr="00A60B96" w:rsidRDefault="004D0C64">
      <w:pPr>
        <w:pStyle w:val="ListParagraph"/>
        <w:numPr>
          <w:ilvl w:val="0"/>
          <w:numId w:val="1"/>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Manfaat Penelitian</w:t>
      </w:r>
    </w:p>
    <w:p w:rsidR="00D83DCD" w:rsidRPr="00A60B96" w:rsidRDefault="004D0C64">
      <w:pPr>
        <w:pStyle w:val="ListParagraph"/>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Adapun manfaat yang diharapkan dari penelitian ini adalah sabagain berikut:</w:t>
      </w:r>
    </w:p>
    <w:p w:rsidR="005C0E56" w:rsidRPr="00A60B96" w:rsidRDefault="004D0C64" w:rsidP="005C0E56">
      <w:pPr>
        <w:pStyle w:val="ListParagraph"/>
        <w:numPr>
          <w:ilvl w:val="0"/>
          <w:numId w:val="2"/>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nfaat Teoritis</w:t>
      </w:r>
    </w:p>
    <w:p w:rsidR="00D83DCD" w:rsidRPr="00A60B96" w:rsidRDefault="004D0C64" w:rsidP="005C0E56">
      <w:pPr>
        <w:pStyle w:val="ListParagraph"/>
        <w:tabs>
          <w:tab w:val="left" w:pos="1837"/>
        </w:tabs>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Bagi peneliti, penelitian ini berguna untuk menamba pengetahuan dan wawasan sabagai salah satu syarat untuk memperoleh gelar sarjana dari Fakultas Keguruan dan Ilmu Pendidikan Universitas Pattimura Ambon.</w:t>
      </w:r>
      <w:proofErr w:type="gramEnd"/>
    </w:p>
    <w:p w:rsidR="00D83DCD" w:rsidRPr="00A60B96" w:rsidRDefault="004D0C64">
      <w:pPr>
        <w:pStyle w:val="ListParagraph"/>
        <w:numPr>
          <w:ilvl w:val="0"/>
          <w:numId w:val="2"/>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nfaan Praktis</w:t>
      </w:r>
    </w:p>
    <w:p w:rsidR="00D83DCD" w:rsidRPr="00A60B96" w:rsidRDefault="004D0C64">
      <w:pPr>
        <w:pStyle w:val="ListParagraph"/>
        <w:numPr>
          <w:ilvl w:val="0"/>
          <w:numId w:val="19"/>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bagai masukan kepada masyarakat agar dapat melestarikan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i kei agar tidak hilang melainkan dapat diteruskan kepada generasi selanjutnya </w:t>
      </w:r>
    </w:p>
    <w:p w:rsidR="00D83DCD" w:rsidRPr="00A60B96" w:rsidRDefault="004D0C64">
      <w:pPr>
        <w:pStyle w:val="ListParagraph"/>
        <w:numPr>
          <w:ilvl w:val="0"/>
          <w:numId w:val="19"/>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bagai masukan kepada lingkungan, bangsa dan negara agar dapat menambah pengetahuan dan pemahaman mengenai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tersebut.</w:t>
      </w:r>
    </w:p>
    <w:p w:rsidR="00D83DCD" w:rsidRPr="00A60B96" w:rsidRDefault="004D0C64">
      <w:pPr>
        <w:pStyle w:val="ListParagraph"/>
        <w:numPr>
          <w:ilvl w:val="0"/>
          <w:numId w:val="19"/>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bagai masukan kepada tokoh adat agar dapat mengenalkan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kepada masyarakat di kei.  </w:t>
      </w:r>
    </w:p>
    <w:p w:rsidR="00D83DCD" w:rsidRPr="00A60B96" w:rsidRDefault="004D0C64">
      <w:pPr>
        <w:pStyle w:val="ListParagraph"/>
        <w:numPr>
          <w:ilvl w:val="0"/>
          <w:numId w:val="1"/>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Penjelasan Istilah</w:t>
      </w:r>
    </w:p>
    <w:p w:rsidR="00D83DCD" w:rsidRPr="00A60B96" w:rsidRDefault="004D0C64" w:rsidP="005C0E56">
      <w:pPr>
        <w:pStyle w:val="ListParagraph"/>
        <w:numPr>
          <w:ilvl w:val="3"/>
          <w:numId w:val="1"/>
        </w:num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menggambarkan proses penguatan solidaritas dan partisipasi social, secara mikro komis, Nit Ni Wang menggambarkan proses makro kosmis. oleh karenanya di yakini bahwa seluruh proses hidup dan kehidupan masyarakat tidak akan pernah terlepas dari yang namanya campur tangan keluarga atau sesama dan kekuatan Tuhan yang sudah menjadi keharus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Islamic Society Kei Kota Tual and Islamic societies of Central Maluku with local wisdom social traditions Ye Lim and Sanamang has its own uniqueness with the adoption of a common culture and religion played by society and the structure and the actors therein so that the ongoing process of cultural reproduction is continuously for kebelangsungan relationship brotherhood and solidarity among fellow. The location of this research is the city of Tual and Central Maluku by Fokos Ethnographic research at Tradition Yelim And Sanamang reproduced on an ongoing basis and are seen as a symptom sisiologis that took place in the context of the social structure. Informants are taken based on the understanding that in principle researcher researchers menghendeki someone the informant must understand the customs and data required the researcher with a certain consideration. (Purposive sampling) and proceed as snowboling. This research is anthropological, the study has certain characteristics that became the hallmark of penilitian anthropological, which is a qualitative study, the naturalist or nature, carried out in an Islamic society Kei Kota Tual and Central Maluku Islamic society. Thus the data obtained only through informants. Therefore, the number of informants is taken as many as 25 people. Collecting data using tenik participant observation and indepth interview.","author":[{"dropping-particle":"","family":"Umarella","given":"Samad","non-dropping-particle":"","parse-names":false,"suffix":""},{"dropping-particle":"","family":"Kaliki","given":"Ismail","non-dropping-particle":"","parse-names":false,"suffix":""},{"dropping-particle":"","family":"Keliata","given":"Yunus","non-dropping-particle":"","parse-names":false,"suffix":""}],"container-title":"Jurnal Fikratuna","id":"ITEM-1","issue":"1","issued":{"date-parts":[["2016"]]},"page":"95-125","title":"Etnografi: Tradisi Yelim dan Sanamang pada Masyarakat Islam Maluku","type":"article-journal","volume":"8"},"uris":["http://www.mendeley.com/documents/?uuid=0bc41197-9cec-4f6b-9e13-57d4c216d5fb"]}],"mendeley":{"formattedCitation":"(Umarella et al., 2016)","manualFormatting":"(Umarella et al., 2016:124)","plainTextFormattedCitation":"(Umarella et al., 2016)","previouslyFormattedCitation":"(Umarella et al., 2016)"},"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Umarella et al., 2016:124)</w:t>
      </w:r>
      <w:r w:rsidRPr="00A60B96">
        <w:rPr>
          <w:rFonts w:ascii="Times New Roman" w:hAnsi="Times New Roman" w:cs="Times New Roman"/>
          <w:sz w:val="24"/>
          <w:szCs w:val="24"/>
        </w:rPr>
        <w:fldChar w:fldCharType="end"/>
      </w:r>
    </w:p>
    <w:p w:rsidR="00D83DCD" w:rsidRPr="00A60B96" w:rsidRDefault="004D0C64">
      <w:pPr>
        <w:pStyle w:val="ListParagraph"/>
        <w:numPr>
          <w:ilvl w:val="3"/>
          <w:numId w:val="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dalah identitas komunitas Kei, Karena nilai-nilai yang terkandung dalam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dalah kebersamaan, kerja sama, kesatuan hidup dan solidaritas yang senantiasa diwujudkan dalam kehidupan masyarakat melalui perilaku, sikap, hubungan social antar sesama yang berbeda dalam agama, ras, atau suku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2)","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2)</w:t>
      </w:r>
      <w:r w:rsidRPr="00A60B96">
        <w:rPr>
          <w:rFonts w:ascii="Times New Roman" w:hAnsi="Times New Roman" w:cs="Times New Roman"/>
          <w:sz w:val="24"/>
          <w:szCs w:val="24"/>
        </w:rPr>
        <w:fldChar w:fldCharType="end"/>
      </w:r>
    </w:p>
    <w:p w:rsidR="00D83DCD" w:rsidRPr="00A60B96" w:rsidRDefault="004D0C64">
      <w:pPr>
        <w:pStyle w:val="ListParagraph"/>
        <w:numPr>
          <w:ilvl w:val="3"/>
          <w:numId w:val="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Civic responsibility diartikan sebagai yang aktiv dalam kehidupan berkomunitas secara informative dan berkomitmen yang mempunyai tujuan penting lebih fokus pada kebaikan bersam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Halimah","given":"Lili","non-dropping-particle":"","parse-names":false,"suffix":""},{"dropping-particle":"","family":"Fauziah","given":"Siti","non-dropping-particle":"","parse-names":false,"suffix":""}],"container-title":"Jurnal Civics: Media Kajian Kewarganegaraan","id":"ITEM-1","issue":"2","issued":{"date-parts":[["2020"]]},"page":"142-152","title":"Refleksi terhadap kewarganegaraan ekologis dan tanggung jawab warga negara melalui program ecovillage","type":"article-journal","volume":"17"},"uris":["http://www.mendeley.com/documents/?uuid=73e86faf-b046-4b6d-b4c6-fd6f6aab4db3"]}],"mendeley":{"formattedCitation":"(Halimah &amp; Fauziah, 2020)","manualFormatting":"(Halimah &amp; Fauziah, 2020:143)","plainTextFormattedCitation":"(Halimah &amp; Fauziah, 2020)","previouslyFormattedCitation":"(Halimah &amp; Fauziah, 2020)"},"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Halimah &amp; Fauziah, 2020:143)</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rsidP="005C0E56">
      <w:pPr>
        <w:pStyle w:val="ListParagraph"/>
        <w:numPr>
          <w:ilvl w:val="3"/>
          <w:numId w:val="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syarakat adat menurut Saafroendin Bahar mengatakan bahwa masyarakat adat merupakan suatu komunitas antropologis yang bersifat homogeny dan secara berkelanjutan mendiami suatu wilayah tertentu, mempunyai adanya hubungan historis dan mistis dengan sejarah masa lampau mereka serta tidak mempunyai posisiyang dominan dalam struktur dan sistem politik yang ada.(Fitra Akbar Citrawan,2020:587)</w:t>
      </w:r>
    </w:p>
    <w:p w:rsidR="00D83DCD" w:rsidRPr="00A60B96" w:rsidRDefault="004D0C6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BAB II</w:t>
      </w:r>
    </w:p>
    <w:p w:rsidR="00D83DCD" w:rsidRPr="00A60B96" w:rsidRDefault="004D0C6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t>KAJIAN PUSTAKA</w:t>
      </w:r>
    </w:p>
    <w:p w:rsidR="00D83DCD" w:rsidRPr="00A60B96" w:rsidRDefault="004D0C64">
      <w:pPr>
        <w:pStyle w:val="ListParagraph"/>
        <w:numPr>
          <w:ilvl w:val="0"/>
          <w:numId w:val="7"/>
        </w:numPr>
        <w:tabs>
          <w:tab w:val="left" w:pos="1837"/>
        </w:tabs>
        <w:spacing w:line="480" w:lineRule="auto"/>
        <w:ind w:hanging="720"/>
        <w:rPr>
          <w:rFonts w:ascii="Times New Roman" w:hAnsi="Times New Roman" w:cs="Times New Roman"/>
          <w:b/>
          <w:sz w:val="24"/>
          <w:szCs w:val="24"/>
        </w:rPr>
      </w:pPr>
      <w:r w:rsidRPr="00A60B96">
        <w:rPr>
          <w:rFonts w:ascii="Times New Roman" w:hAnsi="Times New Roman" w:cs="Times New Roman"/>
          <w:b/>
          <w:sz w:val="24"/>
          <w:szCs w:val="24"/>
        </w:rPr>
        <w:t xml:space="preserve">Ruang Lingkup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D83DCD" w:rsidRPr="00A60B96" w:rsidRDefault="004D0C64">
      <w:pPr>
        <w:pStyle w:val="ListParagraph"/>
        <w:numPr>
          <w:ilvl w:val="0"/>
          <w:numId w:val="13"/>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Makna Budaya</w:t>
      </w:r>
    </w:p>
    <w:p w:rsidR="00D83DCD" w:rsidRPr="00A60B96" w:rsidRDefault="004D0C64" w:rsidP="008E1E56">
      <w:pPr>
        <w:pStyle w:val="ListParagraph"/>
        <w:numPr>
          <w:ilvl w:val="0"/>
          <w:numId w:val="27"/>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Pengertian Budaya Menurut para ahli</w:t>
      </w:r>
    </w:p>
    <w:p w:rsidR="00D83DCD" w:rsidRPr="00A60B96" w:rsidRDefault="004D0C64" w:rsidP="005C0E56">
      <w:pPr>
        <w:spacing w:line="480" w:lineRule="auto"/>
        <w:ind w:firstLine="720"/>
        <w:jc w:val="both"/>
        <w:rPr>
          <w:rFonts w:ascii="Times New Roman" w:hAnsi="Times New Roman" w:cs="Times New Roman"/>
          <w:sz w:val="24"/>
          <w:szCs w:val="24"/>
        </w:rPr>
      </w:pPr>
      <w:r w:rsidRPr="00A60B96">
        <w:rPr>
          <w:rFonts w:ascii="Times New Roman" w:hAnsi="Times New Roman" w:cs="Times New Roman"/>
          <w:sz w:val="24"/>
          <w:szCs w:val="24"/>
        </w:rPr>
        <w:t>Dalam kamus besar bahasa Indonesia (</w:t>
      </w:r>
      <w:r w:rsidRPr="00A60B96">
        <w:rPr>
          <w:rFonts w:ascii="Times New Roman" w:hAnsi="Times New Roman" w:cs="Times New Roman"/>
          <w:b/>
          <w:sz w:val="24"/>
          <w:szCs w:val="24"/>
        </w:rPr>
        <w:t xml:space="preserve">KBBI), </w:t>
      </w:r>
      <w:r w:rsidRPr="00A60B96">
        <w:rPr>
          <w:rFonts w:ascii="Times New Roman" w:hAnsi="Times New Roman" w:cs="Times New Roman"/>
          <w:sz w:val="24"/>
          <w:szCs w:val="24"/>
        </w:rPr>
        <w:t xml:space="preserve">budaya diartikan sebagai: pemikiran, adat istiadat, sesuatu yang sudah berkembang, sesuatu yang sudah menjadi kebiasaan yang sukar diubah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24090/jk.v3i2.897","ISSN":"2355-018X","abstract":"The education system of Islamic Religion in school is a form of elaboration of the mandate of Act No. 20 of 2003 on National Education System, in order to prepare students to be a man of faith and piety and morality, but in practice they have drawn criticism from the public that PAI in school during is rated only equip learners only religious knowledge (cognitive) less emphasis on the aspect of practice (affective and psychomotor). Where necessary the development of PAI itself, so that PAI is not only limited knowledge but also can be practiced in everyday life either at school or in everyday environments. Either by teachers, and students.Therefore, it is necessary to build a culture of religious (religious culture) in religious activities in schools to improve the practice of affective so in tune with our educational goals.","author":[{"dropping-particle":"","family":"Putra","given":"Kristiya Septian","non-dropping-particle":"","parse-names":false,"suffix":""}],"container-title":"Jurnal Kependidikan","id":"ITEM-1","issue":"2","issued":{"date-parts":[["2015"]]},"page":"14-32","title":"Implmentasi Pendidikan Agama Islam Melalui Budaya Religius (Religious Culture) Di Sekolah","type":"article-journal","volume":"3"},"uris":["http://www.mendeley.com/documents/?uuid=2dafc064-daac-4898-9e1a-9c7789c2ff6e"]}],"mendeley":{"formattedCitation":"(K. S. Putra, 2015)","manualFormatting":"(Putra, 2015:20)","plainTextFormattedCitation":"(K. S. Putra, 2015)","previouslyFormattedCitation":"(Putra, 2015)"},"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Putra, 2015:20)</w:t>
      </w:r>
      <w:r w:rsidRPr="00A60B96">
        <w:rPr>
          <w:rFonts w:ascii="Times New Roman" w:hAnsi="Times New Roman" w:cs="Times New Roman"/>
          <w:sz w:val="24"/>
          <w:szCs w:val="24"/>
        </w:rPr>
        <w:fldChar w:fldCharType="end"/>
      </w:r>
    </w:p>
    <w:p w:rsidR="00D83DCD" w:rsidRPr="00A60B96" w:rsidRDefault="004D0C64" w:rsidP="005C0E56">
      <w:pPr>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Jeral G and Robet menyatakan bahwa budaya terdiri dari mental program bersama yang mensyaratkan respons individual pada lingkunganya.</w:t>
      </w:r>
      <w:proofErr w:type="gramEnd"/>
      <w:r w:rsidRPr="00A60B96">
        <w:rPr>
          <w:rFonts w:ascii="Times New Roman" w:hAnsi="Times New Roman" w:cs="Times New Roman"/>
          <w:sz w:val="24"/>
          <w:szCs w:val="24"/>
        </w:rPr>
        <w:t xml:space="preserve"> definisi tersebut mengandung makna bahwa kita melihat budaya dalam perilaku sehari-hari, tetapi dikontrol oleh mental program yang ditanamkan sangat dalam. budaya hanya perilaku di permukaan, tetapi sangat dalamditanamkan dalam diri kita masing-masing. </w:t>
      </w:r>
    </w:p>
    <w:p w:rsidR="00D83DCD" w:rsidRPr="00A60B96" w:rsidRDefault="004D0C64" w:rsidP="005C0E56">
      <w:pPr>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pengertian</w:t>
      </w:r>
      <w:proofErr w:type="gramEnd"/>
      <w:r w:rsidRPr="00A60B96">
        <w:rPr>
          <w:rFonts w:ascii="Times New Roman" w:hAnsi="Times New Roman" w:cs="Times New Roman"/>
          <w:sz w:val="24"/>
          <w:szCs w:val="24"/>
        </w:rPr>
        <w:t xml:space="preserve"> yang sama juga disampaikan oleh seorang antropologi Inggris Edward B . Taylor mengatakan bahwa budaya atau kultur adalah keseluruhan yang kompleks termasuk didalamya, pengetahuan, kepercayaan, kesenian, moral, hukum adat dan segala kemampuan dan kebiasaan lain yang di peroleh manusia sebagai seorang anggota maasyarakat (Surianto,2019:145).</w:t>
      </w:r>
    </w:p>
    <w:p w:rsidR="00D83DCD" w:rsidRPr="00A60B96" w:rsidRDefault="004D0C64" w:rsidP="005C0E56">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Budaya juga merupakan sistem pengetahuan yang berupa ide atau gagasan yang ada dalam pemikiran setiap manusia yang di jalani dalam kehidupan sehari-hari karena pada umumnya budaya sendiri bersifat abstrak, adapun perwujudan budaya yang bentuknya seperti benda-benda, lagu tata bahasa, tingka laku dan berbagai kehidupan dalam masyarakat, berbagai agama dan kesenian yang dapat dilestarikan oleh setiap manusiadi lingkungan sosialny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The existence of culture in the people of Barrang Lompo Island is still needed and is still being implemented by some communities on Barrang Lompo Island. Among those that have survived until now and are still being carried out are the Sikkiri Rabana, Parappo and Songkabala cultures","author":[{"dropping-particle":"","family":"Wahyu","given":"Muh.","non-dropping-particle":"","parse-names":false,"suffix":""}],"container-title":"Universitas Muhammadiyah Makassar","id":"ITEM-1","issued":{"date-parts":[["2020"]]},"page":"126","title":"Eksistensi nilai-nilai kebudayaan (studi fenomenologi masyarakat pulau barrang lompo kota makassar)","type":"article-journal"},"uris":["http://www.mendeley.com/documents/?uuid=86be6a63-2028-4f73-9db0-cf998e38c99f"]}],"mendeley":{"formattedCitation":"(Wahyu, 2020)","plainTextFormattedCitation":"(Wahyu, 2020)","previouslyFormattedCitation":"(Wahyu, 2020)"},"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Wahyu, 2020)</w:t>
      </w:r>
      <w:r w:rsidRPr="00A60B96">
        <w:rPr>
          <w:rFonts w:ascii="Times New Roman" w:hAnsi="Times New Roman" w:cs="Times New Roman"/>
          <w:sz w:val="24"/>
          <w:szCs w:val="24"/>
        </w:rPr>
        <w:fldChar w:fldCharType="end"/>
      </w:r>
    </w:p>
    <w:p w:rsidR="005C0E56" w:rsidRPr="00A60B96" w:rsidRDefault="004D0C64" w:rsidP="008E1E56">
      <w:pPr>
        <w:pStyle w:val="ListParagraph"/>
        <w:numPr>
          <w:ilvl w:val="0"/>
          <w:numId w:val="27"/>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Komponen budaya</w:t>
      </w:r>
    </w:p>
    <w:p w:rsidR="00D83DCD" w:rsidRPr="00A60B96" w:rsidRDefault="005C0E56" w:rsidP="005C0E56">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Salah satu komponen budaya yaitu komponen budaya hukum, di mana komponen ini sangat berperan penting dalam upaya penegakan hukm </w:t>
      </w:r>
      <w:r w:rsidR="004D0C64" w:rsidRPr="00A60B96">
        <w:rPr>
          <w:rFonts w:ascii="Times New Roman" w:hAnsi="Times New Roman" w:cs="Times New Roman"/>
          <w:i/>
          <w:sz w:val="24"/>
          <w:szCs w:val="24"/>
        </w:rPr>
        <w:t>(law enforcement).</w:t>
      </w:r>
      <w:r w:rsidR="004D0C64" w:rsidRPr="00A60B96">
        <w:rPr>
          <w:rFonts w:ascii="Times New Roman" w:hAnsi="Times New Roman" w:cs="Times New Roman"/>
          <w:sz w:val="24"/>
          <w:szCs w:val="24"/>
        </w:rPr>
        <w:t xml:space="preserve">penegakan hukuum biasanya pada suatu komunitas masyarakat sangat baik, karena didukung oleh kultur yang baik melalui partisipasi masyarakat, meskipun struktur dan substansi sangat baik dalam aturannya tetapi hasilnya tidak akan baik dalam penegakan hukum. </w:t>
      </w:r>
    </w:p>
    <w:p w:rsidR="00D83DCD" w:rsidRPr="00A60B96" w:rsidRDefault="004D0C64" w:rsidP="005C0E56">
      <w:pPr>
        <w:tabs>
          <w:tab w:val="left" w:pos="1837"/>
        </w:tabs>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Ros menyatakan bahwa hukum tidak lebih dan tidak kurang hanyalah salah satu sajadari sekian banyak sarana kontrol sosial dengan sifat yang paling terspesialisasi dan tergarap.</w:t>
      </w:r>
      <w:proofErr w:type="gramEnd"/>
    </w:p>
    <w:p w:rsidR="00D83DCD" w:rsidRPr="00A60B96" w:rsidRDefault="004D0C64" w:rsidP="005C0E56">
      <w:pPr>
        <w:tabs>
          <w:tab w:val="left" w:pos="1837"/>
        </w:tabs>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Budaya hukum (komponen kultural) dimana suatu sistem hukum mencakup sikap dan nilai-nilai yang menentukan bekerjanya sistem hukum itu.</w:t>
      </w:r>
      <w:proofErr w:type="gramEnd"/>
      <w:r w:rsidRPr="00A60B96">
        <w:rPr>
          <w:rFonts w:ascii="Times New Roman" w:hAnsi="Times New Roman" w:cs="Times New Roman"/>
          <w:sz w:val="24"/>
          <w:szCs w:val="24"/>
        </w:rPr>
        <w:t xml:space="preserve"> Budaya hukum berfungsi sebagai jiwa atau motor yang menggerakkan suatu peraturan agar dapat bekerja dalam masyarakat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Azmi Fendri","given":"","non-dropping-particle":"","parse-names":false,"suffix":""}],"container-title":"Jurnal Ilmu Hukum","id":"ITEM-1","issue":"2","issued":{"date-parts":[["2011"]]},"page":"2-20","title":"Perbaikan Sistem Hukum Dalam Pembangunan Hukum di Indonesia","type":"article-journal","volume":"Vol.2"},"uris":["http://www.mendeley.com/documents/?uuid=7fbe2f01-ea04-49e7-a6b2-33e6d037b647"]}],"mendeley":{"formattedCitation":"(Azmi Fendri, 2011)","manualFormatting":"(Azmi Fendri, 2011:12-13)","plainTextFormattedCitation":"(Azmi Fendri, 2011)","previouslyFormattedCitation":"(Azmi Fendri, 201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Azmi Fendri, 2011:12-13)</w:t>
      </w:r>
      <w:r w:rsidRPr="00A60B96">
        <w:rPr>
          <w:rFonts w:ascii="Times New Roman" w:hAnsi="Times New Roman" w:cs="Times New Roman"/>
          <w:sz w:val="24"/>
          <w:szCs w:val="24"/>
        </w:rPr>
        <w:fldChar w:fldCharType="end"/>
      </w:r>
    </w:p>
    <w:p w:rsidR="005C0E56" w:rsidRPr="00A60B96" w:rsidRDefault="004D0C64" w:rsidP="008E1E56">
      <w:pPr>
        <w:pStyle w:val="ListParagraph"/>
        <w:numPr>
          <w:ilvl w:val="0"/>
          <w:numId w:val="27"/>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lastRenderedPageBreak/>
        <w:t>unsur-unsur budaya</w:t>
      </w:r>
    </w:p>
    <w:p w:rsidR="00D83DCD" w:rsidRPr="00A60B96" w:rsidRDefault="005C0E56">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Tylor, menurutnya kebudayaan adalah kompleks keseluruhan yang mencakup pengetahuan, keyakinan, seni, moral, hukum, serta segala macam kemungkinan dan kebiasaan yang dicapai oleh manu</w:t>
      </w:r>
      <w:r w:rsidR="003C0F34" w:rsidRPr="00A60B96">
        <w:rPr>
          <w:rFonts w:ascii="Times New Roman" w:hAnsi="Times New Roman" w:cs="Times New Roman"/>
          <w:sz w:val="24"/>
          <w:szCs w:val="24"/>
        </w:rPr>
        <w:t>sia sebagai anggota masyarakat.</w:t>
      </w:r>
      <w:proofErr w:type="gramEnd"/>
      <w:r w:rsidR="003C0F3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ari pengertian diatas dapat dilihat bahwa kebudayaan merupakan sebuah wadah yang di miliki oleh manusia dalam kehidupan sehari-hari.</w:t>
      </w:r>
      <w:proofErr w:type="gramEnd"/>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Berikut ini ada tujuh unsur kebudayaan universal sebagai berikut:</w:t>
      </w:r>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istem Religi dan Upacara Keagamaan</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proofErr w:type="gramStart"/>
      <w:r w:rsidRPr="00A60B96">
        <w:rPr>
          <w:rFonts w:ascii="Times New Roman" w:hAnsi="Times New Roman" w:cs="Times New Roman"/>
          <w:sz w:val="24"/>
          <w:szCs w:val="24"/>
        </w:rPr>
        <w:t>Sistem religi dan upacara keagamaan mencakup seluruh aspekkeagamaan, baik nilai-nilai yang terkandung dalam agama maupun ritual dalam agama, dan lain sebagainya.</w:t>
      </w:r>
      <w:proofErr w:type="gramEnd"/>
      <w:r w:rsidRPr="00A60B96">
        <w:rPr>
          <w:rFonts w:ascii="Times New Roman" w:hAnsi="Times New Roman" w:cs="Times New Roman"/>
          <w:sz w:val="24"/>
          <w:szCs w:val="24"/>
        </w:rPr>
        <w:t xml:space="preserve"> Di Indonesia, sistem religi sering mewarnai budaya masyarakat, baik yang masih asli karena belum adanya asimilasi budaya atau yang sudah mengalami asimilasi. Sebagai contoh, upacara adat yang masih mempertahankan tradisi </w:t>
      </w:r>
      <w:proofErr w:type="gramStart"/>
      <w:r w:rsidRPr="00A60B96">
        <w:rPr>
          <w:rFonts w:ascii="Times New Roman" w:hAnsi="Times New Roman" w:cs="Times New Roman"/>
          <w:sz w:val="24"/>
          <w:szCs w:val="24"/>
        </w:rPr>
        <w:t>hindu</w:t>
      </w:r>
      <w:proofErr w:type="gramEnd"/>
      <w:r w:rsidRPr="00A60B96">
        <w:rPr>
          <w:rFonts w:ascii="Times New Roman" w:hAnsi="Times New Roman" w:cs="Times New Roman"/>
          <w:sz w:val="24"/>
          <w:szCs w:val="24"/>
        </w:rPr>
        <w:t xml:space="preserve"> atau budha, tetapi karena agama terbesar di Indonesia adalah Islam, nilai-nilai Islam masuk di dalamnya.</w:t>
      </w:r>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istem Kemasyarakatan dan Organisasi Sosial</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sz w:val="24"/>
          <w:szCs w:val="24"/>
        </w:rPr>
        <w:t xml:space="preserve">Dalam sebuah kehidupan kemasyarakatan terdapat </w:t>
      </w:r>
      <w:proofErr w:type="gramStart"/>
      <w:r w:rsidRPr="00A60B96">
        <w:rPr>
          <w:rFonts w:ascii="Times New Roman" w:hAnsi="Times New Roman" w:cs="Times New Roman"/>
          <w:sz w:val="24"/>
          <w:szCs w:val="24"/>
        </w:rPr>
        <w:t>cara</w:t>
      </w:r>
      <w:proofErr w:type="gramEnd"/>
      <w:r w:rsidRPr="00A60B96">
        <w:rPr>
          <w:rFonts w:ascii="Times New Roman" w:hAnsi="Times New Roman" w:cs="Times New Roman"/>
          <w:sz w:val="24"/>
          <w:szCs w:val="24"/>
        </w:rPr>
        <w:t xml:space="preserve">, gaya dan model interaksi sosial antar masyarakat. </w:t>
      </w:r>
      <w:proofErr w:type="gramStart"/>
      <w:r w:rsidRPr="00A60B96">
        <w:rPr>
          <w:rFonts w:ascii="Times New Roman" w:hAnsi="Times New Roman" w:cs="Times New Roman"/>
          <w:sz w:val="24"/>
          <w:szCs w:val="24"/>
        </w:rPr>
        <w:t xml:space="preserve">Suatu masyarakat, meskipun tidan secara tertulis, menetapkan nilia-nilai dan norma-norma dalam </w:t>
      </w:r>
      <w:r w:rsidRPr="00A60B96">
        <w:rPr>
          <w:rFonts w:ascii="Times New Roman" w:hAnsi="Times New Roman" w:cs="Times New Roman"/>
          <w:sz w:val="24"/>
          <w:szCs w:val="24"/>
        </w:rPr>
        <w:lastRenderedPageBreak/>
        <w:t>berkehidupan sosial.</w:t>
      </w:r>
      <w:proofErr w:type="gramEnd"/>
      <w:r w:rsidRPr="00A60B96">
        <w:rPr>
          <w:rFonts w:ascii="Times New Roman" w:hAnsi="Times New Roman" w:cs="Times New Roman"/>
          <w:sz w:val="24"/>
          <w:szCs w:val="24"/>
        </w:rPr>
        <w:t xml:space="preserve"> Nilai-nilai tersebut menjadi tolak ukur baik tidaknya interaksi sosial dan </w:t>
      </w:r>
      <w:proofErr w:type="gramStart"/>
      <w:r w:rsidRPr="00A60B96">
        <w:rPr>
          <w:rFonts w:ascii="Times New Roman" w:hAnsi="Times New Roman" w:cs="Times New Roman"/>
          <w:sz w:val="24"/>
          <w:szCs w:val="24"/>
        </w:rPr>
        <w:t>cara</w:t>
      </w:r>
      <w:proofErr w:type="gramEnd"/>
      <w:r w:rsidRPr="00A60B96">
        <w:rPr>
          <w:rFonts w:ascii="Times New Roman" w:hAnsi="Times New Roman" w:cs="Times New Roman"/>
          <w:sz w:val="24"/>
          <w:szCs w:val="24"/>
        </w:rPr>
        <w:t xml:space="preserve"> mereka bermasyarakat. Di Indonesia, dikenal berbagai istilah dan nilai kultural, seperti gotong royong, tetangga rasa, dan sebagainya. </w:t>
      </w:r>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istem pengetahuan</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proofErr w:type="gramStart"/>
      <w:r w:rsidRPr="00A60B96">
        <w:rPr>
          <w:rFonts w:ascii="Times New Roman" w:hAnsi="Times New Roman" w:cs="Times New Roman"/>
          <w:sz w:val="24"/>
          <w:szCs w:val="24"/>
        </w:rPr>
        <w:t>Sejak peradaban manusia dimulai, manusia-manusia pertama yang ada di bumi telah dipaksa untuk hidup dengan alam.</w:t>
      </w:r>
      <w:proofErr w:type="gramEnd"/>
      <w:r w:rsidRPr="00A60B96">
        <w:rPr>
          <w:rFonts w:ascii="Times New Roman" w:hAnsi="Times New Roman" w:cs="Times New Roman"/>
          <w:sz w:val="24"/>
          <w:szCs w:val="24"/>
        </w:rPr>
        <w:t xml:space="preserve"> Proses pengenalan dengan alam dan kehidupan tersebut menuntuk manusia yang dikaruniai akal untuk menggunakan akalnya dengan suatu tujuan yang paling sederhana, yaitu untuk dapat bertahan hidup. Dari proses itulah manusia sedikit demi sedikit mulai mengetahui dan memiliki pengetahuan. </w:t>
      </w:r>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istem Bahasa</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proofErr w:type="gramStart"/>
      <w:r w:rsidRPr="00A60B96">
        <w:rPr>
          <w:rFonts w:ascii="Times New Roman" w:hAnsi="Times New Roman" w:cs="Times New Roman"/>
          <w:sz w:val="24"/>
          <w:szCs w:val="24"/>
        </w:rPr>
        <w:t>Bahasa merupakan instrument paling utama dan fundamental dalam kehidupan manusia.</w:t>
      </w:r>
      <w:proofErr w:type="gramEnd"/>
      <w:r w:rsidRPr="00A60B96">
        <w:rPr>
          <w:rFonts w:ascii="Times New Roman" w:hAnsi="Times New Roman" w:cs="Times New Roman"/>
          <w:sz w:val="24"/>
          <w:szCs w:val="24"/>
        </w:rPr>
        <w:t xml:space="preserve"> Tanpa bahasa, kebudayaan mustahil </w:t>
      </w:r>
      <w:proofErr w:type="gramStart"/>
      <w:r w:rsidRPr="00A60B96">
        <w:rPr>
          <w:rFonts w:ascii="Times New Roman" w:hAnsi="Times New Roman" w:cs="Times New Roman"/>
          <w:sz w:val="24"/>
          <w:szCs w:val="24"/>
        </w:rPr>
        <w:t>akan</w:t>
      </w:r>
      <w:proofErr w:type="gramEnd"/>
      <w:r w:rsidRPr="00A60B96">
        <w:rPr>
          <w:rFonts w:ascii="Times New Roman" w:hAnsi="Times New Roman" w:cs="Times New Roman"/>
          <w:sz w:val="24"/>
          <w:szCs w:val="24"/>
        </w:rPr>
        <w:t xml:space="preserve"> terbentuk karenabahasa merupakan alat utama yang menjadikan manusia menjadi berbudaya. </w:t>
      </w:r>
      <w:proofErr w:type="gramStart"/>
      <w:r w:rsidRPr="00A60B96">
        <w:rPr>
          <w:rFonts w:ascii="Times New Roman" w:hAnsi="Times New Roman" w:cs="Times New Roman"/>
          <w:sz w:val="24"/>
          <w:szCs w:val="24"/>
        </w:rPr>
        <w:t>Selain itu, Indonesia dapat di katakana sebagai gudang dari bahasa.</w:t>
      </w:r>
      <w:proofErr w:type="gramEnd"/>
      <w:r w:rsidRPr="00A60B96">
        <w:rPr>
          <w:rFonts w:ascii="Times New Roman" w:hAnsi="Times New Roman" w:cs="Times New Roman"/>
          <w:sz w:val="24"/>
          <w:szCs w:val="24"/>
        </w:rPr>
        <w:t xml:space="preserve"> </w:t>
      </w:r>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istem Mata Pencaharian Hidup</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proofErr w:type="gramStart"/>
      <w:r w:rsidRPr="00A60B96">
        <w:rPr>
          <w:rFonts w:ascii="Times New Roman" w:hAnsi="Times New Roman" w:cs="Times New Roman"/>
          <w:sz w:val="24"/>
          <w:szCs w:val="24"/>
        </w:rPr>
        <w:t>Setiap manusia dan masyarakat, sejak manusiatelah mengenal aktivitas keseharian yang dijadikan sebagai pekerjaan untuk dapat melangsungkan hidupnya, Aktivitas tersebut dalam bahasa kekinian bisa diartikan sebagai mata pencaharian.</w:t>
      </w:r>
      <w:proofErr w:type="gramEnd"/>
      <w:r w:rsidRPr="00A60B96">
        <w:rPr>
          <w:rFonts w:ascii="Times New Roman" w:hAnsi="Times New Roman" w:cs="Times New Roman"/>
          <w:sz w:val="24"/>
          <w:szCs w:val="24"/>
        </w:rPr>
        <w:t xml:space="preserve"> </w:t>
      </w:r>
      <w:proofErr w:type="gramStart"/>
      <w:r w:rsidRPr="00A60B96">
        <w:rPr>
          <w:rFonts w:ascii="Times New Roman" w:hAnsi="Times New Roman" w:cs="Times New Roman"/>
          <w:sz w:val="24"/>
          <w:szCs w:val="24"/>
        </w:rPr>
        <w:t xml:space="preserve">Mata pencaharian yang di maksud adalah segala upaya </w:t>
      </w:r>
      <w:r w:rsidRPr="00A60B96">
        <w:rPr>
          <w:rFonts w:ascii="Times New Roman" w:hAnsi="Times New Roman" w:cs="Times New Roman"/>
          <w:sz w:val="24"/>
          <w:szCs w:val="24"/>
        </w:rPr>
        <w:lastRenderedPageBreak/>
        <w:t>yang di lakukan oleh manusia dan masyarakat untuk dapar memenuhi segala kebutuhan hidupnya.</w:t>
      </w:r>
      <w:proofErr w:type="gramEnd"/>
    </w:p>
    <w:p w:rsidR="003C0F34" w:rsidRPr="00A60B96" w:rsidRDefault="004D0C64" w:rsidP="003C0F34">
      <w:pPr>
        <w:pStyle w:val="ListParagraph"/>
        <w:numPr>
          <w:ilvl w:val="0"/>
          <w:numId w:val="1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Kesenian </w:t>
      </w:r>
    </w:p>
    <w:p w:rsidR="00D83DCD" w:rsidRPr="00A60B96" w:rsidRDefault="004D0C64" w:rsidP="003C0F34">
      <w:pPr>
        <w:pStyle w:val="ListParagraph"/>
        <w:tabs>
          <w:tab w:val="left" w:pos="1837"/>
        </w:tabs>
        <w:spacing w:line="480" w:lineRule="auto"/>
        <w:ind w:left="1170"/>
        <w:jc w:val="both"/>
        <w:rPr>
          <w:rFonts w:ascii="Times New Roman" w:hAnsi="Times New Roman" w:cs="Times New Roman"/>
          <w:sz w:val="24"/>
          <w:szCs w:val="24"/>
        </w:rPr>
      </w:pPr>
      <w:proofErr w:type="gramStart"/>
      <w:r w:rsidRPr="00A60B96">
        <w:rPr>
          <w:rFonts w:ascii="Times New Roman" w:hAnsi="Times New Roman" w:cs="Times New Roman"/>
          <w:sz w:val="24"/>
          <w:szCs w:val="24"/>
        </w:rPr>
        <w:t>Manusia dilahirkan dengan sebuah kemampuan etik, yaitu sifat dasar manusia untuk menyenangi segala bentuk keindahan.</w:t>
      </w:r>
      <w:proofErr w:type="gramEnd"/>
      <w:r w:rsidRPr="00A60B96">
        <w:rPr>
          <w:rFonts w:ascii="Times New Roman" w:hAnsi="Times New Roman" w:cs="Times New Roman"/>
          <w:sz w:val="24"/>
          <w:szCs w:val="24"/>
        </w:rPr>
        <w:t xml:space="preserve"> Dengan akal dan hasrat </w:t>
      </w:r>
      <w:proofErr w:type="gramStart"/>
      <w:r w:rsidRPr="00A60B96">
        <w:rPr>
          <w:rFonts w:ascii="Times New Roman" w:hAnsi="Times New Roman" w:cs="Times New Roman"/>
          <w:sz w:val="24"/>
          <w:szCs w:val="24"/>
        </w:rPr>
        <w:t>akan</w:t>
      </w:r>
      <w:proofErr w:type="gramEnd"/>
      <w:r w:rsidRPr="00A60B96">
        <w:rPr>
          <w:rFonts w:ascii="Times New Roman" w:hAnsi="Times New Roman" w:cs="Times New Roman"/>
          <w:sz w:val="24"/>
          <w:szCs w:val="24"/>
        </w:rPr>
        <w:t xml:space="preserve"> keindahan tersebut manusia mencitpatan sebuah aktivitas yang disebut dengan kesenian. Kesenian merupakan hasil kerja sama antara akal yang kemudian menjadi sebuah daya imajinatif dengan berbekal hasrat akan keindahan tersebut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Status sosial memiliki hubungan erat dengan kebudayaan masyarakat. Status sosial berkaitan dengan unsur kebudayaan, khususnya unsur sistem kemasyarakatan dan organisasi sosial. Status sosial itu menggolongkan masyarakat menjadi lapisan-lapisan tertentu, seperti status sosial tinggi, menengah, dan rendah. Perbedaan ini disebut dengan stratifikasi sosial yang terjadi karena adanya kelompokkelompok dan struktur yang berbeda dalam masyarakat. Sebagai anggota kelompok, seseorang mempunyai suatu kedudukan tertentu dalam kelompoknya. Masalah dalam penelitian ini adalah bagaimana status sosial sebagai bagian dari kebudayaan masyarakat direperentasikan dalam cerita rakyat Indonesia. Dengan demikian, tujuan penelitian ini adalah mengemukakan representasi status sosial sebagai bagian dari kebudayaan masyarakat dalam cerita rakyat Indonesia. Metode yang digunakan dalam penelitian ini adalah metode kualitatif dan kepustakaan dengan menggunakan pendekatan sosio-budaya. Dalam sebagian besar cerita rakyat Indonesia masalah perbedaan status sosial dalam kaitannya dengan pernikahan pada awalnya datang dari sikap tokoh yang memiliki status sosial yang cukup tinggi karena keturunan. Status keturunan merupakan status yang diberikan (ascribed status) dan merupakan status yang diperoleh secara otomatis. Dalam cerita rakyat Indonesia, pada umumnya digambarkan bahwa untuk bisa memasuki jenjang pernikahan, seorang laki-laki dan perempuan harus memiliki status sosial yang setara. Asumsi tersebut terbentuk karena pengaruh sistem kemasyarakatan yang berlaku. Sistem kemasyarakatan tersebut merupakan bagian dari unsur kebudayaan masyarakat. Dalam cerita rakyat Indonesia, ada dua macam solusi yang ditawarkan untuk mengatasi masalah perbedaan status dalam perkawinan. Solusi pertama, menikah tanpa restu orang tua yang berarti melanggar sistem sosial dan kebudayaan yang berlaku. Solusi ini merupakan solusi yang ekstrem sehingga tidak selayaknya dilakukan. Solusi kedua tampaknya lebih bijak. Solusi kedua adalah meningkatkan status sosial bagi yang lebih rendah statusnya dengan cara menggapai achieved status (status yang diperjuangkan). Status ini merupakan status yang sengaja diraih oleh seseorang. Status sosial ini bersifat terbuka dan tidak didasarkan pada kelahiran, keturunan, ataupun jenis kelamin. Status ini sangat bergantung pada kemampuan individu untuk meraih status tersebut. Bentuk-bentuk status sosial ini adalah prestasi, misalnya memenangkan sayembara untuk mendapatkan puteri r…","author":[{"dropping-particle":"","family":"Indrastuti","given":"Novi Siti Kussuji","non-dropping-particle":"","parse-names":false,"suffix":""}],"container-title":"Malaysian Journal of Social Sciences and Humanities (MJ - SSH)","id":"ITEM-1","issue":"3","issued":{"date-parts":[["2018"]]},"page":"189-199","title":"Representasi Unsur Budaya dalam Cerita Rakyat Indonesia: Kajian Terhadap Status Sosial dan Kebudayaan Masyarakat","type":"article-journal","volume":"3"},"uris":["http://www.mendeley.com/documents/?uuid=3db0a3fa-9e4c-46db-805b-237fad891a19"]}],"mendeley":{"formattedCitation":"(Indrastuti, 2018)","manualFormatting":"(Indrastuti, 2018:192-193)","plainTextFormattedCitation":"(Indrastuti, 2018)","previouslyFormattedCitation":"(Indrastuti, 2018)"},"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Indrastuti, 2018:192-193)</w:t>
      </w:r>
      <w:r w:rsidRPr="00A60B96">
        <w:rPr>
          <w:rFonts w:ascii="Times New Roman" w:hAnsi="Times New Roman" w:cs="Times New Roman"/>
          <w:sz w:val="24"/>
          <w:szCs w:val="24"/>
        </w:rPr>
        <w:fldChar w:fldCharType="end"/>
      </w:r>
    </w:p>
    <w:p w:rsidR="003C0F34" w:rsidRPr="00A60B96" w:rsidRDefault="004D0C64" w:rsidP="008E1E56">
      <w:pPr>
        <w:pStyle w:val="ListParagraph"/>
        <w:numPr>
          <w:ilvl w:val="0"/>
          <w:numId w:val="27"/>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fungsi dan literature budaya</w:t>
      </w:r>
    </w:p>
    <w:p w:rsidR="00D83DCD" w:rsidRPr="00A60B96" w:rsidRDefault="003C0F34" w:rsidP="003C0F34">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Fungsi budaya merupakan suatu hal yang sangat amat penting dalam kehidupan masyarakat, Karena budaya adalah identitas bangsa </w:t>
      </w:r>
      <w:proofErr w:type="gramStart"/>
      <w:r w:rsidR="004D0C64" w:rsidRPr="00A60B96">
        <w:rPr>
          <w:rFonts w:ascii="Times New Roman" w:hAnsi="Times New Roman" w:cs="Times New Roman"/>
          <w:sz w:val="24"/>
          <w:szCs w:val="24"/>
        </w:rPr>
        <w:t>indonesia</w:t>
      </w:r>
      <w:proofErr w:type="gramEnd"/>
      <w:r w:rsidR="004D0C64" w:rsidRPr="00A60B96">
        <w:rPr>
          <w:rFonts w:ascii="Times New Roman" w:hAnsi="Times New Roman" w:cs="Times New Roman"/>
          <w:sz w:val="24"/>
          <w:szCs w:val="24"/>
        </w:rPr>
        <w:t xml:space="preserve"> yang memiliki berbagai macam kebudayaan, etnis, suku, dan juga ras. Keanekaragaman budaya yang dapat membuat sehinggah indonesia bersatu, dan juga budaya menunjukan bahwa indonesia memiliki banyak kekayaan baik itu kekayaan budaya maupun kekayaan alam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bstract":"Abstract. Penelitian ini bertujuan untuk mengetahui Hubungan Pola Asuh Orang Tua Dengan Prestasi Belajar Pada Murid Kelas V SD Negeri Tallang-Tallang Kecamatan Pallangga Kabupaten Gowa. Penelitian ini adalah penelitian korelasi dengan analisis statistik inferensial koefisien korelasi produk moment. Populasi dalam penelitian ini adalah semua murid SD Negeri Tallang-Tallang Kecamatan Pallangga Kabupaten Gowa sebanyak 214 orang, sampel diambil dengan menggunakan teknik purposive sampling sebanyak 46 orang. Data dikumpulkan melalui teknik kuesioner dan dokumentasi. Setelah menganalisis data penulis menemukan bahwa nilai r hitung yang diperoleh lebih besar yaitu 0,408 dari pada nilai r tabel yaitu 0,291 atas dasar taraf signifikan 5%. Dengan demikian maka hipotesis dalam penelitian ini dinyatakan diterima. Keywords: Pola Asuh Orang-Tua, Prestasi Belajar PKN","author":[{"dropping-particle":"","family":"Muhammad Nawir","given":"","non-dropping-particle":"","parse-names":false,"suffix":""}],"id":"ITEM-1","issue":"1","issued":{"date-parts":[["2017"]]},"page":"48-55","title":"J urnal Etika Demokrasi Pendidikan Pancasila","type":"article-journal","volume":"3"},"uris":["http://www.mendeley.com/documents/?uuid=4d28597e-97f9-4ccc-8cbb-1b98623d9c98"]}],"mendeley":{"formattedCitation":"(Muhammad Nawir, 2017)","plainTextFormattedCitation":"(Muhammad Nawir, 2017)","previouslyFormattedCitation":"(Muhammad Nawir, 2017)"},"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Muhammad Nawir, 2017)</w:t>
      </w:r>
      <w:r w:rsidR="004D0C64" w:rsidRPr="00A60B96">
        <w:rPr>
          <w:rFonts w:ascii="Times New Roman" w:hAnsi="Times New Roman" w:cs="Times New Roman"/>
          <w:sz w:val="24"/>
          <w:szCs w:val="24"/>
        </w:rPr>
        <w:fldChar w:fldCharType="end"/>
      </w:r>
    </w:p>
    <w:p w:rsidR="00D83DCD" w:rsidRPr="00A60B96" w:rsidRDefault="004D0C64">
      <w:pPr>
        <w:pStyle w:val="ListParagraph"/>
        <w:numPr>
          <w:ilvl w:val="0"/>
          <w:numId w:val="13"/>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 xml:space="preserve">Sejarah Budaya </w:t>
      </w:r>
      <w:r w:rsidR="00B55E45" w:rsidRPr="00B55E45">
        <w:rPr>
          <w:rFonts w:ascii="Times New Roman" w:hAnsi="Times New Roman" w:cs="Times New Roman"/>
          <w:b/>
          <w:i/>
          <w:sz w:val="24"/>
          <w:szCs w:val="24"/>
        </w:rPr>
        <w:t>Yelim</w:t>
      </w:r>
      <w:r w:rsidRPr="00A60B96">
        <w:rPr>
          <w:rFonts w:ascii="Times New Roman" w:hAnsi="Times New Roman" w:cs="Times New Roman"/>
          <w:b/>
          <w:i/>
          <w:sz w:val="24"/>
          <w:szCs w:val="24"/>
        </w:rPr>
        <w:t xml:space="preserve"> </w:t>
      </w:r>
      <w:r w:rsidRPr="00A60B96">
        <w:rPr>
          <w:rFonts w:ascii="Times New Roman" w:hAnsi="Times New Roman" w:cs="Times New Roman"/>
          <w:b/>
          <w:sz w:val="24"/>
          <w:szCs w:val="24"/>
        </w:rPr>
        <w:t>dan</w:t>
      </w:r>
      <w:r w:rsidRPr="00A60B96">
        <w:rPr>
          <w:rFonts w:ascii="Times New Roman" w:hAnsi="Times New Roman" w:cs="Times New Roman"/>
          <w:b/>
          <w:i/>
          <w:sz w:val="24"/>
          <w:szCs w:val="24"/>
        </w:rPr>
        <w:t xml:space="preserve"> </w:t>
      </w:r>
      <w:r w:rsidR="00B55E45" w:rsidRPr="00B55E45">
        <w:rPr>
          <w:rFonts w:ascii="Times New Roman" w:hAnsi="Times New Roman" w:cs="Times New Roman"/>
          <w:b/>
          <w:i/>
          <w:sz w:val="24"/>
          <w:szCs w:val="24"/>
        </w:rPr>
        <w:t>Maren</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i/>
          <w:sz w:val="24"/>
          <w:szCs w:val="24"/>
        </w:rPr>
        <w:tab/>
      </w:r>
      <w:r w:rsidRPr="00A60B96">
        <w:rPr>
          <w:rFonts w:ascii="Times New Roman" w:hAnsi="Times New Roman" w:cs="Times New Roman"/>
          <w:sz w:val="24"/>
          <w:szCs w:val="24"/>
        </w:rPr>
        <w:t xml:space="preserve">Dalam kajian sejarah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kajian ini di ungkapkan oleh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Yg Tilldjuwir","given":"","non-dropping-particle":"","parse-names":false,"suffix":""}],"id":"ITEM-1","issued":{"date-parts":[["2017"]]},"page":"43-100","title":"AIN NI AIN DALAM EKSISTENSI MASYARAKAT KEI","type":"article-journal"},"uris":["http://www.mendeley.com/documents/?uuid=7084089c-4dbd-4eba-a82d-4600d82cad8f"]}],"mendeley":{"formattedCitation":"(Yg Tilldjuwir, 2017)","manualFormatting":"(Yg Tilldjuwir, 2017:43-100)","plainTextFormattedCitation":"(Yg Tilldjuwir, 2017)","previouslyFormattedCitation":"(Yg Tilldjuwir, 2017)"},"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Yg Tilldjuwir, 2017:43-100)</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 xml:space="preserve"> bahwa</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 xml:space="preserve">tradisi ini dilaksanakan bersamaan dengan pelaksanaan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w:t>
      </w:r>
      <w:r w:rsidRPr="00A60B96">
        <w:rPr>
          <w:rFonts w:ascii="Times New Roman" w:hAnsi="Times New Roman" w:cs="Times New Roman"/>
          <w:i/>
          <w:sz w:val="24"/>
          <w:szCs w:val="24"/>
        </w:rPr>
        <w:t>Yel lim</w:t>
      </w:r>
      <w:r w:rsidRPr="00A60B96">
        <w:rPr>
          <w:rFonts w:ascii="Times New Roman" w:hAnsi="Times New Roman" w:cs="Times New Roman"/>
          <w:sz w:val="24"/>
          <w:szCs w:val="24"/>
        </w:rPr>
        <w:t xml:space="preserve"> disebut juga </w:t>
      </w:r>
      <w:r w:rsidRPr="00A60B96">
        <w:rPr>
          <w:rFonts w:ascii="Times New Roman" w:hAnsi="Times New Roman" w:cs="Times New Roman"/>
          <w:i/>
          <w:sz w:val="24"/>
          <w:szCs w:val="24"/>
        </w:rPr>
        <w:t>yead limad rutu</w:t>
      </w:r>
      <w:r w:rsidRPr="00A60B96">
        <w:rPr>
          <w:rFonts w:ascii="Times New Roman" w:hAnsi="Times New Roman" w:cs="Times New Roman"/>
          <w:sz w:val="24"/>
          <w:szCs w:val="24"/>
        </w:rPr>
        <w:t xml:space="preserve"> yang artinya ujung kaki dan ujung jari. </w:t>
      </w:r>
      <w:r w:rsidRPr="00A60B96">
        <w:rPr>
          <w:rFonts w:ascii="Times New Roman" w:hAnsi="Times New Roman" w:cs="Times New Roman"/>
          <w:sz w:val="24"/>
          <w:szCs w:val="24"/>
        </w:rPr>
        <w:lastRenderedPageBreak/>
        <w:t xml:space="preserve">Makna dari </w:t>
      </w:r>
      <w:r w:rsidR="00B55E45" w:rsidRPr="00B55E45">
        <w:rPr>
          <w:rFonts w:ascii="Times New Roman" w:hAnsi="Times New Roman" w:cs="Times New Roman"/>
          <w:i/>
          <w:sz w:val="24"/>
          <w:szCs w:val="24"/>
        </w:rPr>
        <w:t>yelim</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 xml:space="preserve">adalah ketika musibah dan kesusahan datang secara tiba-tiba, maka kaki yang berjalan mencari dan tangan yang menemukan bantuan seadanya yang dikumpulkan dan dibawa untuk menolong orang yang </w:t>
      </w:r>
      <w:proofErr w:type="gramStart"/>
      <w:r w:rsidRPr="00A60B96">
        <w:rPr>
          <w:rFonts w:ascii="Times New Roman" w:hAnsi="Times New Roman" w:cs="Times New Roman"/>
          <w:sz w:val="24"/>
          <w:szCs w:val="24"/>
        </w:rPr>
        <w:t>susah</w:t>
      </w:r>
      <w:proofErr w:type="gramEnd"/>
      <w:r w:rsidRPr="00A60B96">
        <w:rPr>
          <w:rFonts w:ascii="Times New Roman" w:hAnsi="Times New Roman" w:cs="Times New Roman"/>
          <w:sz w:val="24"/>
          <w:szCs w:val="24"/>
        </w:rPr>
        <w:t xml:space="preserve"> dan menderita. </w:t>
      </w:r>
      <w:proofErr w:type="gramStart"/>
      <w:r w:rsidR="00B55E45" w:rsidRPr="00B55E45">
        <w:rPr>
          <w:rFonts w:ascii="Times New Roman" w:hAnsi="Times New Roman" w:cs="Times New Roman"/>
          <w:i/>
          <w:sz w:val="24"/>
          <w:szCs w:val="24"/>
        </w:rPr>
        <w:t>Yelim</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adalah kewajiban adat untuk memberikan sumbangan sukarela kepada orang-orang yang mengalami kesusahan.</w:t>
      </w:r>
      <w:proofErr w:type="gramEnd"/>
      <w:r w:rsidRPr="00A60B96">
        <w:rPr>
          <w:rFonts w:ascii="Times New Roman" w:hAnsi="Times New Roman" w:cs="Times New Roman"/>
          <w:sz w:val="24"/>
          <w:szCs w:val="24"/>
        </w:rPr>
        <w:t xml:space="preserve"> Ungkapan yang sama juga di ungkapkan oleh (Muhamad Ali Kilitubun,2023:70)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bagai suatu kegiatan bersama yang dilakukan dalam satu mata rumah (marga) berupa pemberian sumbangan uang, makanan dan material laninnya untuk membantu apabila terdapat sanak saudara yang mengalami musibah atau kesusahan. </w:t>
      </w:r>
    </w:p>
    <w:p w:rsidR="00D83DCD" w:rsidRPr="00A60B96" w:rsidRDefault="004D0C64">
      <w:pPr>
        <w:spacing w:line="480" w:lineRule="auto"/>
        <w:ind w:firstLine="720"/>
        <w:jc w:val="both"/>
        <w:rPr>
          <w:rFonts w:ascii="Times New Roman" w:hAnsi="Times New Roman" w:cs="Times New Roman"/>
          <w:sz w:val="24"/>
          <w:szCs w:val="24"/>
        </w:rPr>
      </w:pPr>
      <w:r w:rsidRPr="00A60B96">
        <w:rPr>
          <w:rFonts w:ascii="Times New Roman" w:hAnsi="Times New Roman" w:cs="Times New Roman"/>
          <w:sz w:val="24"/>
          <w:szCs w:val="24"/>
        </w:rPr>
        <w:t xml:space="preserve">Sedangakan melalui perjalanan sejarah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aat ini telah menyebar ke hampir seluruh bidang kehidupan masyarakat Kei, seperti pendidikan, pertanian, perikanan, pemukiman, agama, perkawinan dan bidang sosial lainnya; tanpa melihat perbedaan, melintasi batas agama, suku dan ras (strata) serta desa. </w:t>
      </w:r>
      <w:proofErr w:type="gramStart"/>
      <w:r w:rsidRPr="00A60B96">
        <w:rPr>
          <w:rFonts w:ascii="Times New Roman" w:hAnsi="Times New Roman" w:cs="Times New Roman"/>
          <w:sz w:val="24"/>
          <w:szCs w:val="24"/>
        </w:rPr>
        <w:t xml:space="preserve">Nilai-nilai sosial budaya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juga mengalami berbagai perubahan seiring dengan kemajuan ilmu pengetahuan secara global; Namun budaya ini tetap kokoh karena telah mengakar kuat dalam kehidupan masyarakat Kei.</w:t>
      </w:r>
      <w:proofErr w:type="gramEnd"/>
      <w:r w:rsidRPr="00A60B96">
        <w:rPr>
          <w:rFonts w:ascii="Times New Roman" w:hAnsi="Times New Roman" w:cs="Times New Roman"/>
          <w:sz w:val="24"/>
          <w:szCs w:val="24"/>
        </w:rPr>
        <w:t xml:space="preserve"> Hubungan adat dan budaya tersebut harus terus dipaksakan agar tercipta sinergi yang mampu bersama-sama membangun Kei baru di masa </w:t>
      </w:r>
      <w:proofErr w:type="gramStart"/>
      <w:r w:rsidRPr="00A60B96">
        <w:rPr>
          <w:rFonts w:ascii="Times New Roman" w:hAnsi="Times New Roman" w:cs="Times New Roman"/>
          <w:sz w:val="24"/>
          <w:szCs w:val="24"/>
        </w:rPr>
        <w:t>depan,</w:t>
      </w:r>
      <w:proofErr w:type="gramEnd"/>
      <w:r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juga merupakan salah satu kebudayaan yang diwariskan secara turun temurun dan telah lama tumbuh dan berkembang di wilayah Kepulauan Kei. </w:t>
      </w:r>
      <w:proofErr w:type="gramStart"/>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merupakan sistem sosial budaya masyarakat Kei yang diwujudkan dalam bentuk saling membantu dan gotong royong </w:t>
      </w:r>
      <w:r w:rsidRPr="00A60B96">
        <w:rPr>
          <w:rFonts w:ascii="Times New Roman" w:hAnsi="Times New Roman" w:cs="Times New Roman"/>
          <w:sz w:val="24"/>
          <w:szCs w:val="24"/>
        </w:rPr>
        <w:lastRenderedPageBreak/>
        <w:t>antar anggota masyarakat.</w:t>
      </w:r>
      <w:proofErr w:type="gramEnd"/>
      <w:r w:rsidRPr="00A60B96">
        <w:rPr>
          <w:rFonts w:ascii="Times New Roman" w:hAnsi="Times New Roman" w:cs="Times New Roman"/>
          <w:sz w:val="24"/>
          <w:szCs w:val="24"/>
        </w:rPr>
        <w:t xml:space="preserve"> </w:t>
      </w:r>
      <w:proofErr w:type="gramStart"/>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biasanya dilaksanakan dalam bentuk meminta bantuan sanak saudara untuk melakukan suatu kegiatan bersama, misalnya membangun rumah, membuka lahan untuk bercocok tanam, membangun mesjid, atau membangun gereja.</w:t>
      </w:r>
      <w:proofErr w:type="gramEnd"/>
      <w:r w:rsidRPr="00A60B96">
        <w:rPr>
          <w:rFonts w:ascii="Times New Roman" w:hAnsi="Times New Roman" w:cs="Times New Roman"/>
          <w:sz w:val="24"/>
          <w:szCs w:val="24"/>
        </w:rPr>
        <w:t xml:space="preserve">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merupakan </w:t>
      </w:r>
      <w:proofErr w:type="gramStart"/>
      <w:r w:rsidRPr="00A60B96">
        <w:rPr>
          <w:rFonts w:ascii="Times New Roman" w:hAnsi="Times New Roman" w:cs="Times New Roman"/>
          <w:sz w:val="24"/>
          <w:szCs w:val="24"/>
        </w:rPr>
        <w:t>cara</w:t>
      </w:r>
      <w:proofErr w:type="gramEnd"/>
      <w:r w:rsidRPr="00A60B96">
        <w:rPr>
          <w:rFonts w:ascii="Times New Roman" w:hAnsi="Times New Roman" w:cs="Times New Roman"/>
          <w:sz w:val="24"/>
          <w:szCs w:val="24"/>
        </w:rPr>
        <w:t xml:space="preserve"> masyarakat Kei untuk mengekspresikan solidaritas dan hubungan sosial antar anggota masyarakat melalui sikap saling membantu, gotong royong dan dilanjutkan dengan memberikan sumbang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kepada keluarga yang mengadak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Kebiasaan memberikan sumbang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lam berbagai bentuk merupakan wujud kebersamaan, rasa solidaritas antar anggota masyarakat atau mereka yang </w:t>
      </w:r>
      <w:proofErr w:type="gramStart"/>
      <w:r w:rsidRPr="00A60B96">
        <w:rPr>
          <w:rFonts w:ascii="Times New Roman" w:hAnsi="Times New Roman" w:cs="Times New Roman"/>
          <w:sz w:val="24"/>
          <w:szCs w:val="24"/>
        </w:rPr>
        <w:t>akan</w:t>
      </w:r>
      <w:proofErr w:type="gramEnd"/>
      <w:r w:rsidRPr="00A60B96">
        <w:rPr>
          <w:rFonts w:ascii="Times New Roman" w:hAnsi="Times New Roman" w:cs="Times New Roman"/>
          <w:sz w:val="24"/>
          <w:szCs w:val="24"/>
        </w:rPr>
        <w:t xml:space="preserve"> menyelenggarak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bagaimana dimaksud. (Ufie Agustinuus, Agus Mulyana, Samuael Ptra Ritiauw,2017:50)</w:t>
      </w:r>
    </w:p>
    <w:p w:rsidR="00D83DCD" w:rsidRPr="00A60B96" w:rsidRDefault="004D0C64">
      <w:pPr>
        <w:pStyle w:val="ListParagraph"/>
        <w:numPr>
          <w:ilvl w:val="0"/>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 xml:space="preserve">Hakekat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D83DCD" w:rsidRPr="00A60B96" w:rsidRDefault="004D0C64">
      <w:pPr>
        <w:pStyle w:val="ListParagraph"/>
        <w:numPr>
          <w:ilvl w:val="3"/>
          <w:numId w:val="1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pengertian budaya </w:t>
      </w:r>
      <w:r w:rsidR="00B55E45" w:rsidRPr="00B55E45">
        <w:rPr>
          <w:rFonts w:ascii="Times New Roman" w:hAnsi="Times New Roman" w:cs="Times New Roman"/>
          <w:i/>
          <w:sz w:val="24"/>
          <w:szCs w:val="24"/>
        </w:rPr>
        <w:t>Yelim</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budaya ini menunjukan kerukunan dalam kehidupan orang kei dan budaya ini adalah budaya yang bersifat saling membantu baik itu dalam keadaan </w:t>
      </w:r>
      <w:proofErr w:type="gramStart"/>
      <w:r w:rsidRPr="00A60B96">
        <w:rPr>
          <w:rFonts w:ascii="Times New Roman" w:hAnsi="Times New Roman" w:cs="Times New Roman"/>
          <w:sz w:val="24"/>
          <w:szCs w:val="24"/>
        </w:rPr>
        <w:t>susah</w:t>
      </w:r>
      <w:proofErr w:type="gramEnd"/>
      <w:r w:rsidRPr="00A60B96">
        <w:rPr>
          <w:rFonts w:ascii="Times New Roman" w:hAnsi="Times New Roman" w:cs="Times New Roman"/>
          <w:sz w:val="24"/>
          <w:szCs w:val="24"/>
        </w:rPr>
        <w:t xml:space="preserve"> maupun senang. salah satu contoh yang biasanya di lakukan pada saat salah satu keluarga yang mengalami kedukaan biasanya di sebut dalam bahasa kei  deng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matmatan dan disitulah keluarga lainnya akan memberikan bantuan sebagai rasa peduli dan rasa berduka terhadap sesama serta meringankan beban kepada keluarga yang sedang berduk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Fransiska Rahabav, Tonjti Soumokil, Christwyn R. Alfons, 2021)</w:t>
      </w:r>
      <w:r w:rsidRPr="00A60B96">
        <w:rPr>
          <w:rFonts w:ascii="Times New Roman" w:hAnsi="Times New Roman" w:cs="Times New Roman"/>
          <w:sz w:val="24"/>
          <w:szCs w:val="24"/>
        </w:rPr>
        <w:fldChar w:fldCharType="end"/>
      </w:r>
    </w:p>
    <w:p w:rsidR="00D83DCD" w:rsidRPr="00A60B96" w:rsidRDefault="004D0C64">
      <w:pPr>
        <w:pStyle w:val="ListParagraph"/>
        <w:numPr>
          <w:ilvl w:val="3"/>
          <w:numId w:val="13"/>
        </w:numPr>
        <w:tabs>
          <w:tab w:val="left" w:pos="1837"/>
        </w:tabs>
        <w:spacing w:line="480" w:lineRule="auto"/>
        <w:ind w:left="1260"/>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pengertian budaya </w:t>
      </w:r>
      <w:r w:rsidR="00B55E45" w:rsidRPr="00B55E45">
        <w:rPr>
          <w:rFonts w:ascii="Times New Roman" w:hAnsi="Times New Roman" w:cs="Times New Roman"/>
          <w:i/>
          <w:sz w:val="24"/>
          <w:szCs w:val="24"/>
        </w:rPr>
        <w:t>Maren</w:t>
      </w:r>
    </w:p>
    <w:p w:rsidR="00D83DCD" w:rsidRPr="00A60B96" w:rsidRDefault="00B55E45">
      <w:pPr>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system budaya local masyarakat kei yang mewujudkan rasa solidaritas dan identitas dari budaya local </w:t>
      </w:r>
      <w:r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tau gotong royong yang terdapat di kei sehingga terjalin kekerabatan antara satu sama lain dan budaya tersebut mempunyai nilai kerja sam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2)","plainTextFormattedCitation":"(Gazali Far-Far, Novia Natalia SayaSebagai et al., 2021)","previouslyFormattedCitation":"(Gazali Far-Far, Novia Natalia SayaSebagai et al., 2021)"},"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Gazali Far-Far, Novia Natalia et al., 2021:2)</w:t>
      </w:r>
      <w:r w:rsidR="004D0C64" w:rsidRPr="00A60B96">
        <w:rPr>
          <w:rFonts w:ascii="Times New Roman" w:hAnsi="Times New Roman" w:cs="Times New Roman"/>
          <w:sz w:val="24"/>
          <w:szCs w:val="24"/>
        </w:rPr>
        <w:fldChar w:fldCharType="end"/>
      </w:r>
    </w:p>
    <w:p w:rsidR="00D83DCD" w:rsidRPr="00A60B96" w:rsidRDefault="004D0C64">
      <w:pPr>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penjelasan</w:t>
      </w:r>
      <w:proofErr w:type="gramEnd"/>
      <w:r w:rsidRPr="00A60B96">
        <w:rPr>
          <w:rFonts w:ascii="Times New Roman" w:hAnsi="Times New Roman" w:cs="Times New Roman"/>
          <w:sz w:val="24"/>
          <w:szCs w:val="24"/>
        </w:rPr>
        <w:t xml:space="preserve"> di atas dapat disimpulkan bahwa 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pat meningkatkan sikap seseorang melalui kegiatan-kegiatan kecil dalam lingkungan masyarakat demi menjaga silaturahmi antar sesama dan saling menjaga dan melestarikan budaya tersebut </w:t>
      </w:r>
    </w:p>
    <w:p w:rsidR="00D83DCD" w:rsidRPr="00A60B96" w:rsidRDefault="004D0C64">
      <w:pPr>
        <w:pStyle w:val="ListParagraph"/>
        <w:numPr>
          <w:ilvl w:val="0"/>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 xml:space="preserve">nilai-nilai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E124BA" w:rsidRPr="00A60B96" w:rsidRDefault="004D0C64" w:rsidP="00E124BA">
      <w:pPr>
        <w:pStyle w:val="ListParagraph"/>
        <w:numPr>
          <w:ilvl w:val="0"/>
          <w:numId w:val="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ngertian nilai</w:t>
      </w:r>
    </w:p>
    <w:p w:rsidR="00D83DCD" w:rsidRPr="00A60B96" w:rsidRDefault="004D0C64" w:rsidP="00E124BA">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nilai (value) yaitu suatu ide atau konsep tentang sesuatu yang di pandang penting oleh seseorang dalam hidup, nilai mencangkup ide-ide atau gagasan yang mencakup tentang baik,benar yang mendasari pola-pola budaya dan memandu masyarakat dalam menanggapi unsur jasmaniah dan lingkungan sosial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The existence of culture in the people of Barrang Lompo Island is still needed and is still being implemented by some communities on Barrang Lompo Island. Among those that have survived until now and are still being carried out are the Sikkiri Rabana, Parappo and Songkabala cultures","author":[{"dropping-particle":"","family":"Wahyu","given":"Muh.","non-dropping-particle":"","parse-names":false,"suffix":""}],"container-title":"Universitas Muhammadiyah Makassar","id":"ITEM-1","issued":{"date-parts":[["2020"]]},"page":"126","title":"Eksistensi nilai-nilai kebudayaan (studi fenomenologi masyarakat pulau barrang lompo kota makassar)","type":"article-journal"},"uris":["http://www.mendeley.com/documents/?uuid=86be6a63-2028-4f73-9db0-cf998e38c99f"]}],"mendeley":{"formattedCitation":"(Wahyu, 2020)","manualFormatting":"(Wahyu, 2020:11)","plainTextFormattedCitation":"(Wahyu, 2020)","previouslyFormattedCitation":"(Wahyu, 2020)"},"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Wahyu, 2020:11)</w:t>
      </w:r>
      <w:r w:rsidRPr="00A60B96">
        <w:rPr>
          <w:rFonts w:ascii="Times New Roman" w:hAnsi="Times New Roman" w:cs="Times New Roman"/>
          <w:sz w:val="24"/>
          <w:szCs w:val="24"/>
        </w:rPr>
        <w:fldChar w:fldCharType="end"/>
      </w:r>
    </w:p>
    <w:p w:rsidR="00D83DCD" w:rsidRPr="00A60B96" w:rsidRDefault="004D0C64">
      <w:pPr>
        <w:pStyle w:val="ListParagraph"/>
        <w:numPr>
          <w:ilvl w:val="0"/>
          <w:numId w:val="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nilai yang terkandung dalam budaya </w:t>
      </w:r>
      <w:r w:rsidR="00B55E45" w:rsidRPr="00B55E45">
        <w:rPr>
          <w:rFonts w:ascii="Times New Roman" w:hAnsi="Times New Roman" w:cs="Times New Roman"/>
          <w:i/>
          <w:sz w:val="24"/>
          <w:szCs w:val="24"/>
        </w:rPr>
        <w:t>yelim</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 xml:space="preserve">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w:t>
      </w:r>
    </w:p>
    <w:p w:rsidR="00D83DCD" w:rsidRPr="00A60B96" w:rsidRDefault="004D0C64">
      <w:pPr>
        <w:pStyle w:val="ListParagraph"/>
        <w:numPr>
          <w:ilvl w:val="0"/>
          <w:numId w:val="4"/>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kebersamaan</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lastRenderedPageBreak/>
        <w:t>nilai ini mempunyai persatuan yang sangat kuat antara satu dengan yang lain meskipun berbeda pendapat namun memiliki satu tujuan yaitu, hidup rukun dan damai</w:t>
      </w:r>
    </w:p>
    <w:p w:rsidR="00D83DCD" w:rsidRPr="00A60B96" w:rsidRDefault="004D0C64">
      <w:pPr>
        <w:pStyle w:val="ListParagraph"/>
        <w:numPr>
          <w:ilvl w:val="0"/>
          <w:numId w:val="4"/>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kerja sama</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nilai ini mempunyai usaha sekelompok orang yang mempunyai tujuan bersama dari suatu usaha seperti membantu orang yang sedang susah atauyang lebih membutuhkan </w:t>
      </w:r>
    </w:p>
    <w:p w:rsidR="00D83DCD" w:rsidRPr="00A60B96" w:rsidRDefault="004D0C64">
      <w:pPr>
        <w:pStyle w:val="ListParagraph"/>
        <w:numPr>
          <w:ilvl w:val="0"/>
          <w:numId w:val="4"/>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kesatuan hidup</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nilai ini mempunyai pengaruh besar tehadap pembentukan kebudayaan masyarakat dalam lingkungan soaial</w:t>
      </w:r>
    </w:p>
    <w:p w:rsidR="00D83DCD" w:rsidRPr="00A60B96" w:rsidRDefault="004D0C64">
      <w:pPr>
        <w:pStyle w:val="ListParagraph"/>
        <w:numPr>
          <w:ilvl w:val="0"/>
          <w:numId w:val="4"/>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solidaritas</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nilai ini mempunyai rasa kebersamaan dan memiliki kepercayaan kepada orang lain sehngga kesatuan itu akan tumbuh hidup serta saling menghormati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w:t>
      </w:r>
      <w:r w:rsidRPr="00A60B96">
        <w:rPr>
          <w:rFonts w:ascii="Times New Roman" w:hAnsi="Times New Roman" w:cs="Times New Roman"/>
          <w:sz w:val="24"/>
          <w:szCs w:val="24"/>
        </w:rPr>
        <w:fldChar w:fldCharType="end"/>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dari nilai di atas menjelaskan bahwa persatuan akan utuh jika tinggal dalam satu arah yang meliputi kebersamaan walaupun banyak perbedaan dari masing-masing pendapat namun mempunyai satu tujuan hidup dalam kedamaian. Dilandasi dengan kerja sama antara satu dengan yang lain demi kekompakan dalam suatu pekerjaan yang di kerjakan secara bersama-sama agar pekerjaan tersebut terasa lebih ringan dalam kehidupan sehari-hari. Dan juga bersatu dalam menjaga kepercayaan orang lain agar rasa solidaritas tidak terpeca bela.</w:t>
      </w:r>
    </w:p>
    <w:p w:rsidR="00D83DCD" w:rsidRPr="00A60B96" w:rsidRDefault="004D0C64">
      <w:pPr>
        <w:pStyle w:val="ListParagraph"/>
        <w:numPr>
          <w:ilvl w:val="0"/>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 xml:space="preserve">manfaat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D83DCD" w:rsidRPr="00A60B96" w:rsidRDefault="004D0C64">
      <w:pPr>
        <w:pStyle w:val="ListParagraph"/>
        <w:numPr>
          <w:ilvl w:val="3"/>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untuk tetap menjaga silaturahmi antara satu sama lain, agar perbedaan bukan lagi menjadi tolak ukur tetapi menjadi suatu keharmonisan </w:t>
      </w:r>
    </w:p>
    <w:p w:rsidR="00D83DCD" w:rsidRPr="00A60B96" w:rsidRDefault="004D0C64">
      <w:pPr>
        <w:pStyle w:val="ListParagraph"/>
        <w:numPr>
          <w:ilvl w:val="3"/>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untuk mempertahankan persatuan dalam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 xml:space="preserve">yang bersifat tolong menolong, agar kebiasaan tersebut dapat mempunyai nilai yang mahal di mata orang lain terhadap budaya yang di miliki oleh kita </w:t>
      </w:r>
    </w:p>
    <w:p w:rsidR="00D83DCD" w:rsidRPr="00A60B96" w:rsidRDefault="004D0C64">
      <w:pPr>
        <w:pStyle w:val="ListParagraph"/>
        <w:numPr>
          <w:ilvl w:val="3"/>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untuk saling membantu dan tetap melestarikan budaya tersebut dari generasi ke generasi, agar kebiasaan ini tidak berhenti tetapi adanya rasa kebersamaan dalam mempertahankan harga diri dari sebuah budaya yang memiliki keistimewaan</w:t>
      </w:r>
    </w:p>
    <w:p w:rsidR="00D83DCD" w:rsidRPr="00A60B96" w:rsidRDefault="004D0C64">
      <w:pPr>
        <w:pStyle w:val="ListParagraph"/>
        <w:numPr>
          <w:ilvl w:val="3"/>
          <w:numId w:val="13"/>
        </w:num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dan untuk saling bertoleransi antar umat beragama, agar hidup selalu rukun, dan damai meskipun memiliki banyak perbeda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5)","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5)</w:t>
      </w:r>
      <w:r w:rsidRPr="00A60B96">
        <w:rPr>
          <w:rFonts w:ascii="Times New Roman" w:hAnsi="Times New Roman" w:cs="Times New Roman"/>
          <w:sz w:val="24"/>
          <w:szCs w:val="24"/>
        </w:rPr>
        <w:fldChar w:fldCharType="end"/>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manfaat di atas dapat di simpulkan bahwa budaya </w:t>
      </w:r>
      <w:r w:rsidR="00B55E45" w:rsidRPr="00B55E45">
        <w:rPr>
          <w:rFonts w:ascii="Times New Roman" w:hAnsi="Times New Roman" w:cs="Times New Roman"/>
          <w:i/>
          <w:sz w:val="24"/>
          <w:szCs w:val="24"/>
        </w:rPr>
        <w:t>yelim</w:t>
      </w:r>
      <w:r w:rsidRPr="00A60B96">
        <w:rPr>
          <w:rFonts w:ascii="Times New Roman" w:hAnsi="Times New Roman" w:cs="Times New Roman"/>
          <w:i/>
          <w:sz w:val="24"/>
          <w:szCs w:val="24"/>
        </w:rPr>
        <w:t xml:space="preserve"> </w:t>
      </w:r>
      <w:r w:rsidRPr="00A60B96">
        <w:rPr>
          <w:rFonts w:ascii="Times New Roman" w:hAnsi="Times New Roman" w:cs="Times New Roman"/>
          <w:sz w:val="24"/>
          <w:szCs w:val="24"/>
        </w:rPr>
        <w:t xml:space="preserve">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ini sangat membantu menjaga tali silaturahmi antara satu dengan yang lain dari yang muda sampai ke yang lebih tua, bukan hanya itu tetapi karena adanya rasa persatuan sehingga ikatan persaudaraan tetap terjaga, saling mengingatkan, memberi dan kemudian bisa menjadi contoh yang baik bagi orang lain. Dan berbagai pandangan yang menjadi nilai utama dalam melestarikan budaya tersebut, meskipun di dasari dengan adanya banyak perbedaan dalam lingkungan sosial masyarakat adat kei yang memiliki budaya tersebut. Manfaat inilah yang menjadi pedoman dalam kehidupan </w:t>
      </w:r>
      <w:r w:rsidRPr="00A60B96">
        <w:rPr>
          <w:rFonts w:ascii="Times New Roman" w:hAnsi="Times New Roman" w:cs="Times New Roman"/>
          <w:sz w:val="24"/>
          <w:szCs w:val="24"/>
        </w:rPr>
        <w:lastRenderedPageBreak/>
        <w:t>sehari-hari dan sering terjadi dikala susah dan senang, budaya ini dapat di pakai dalam berbagai acara seperti contohnya acara perkawinan, acara adat, orang meninggal, pembuatan rumah, pembangunan gedung-gedung ibadah, dan semua pekerjaan tersebut di kerjakan bersama-sama dari keluarga terdekat dan juga ada sebagian kenalan yang turut dalam melakukan pekerjaan tersebut.</w:t>
      </w:r>
    </w:p>
    <w:p w:rsidR="00D83DCD" w:rsidRPr="00A60B96" w:rsidRDefault="004D0C64">
      <w:pPr>
        <w:pStyle w:val="ListParagraph"/>
        <w:numPr>
          <w:ilvl w:val="0"/>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 xml:space="preserve">Jenis-Jenis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D83DCD" w:rsidRPr="00A60B96" w:rsidRDefault="004D0C64">
      <w:pPr>
        <w:pStyle w:val="ListParagraph"/>
        <w:numPr>
          <w:ilvl w:val="0"/>
          <w:numId w:val="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Jenis-jenis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bagai berikut:</w:t>
      </w:r>
    </w:p>
    <w:p w:rsidR="00D83DCD" w:rsidRPr="00A60B96" w:rsidRDefault="00B55E45">
      <w:pPr>
        <w:pStyle w:val="ListParagraph"/>
        <w:numPr>
          <w:ilvl w:val="0"/>
          <w:numId w:val="12"/>
        </w:numPr>
        <w:tabs>
          <w:tab w:val="left" w:pos="1080"/>
        </w:tabs>
        <w:spacing w:line="480" w:lineRule="auto"/>
        <w:ind w:left="1440"/>
        <w:jc w:val="both"/>
        <w:rPr>
          <w:rFonts w:ascii="Times New Roman" w:hAnsi="Times New Roman" w:cs="Times New Roman"/>
          <w:sz w:val="24"/>
          <w:szCs w:val="24"/>
        </w:rPr>
      </w:pPr>
      <w:r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lam acara perkawinan</w:t>
      </w:r>
    </w:p>
    <w:p w:rsidR="00D83DCD" w:rsidRPr="00A60B96" w:rsidRDefault="00B55E45">
      <w:pPr>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pada upacara perkawinan ini khususnya pada masyarakat kei </w:t>
      </w:r>
      <w:proofErr w:type="gramStart"/>
      <w:r w:rsidR="004D0C64" w:rsidRPr="00A60B96">
        <w:rPr>
          <w:rFonts w:ascii="Times New Roman" w:hAnsi="Times New Roman" w:cs="Times New Roman"/>
          <w:sz w:val="24"/>
          <w:szCs w:val="24"/>
        </w:rPr>
        <w:t>kota</w:t>
      </w:r>
      <w:proofErr w:type="gramEnd"/>
      <w:r w:rsidR="004D0C64" w:rsidRPr="00A60B96">
        <w:rPr>
          <w:rFonts w:ascii="Times New Roman" w:hAnsi="Times New Roman" w:cs="Times New Roman"/>
          <w:sz w:val="24"/>
          <w:szCs w:val="24"/>
        </w:rPr>
        <w:t xml:space="preserve"> tual, hal ini menjadi tahapan sangat penting sebagai sistem adat. dalam proses peminangan berlagsung yang di sebut dengan ( </w:t>
      </w:r>
      <w:r w:rsidR="004D0C64" w:rsidRPr="00A60B96">
        <w:rPr>
          <w:rFonts w:ascii="Times New Roman" w:hAnsi="Times New Roman" w:cs="Times New Roman"/>
          <w:i/>
          <w:sz w:val="24"/>
          <w:szCs w:val="24"/>
        </w:rPr>
        <w:t>tai rat yafuk</w:t>
      </w:r>
      <w:r w:rsidR="004D0C64" w:rsidRPr="00A60B96">
        <w:rPr>
          <w:rFonts w:ascii="Times New Roman" w:hAnsi="Times New Roman" w:cs="Times New Roman"/>
          <w:sz w:val="24"/>
          <w:szCs w:val="24"/>
        </w:rPr>
        <w:t xml:space="preserve"> ) misalnya, sebelum masuk dalam pahap ini keluarga dari pihak laki-laki melakukan rapat atau kumpul keluarga ( </w:t>
      </w:r>
      <w:r w:rsidR="004D0C64" w:rsidRPr="00A60B96">
        <w:rPr>
          <w:rFonts w:ascii="Times New Roman" w:hAnsi="Times New Roman" w:cs="Times New Roman"/>
          <w:i/>
          <w:sz w:val="24"/>
          <w:szCs w:val="24"/>
        </w:rPr>
        <w:t>sdov ivud raad</w:t>
      </w:r>
      <w:r w:rsidR="004D0C64" w:rsidRPr="00A60B96">
        <w:rPr>
          <w:rFonts w:ascii="Times New Roman" w:hAnsi="Times New Roman" w:cs="Times New Roman"/>
          <w:sz w:val="24"/>
          <w:szCs w:val="24"/>
        </w:rPr>
        <w:t xml:space="preserve"> ) untuk bermusyawara mufakat soal persiapan peminangan secara matang, dari situlah terlihat ukuran kemampuan keluarga pria yang nantinya akan terpublikasih melalui acara perkawinan, sehingga memerlukan ketelibatan penuh baik secara individu, maupun berdasarkan marga ( </w:t>
      </w:r>
      <w:r w:rsidR="004D0C64" w:rsidRPr="00A60B96">
        <w:rPr>
          <w:rFonts w:ascii="Times New Roman" w:hAnsi="Times New Roman" w:cs="Times New Roman"/>
          <w:i/>
          <w:sz w:val="24"/>
          <w:szCs w:val="24"/>
        </w:rPr>
        <w:t>riin faam</w:t>
      </w:r>
      <w:r w:rsidR="004D0C64" w:rsidRPr="00A60B96">
        <w:rPr>
          <w:rFonts w:ascii="Times New Roman" w:hAnsi="Times New Roman" w:cs="Times New Roman"/>
          <w:sz w:val="24"/>
          <w:szCs w:val="24"/>
        </w:rPr>
        <w:t xml:space="preserve"> ), hal ini di anggap sebagai pertaruhan harga diri dari keluarga mempelai pria, dilain juga turut memberikan kehormatan yang menjadi pengakuan status social terhadap martabat kaum perempuan. dan instrument untuk mengumpulkan keluarga dengan cara melakukan ( </w:t>
      </w:r>
      <w:r w:rsidR="004D0C64" w:rsidRPr="00A60B96">
        <w:rPr>
          <w:rFonts w:ascii="Times New Roman" w:hAnsi="Times New Roman" w:cs="Times New Roman"/>
          <w:i/>
          <w:sz w:val="24"/>
          <w:szCs w:val="24"/>
        </w:rPr>
        <w:t>teng wear naneang</w:t>
      </w:r>
      <w:r w:rsidR="004D0C64" w:rsidRPr="00A60B96">
        <w:rPr>
          <w:rFonts w:ascii="Times New Roman" w:hAnsi="Times New Roman" w:cs="Times New Roman"/>
          <w:b/>
          <w:sz w:val="24"/>
          <w:szCs w:val="24"/>
        </w:rPr>
        <w:t xml:space="preserve"> ) </w:t>
      </w:r>
      <w:r w:rsidR="004D0C64" w:rsidRPr="00A60B96">
        <w:rPr>
          <w:rFonts w:ascii="Times New Roman" w:hAnsi="Times New Roman" w:cs="Times New Roman"/>
          <w:sz w:val="24"/>
          <w:szCs w:val="24"/>
        </w:rPr>
        <w:t xml:space="preserve">sebagai salah satu cara untuk mengundang keluarga baik dari pihak bapak maupun dari pihak ibu secara individu maupun perwakilan mata rumah </w:t>
      </w:r>
      <w:r w:rsidR="004D0C64" w:rsidRPr="00A60B96">
        <w:rPr>
          <w:rFonts w:ascii="Times New Roman" w:hAnsi="Times New Roman" w:cs="Times New Roman"/>
          <w:sz w:val="24"/>
          <w:szCs w:val="24"/>
        </w:rPr>
        <w:lastRenderedPageBreak/>
        <w:t xml:space="preserve">atau marga ( </w:t>
      </w:r>
      <w:r w:rsidR="004D0C64" w:rsidRPr="00A60B96">
        <w:rPr>
          <w:rFonts w:ascii="Times New Roman" w:hAnsi="Times New Roman" w:cs="Times New Roman"/>
          <w:i/>
          <w:sz w:val="24"/>
          <w:szCs w:val="24"/>
        </w:rPr>
        <w:t>riin faam</w:t>
      </w:r>
      <w:r w:rsidR="004D0C64" w:rsidRPr="00A60B96">
        <w:rPr>
          <w:rFonts w:ascii="Times New Roman" w:hAnsi="Times New Roman" w:cs="Times New Roman"/>
          <w:sz w:val="24"/>
          <w:szCs w:val="24"/>
        </w:rPr>
        <w:t xml:space="preserve"> ) untuk menghadiri pertemuan yang di ( </w:t>
      </w:r>
      <w:r w:rsidR="004D0C64" w:rsidRPr="00A60B96">
        <w:rPr>
          <w:rFonts w:ascii="Times New Roman" w:hAnsi="Times New Roman" w:cs="Times New Roman"/>
          <w:i/>
          <w:sz w:val="24"/>
          <w:szCs w:val="24"/>
        </w:rPr>
        <w:t>sdov ivud raad</w:t>
      </w:r>
      <w:r w:rsidR="004D0C64" w:rsidRPr="00A60B96">
        <w:rPr>
          <w:rFonts w:ascii="Times New Roman" w:hAnsi="Times New Roman" w:cs="Times New Roman"/>
          <w:sz w:val="24"/>
          <w:szCs w:val="24"/>
        </w:rPr>
        <w:t xml:space="preserve"> ) untuk menentukan dan memutuskan besarnya </w:t>
      </w:r>
      <w:r w:rsidRPr="00B55E45">
        <w:rPr>
          <w:rFonts w:ascii="Times New Roman" w:hAnsi="Times New Roman" w:cs="Times New Roman"/>
          <w:i/>
          <w:sz w:val="24"/>
          <w:szCs w:val="24"/>
        </w:rPr>
        <w:t>yelim</w:t>
      </w:r>
      <w:r w:rsidR="004D0C64" w:rsidRPr="00A60B96">
        <w:rPr>
          <w:rFonts w:ascii="Times New Roman" w:hAnsi="Times New Roman" w:cs="Times New Roman"/>
          <w:i/>
          <w:sz w:val="24"/>
          <w:szCs w:val="24"/>
        </w:rPr>
        <w:t xml:space="preserve"> </w:t>
      </w:r>
      <w:r w:rsidR="004D0C64" w:rsidRPr="00A60B96">
        <w:rPr>
          <w:rFonts w:ascii="Times New Roman" w:hAnsi="Times New Roman" w:cs="Times New Roman"/>
          <w:sz w:val="24"/>
          <w:szCs w:val="24"/>
        </w:rPr>
        <w:t xml:space="preserve">yang akan diserahkan naninya pada saat proses peminangan berlangsung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bstract":"Islamic Society Kei Kota Tual and Islamic societies of Central Maluku with local wisdom social traditions Ye Lim and Sanamang has its own uniqueness with the adoption of a common culture and religion played by society and the structure and the actors therein so that the ongoing process of cultural reproduction is continuously for kebelangsungan relationship brotherhood and solidarity among fellow. The location of this research is the city of Tual and Central Maluku by Fokos Ethnographic research at Tradition Yelim And Sanamang reproduced on an ongoing basis and are seen as a symptom sisiologis that took place in the context of the social structure. Informants are taken based on the understanding that in principle researcher researchers menghendeki someone the informant must understand the customs and data required the researcher with a certain consideration. (Purposive sampling) and proceed as snowboling. This research is anthropological, the study has certain characteristics that became the hallmark of penilitian anthropological, which is a qualitative study, the naturalist or nature, carried out in an Islamic society Kei Kota Tual and Central Maluku Islamic society. Thus the data obtained only through informants. Therefore, the number of informants is taken as many as 25 people. Collecting data using tenik participant observation and indepth interview.","author":[{"dropping-particle":"","family":"Umarella","given":"Samad","non-dropping-particle":"","parse-names":false,"suffix":""},{"dropping-particle":"","family":"Kaliki","given":"Ismail","non-dropping-particle":"","parse-names":false,"suffix":""},{"dropping-particle":"","family":"Keliata","given":"Yunus","non-dropping-particle":"","parse-names":false,"suffix":""}],"container-title":"Jurnal Fikratuna","id":"ITEM-1","issue":"1","issued":{"date-parts":[["2016"]]},"page":"95-125","title":"Etnografi: Tradisi Yelim dan Sanamang pada Masyarakat Islam Maluku","type":"article-journal","volume":"8"},"uris":["http://www.mendeley.com/documents/?uuid=0bc41197-9cec-4f6b-9e13-57d4c216d5fb"]}],"mendeley":{"formattedCitation":"(Umarella et al., 2016)","manualFormatting":"(Umarella et al., 2016:101)","plainTextFormattedCitation":"(Umarella et al., 2016)","previouslyFormattedCitation":"(Umarella et al., 2016)"},"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Umarella et al., 2016:101)</w:t>
      </w:r>
      <w:r w:rsidR="004D0C64" w:rsidRPr="00A60B96">
        <w:rPr>
          <w:rFonts w:ascii="Times New Roman" w:hAnsi="Times New Roman" w:cs="Times New Roman"/>
          <w:sz w:val="24"/>
          <w:szCs w:val="24"/>
        </w:rPr>
        <w:fldChar w:fldCharType="end"/>
      </w:r>
    </w:p>
    <w:p w:rsidR="00D83DCD" w:rsidRPr="00A60B96" w:rsidRDefault="00B55E45">
      <w:pPr>
        <w:pStyle w:val="ListParagraph"/>
        <w:numPr>
          <w:ilvl w:val="0"/>
          <w:numId w:val="12"/>
        </w:numPr>
        <w:tabs>
          <w:tab w:val="left" w:pos="1620"/>
        </w:tabs>
        <w:spacing w:line="480" w:lineRule="auto"/>
        <w:ind w:left="1440"/>
        <w:jc w:val="both"/>
        <w:rPr>
          <w:rFonts w:ascii="Times New Roman" w:hAnsi="Times New Roman" w:cs="Times New Roman"/>
          <w:sz w:val="24"/>
          <w:szCs w:val="24"/>
        </w:rPr>
      </w:pPr>
      <w:r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lam acara orang meninggal ( </w:t>
      </w:r>
      <w:r w:rsidRPr="00B55E45">
        <w:rPr>
          <w:rFonts w:ascii="Times New Roman" w:hAnsi="Times New Roman" w:cs="Times New Roman"/>
          <w:i/>
          <w:sz w:val="24"/>
          <w:szCs w:val="24"/>
        </w:rPr>
        <w:t>yelim</w:t>
      </w:r>
      <w:r w:rsidR="004D0C64" w:rsidRPr="00A60B96">
        <w:rPr>
          <w:rFonts w:ascii="Times New Roman" w:hAnsi="Times New Roman" w:cs="Times New Roman"/>
          <w:i/>
          <w:sz w:val="24"/>
          <w:szCs w:val="24"/>
        </w:rPr>
        <w:t xml:space="preserve"> matmatan</w:t>
      </w:r>
      <w:r w:rsidR="004D0C64" w:rsidRPr="00A60B96">
        <w:rPr>
          <w:rFonts w:ascii="Times New Roman" w:hAnsi="Times New Roman" w:cs="Times New Roman"/>
          <w:sz w:val="24"/>
          <w:szCs w:val="24"/>
        </w:rPr>
        <w:t xml:space="preserve"> )</w:t>
      </w:r>
    </w:p>
    <w:p w:rsidR="00D83DCD" w:rsidRPr="00A60B96" w:rsidRDefault="00B55E45">
      <w:pPr>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pada acara matmatan ini merupakan salah satu bentuk hubungan social sebagai orang kei yang di mana ada salah satu keluarga yang berduka karena salah seorang anggota keluarga meninggal dunia maka tentu keluarga-keluarga yang lain akan datang membantu dan memberikan bantuan yang di mana salah satu cara ini sangat membangaun rasa akan solidaritas dan menunjukan perasaan susah dan senang secara bersama </w:t>
      </w:r>
      <w:r w:rsidR="004D0C64" w:rsidRPr="00A60B96">
        <w:rPr>
          <w:rFonts w:ascii="Times New Roman" w:hAnsi="Times New Roman" w:cs="Times New Roman"/>
          <w:sz w:val="24"/>
          <w:szCs w:val="24"/>
        </w:rPr>
        <w:fldChar w:fldCharType="begin"/>
      </w:r>
      <w:r w:rsidR="004D0C64"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manualFormatting":"(Fransiska Rahabav, Tonjti Soumokil, Christwyn R. Alfons, 2021:71-72)","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004D0C64" w:rsidRPr="00A60B96">
        <w:rPr>
          <w:rFonts w:ascii="Times New Roman" w:hAnsi="Times New Roman" w:cs="Times New Roman"/>
          <w:sz w:val="24"/>
          <w:szCs w:val="24"/>
        </w:rPr>
        <w:fldChar w:fldCharType="separate"/>
      </w:r>
      <w:r w:rsidR="004D0C64" w:rsidRPr="00A60B96">
        <w:rPr>
          <w:rFonts w:ascii="Times New Roman" w:hAnsi="Times New Roman" w:cs="Times New Roman"/>
          <w:noProof/>
          <w:sz w:val="24"/>
          <w:szCs w:val="24"/>
        </w:rPr>
        <w:t>(Fransiska Rahabav, Tonjti Soumokil, Christwyn R. Alfons, 2021:71-72)</w:t>
      </w:r>
      <w:r w:rsidR="004D0C64" w:rsidRPr="00A60B96">
        <w:rPr>
          <w:rFonts w:ascii="Times New Roman" w:hAnsi="Times New Roman" w:cs="Times New Roman"/>
          <w:sz w:val="24"/>
          <w:szCs w:val="24"/>
        </w:rPr>
        <w:fldChar w:fldCharType="end"/>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jadi maksud dari penjelasan di atas menjelaskan bahwa dalam acara matmatan atau orang meninggal ini ialah salah satu acara yang di alamai oleh salah satu  keluarga yang berduka dan keluarga yang lainnya mengunjungi serta membawah sumbangan atau bantuan kepada mereka yang sedang berduka dan memberikan penguatan, rasa kasih sayang. hal ini menunjukan bahwa kepedulian antar sesama itu sangat penting dalam keadaan susah maupun dan keadaan senang. </w:t>
      </w:r>
    </w:p>
    <w:p w:rsidR="00D83DCD" w:rsidRPr="00A60B96" w:rsidRDefault="004D0C64">
      <w:pPr>
        <w:pStyle w:val="ListParagraph"/>
        <w:numPr>
          <w:ilvl w:val="0"/>
          <w:numId w:val="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jenis-jenis  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bagai berikut:</w:t>
      </w:r>
    </w:p>
    <w:p w:rsidR="00D83DCD" w:rsidRPr="00A60B96" w:rsidRDefault="00B55E45">
      <w:pPr>
        <w:pStyle w:val="ListParagraph"/>
        <w:numPr>
          <w:ilvl w:val="0"/>
          <w:numId w:val="9"/>
        </w:numPr>
        <w:tabs>
          <w:tab w:val="left" w:pos="1837"/>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Maren</w:t>
      </w:r>
      <w:r w:rsidR="004D0C64" w:rsidRPr="00A60B96">
        <w:rPr>
          <w:rFonts w:ascii="Times New Roman" w:hAnsi="Times New Roman" w:cs="Times New Roman"/>
          <w:i/>
          <w:sz w:val="24"/>
          <w:szCs w:val="24"/>
        </w:rPr>
        <w:t xml:space="preserve"> </w:t>
      </w:r>
      <w:r w:rsidR="004D0C64" w:rsidRPr="00A60B96">
        <w:rPr>
          <w:rFonts w:ascii="Times New Roman" w:hAnsi="Times New Roman" w:cs="Times New Roman"/>
          <w:sz w:val="24"/>
          <w:szCs w:val="24"/>
        </w:rPr>
        <w:t>dalam membangun rumah</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Dalam kegiatan ini pelaksanaa pembangunan rumah penduduk dapat dimulai dari pengambilan kayu di hutan, pembersihan dan dan penyiapan tempat serta mendirikan, </w:t>
      </w:r>
      <w:r w:rsidRPr="00A60B96">
        <w:rPr>
          <w:rFonts w:ascii="Times New Roman" w:hAnsi="Times New Roman" w:cs="Times New Roman"/>
          <w:sz w:val="24"/>
          <w:szCs w:val="24"/>
        </w:rPr>
        <w:lastRenderedPageBreak/>
        <w:t xml:space="preserve">menutup dengan daun senk. dalam pekerjaan ini biasanya di bantu atau dikerjakan dari semua komponen yang ada dalam masyarakat, baik pemerintah desa, warga masyarakat, tokoh adat termasuk pemeluk agama yang berbeda pada suatu des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6-7)","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6-7)</w:t>
      </w:r>
      <w:r w:rsidRPr="00A60B96">
        <w:rPr>
          <w:rFonts w:ascii="Times New Roman" w:hAnsi="Times New Roman" w:cs="Times New Roman"/>
          <w:sz w:val="24"/>
          <w:szCs w:val="24"/>
        </w:rPr>
        <w:fldChar w:fldCharType="end"/>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jadi maksud dari penjelasan di atas menjelaskan bahwa kegiatan dalam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yang salah satunya yaitu membangun rumah ini biasanya di lakukan oleh masyarakat kei yang ada di Maluku tenggara pada umumnya mulai dari tahap menyiapkan bahan dan tempat yang strategis dalam pembangunan, kemudian dalam hal ini perlu adanya bantuan dari warga yang berada di sekitar lingkungan atau keluarga dekat yang ada di samping rumah di tambah dengan tukang bangunan, pemerintah desa dan beberapa tokoh masyarakat adat yang ada. dengan adanya kebersamaan ini, tujuannya demi lancarnya pembangunan tersebut agar cepat terselesaikan secara baik.</w:t>
      </w:r>
    </w:p>
    <w:p w:rsidR="00D83DCD" w:rsidRPr="00A60B96" w:rsidRDefault="00B55E45">
      <w:pPr>
        <w:pStyle w:val="ListParagraph"/>
        <w:numPr>
          <w:ilvl w:val="0"/>
          <w:numId w:val="9"/>
        </w:numPr>
        <w:tabs>
          <w:tab w:val="left" w:pos="1837"/>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lam acara perkawinan </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dalam kegiatan ini, untuk acara perkawinan. Biasanya untuk mengawali suatu acara perkawinan, pihak keluarga calon pengantin laki-laki (</w:t>
      </w:r>
      <w:r w:rsidRPr="00A60B96">
        <w:rPr>
          <w:rFonts w:ascii="Times New Roman" w:hAnsi="Times New Roman" w:cs="Times New Roman"/>
          <w:i/>
          <w:sz w:val="24"/>
          <w:szCs w:val="24"/>
        </w:rPr>
        <w:t>yanur</w:t>
      </w:r>
      <w:r w:rsidRPr="00A60B96">
        <w:rPr>
          <w:rFonts w:ascii="Times New Roman" w:hAnsi="Times New Roman" w:cs="Times New Roman"/>
          <w:sz w:val="24"/>
          <w:szCs w:val="24"/>
        </w:rPr>
        <w:t>) menyampaikan maksud mereka kepada keluarga calon pengantin wanita  (</w:t>
      </w:r>
      <w:r w:rsidRPr="00A60B96">
        <w:rPr>
          <w:rFonts w:ascii="Times New Roman" w:hAnsi="Times New Roman" w:cs="Times New Roman"/>
          <w:i/>
          <w:sz w:val="24"/>
          <w:szCs w:val="24"/>
        </w:rPr>
        <w:t>mangohoi)</w:t>
      </w:r>
      <w:r w:rsidRPr="00A60B96">
        <w:rPr>
          <w:rFonts w:ascii="Times New Roman" w:hAnsi="Times New Roman" w:cs="Times New Roman"/>
          <w:sz w:val="24"/>
          <w:szCs w:val="24"/>
        </w:rPr>
        <w:t xml:space="preserve"> untuk melangsungkan peminangan. Setelah maksud di terima oleh pihak manghoi, pertemuan antar kedua bela pihak dapat dilaksanakan. Pada pertemuan itu, kedua bela pihak berunding untuk mengatur acara perkawinan dan pihak manghoi menyampaikan sejumlah harta kawin yang harus di serahkan pihak yanur sebelum acara perkawinan dilangsungkan. Dari </w:t>
      </w:r>
      <w:r w:rsidRPr="00A60B96">
        <w:rPr>
          <w:rFonts w:ascii="Times New Roman" w:hAnsi="Times New Roman" w:cs="Times New Roman"/>
          <w:sz w:val="24"/>
          <w:szCs w:val="24"/>
        </w:rPr>
        <w:lastRenderedPageBreak/>
        <w:t xml:space="preserve">situlah ketika ada anggota keluarga lain mengawinkan anaknya, keluarga yang di tolong harus ikut membantu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7)","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7)</w:t>
      </w:r>
      <w:r w:rsidRPr="00A60B96">
        <w:rPr>
          <w:rFonts w:ascii="Times New Roman" w:hAnsi="Times New Roman" w:cs="Times New Roman"/>
          <w:sz w:val="24"/>
          <w:szCs w:val="24"/>
        </w:rPr>
        <w:fldChar w:fldCharType="end"/>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jadi maksud dari penjelasan di atas di jelaskan bahwa untuk mengawali proses dalam acara perkawinan sudah seharusnyya dari pihak mempelai pria mengungkapkan isi hati atau maksud mereka beserta keluarga kepada mempelai wanita dan untuk terlaksananya acara peminangan, kemudian sesudah maksud di terima oleh pihak wanita maka pertemuan tersebut di lakukan secara berunding untuk membahas perkawinan dan pihak wanita menyampaikan sejumlah harta kawin yang akan di bayar oleh pihak pria sebelum acara perkawinan berlangsung maka dari hal tersebut ketika ada keluarga yang anaknya melakukan proses peminangan pihak dari keluarga lain harus ikut membantu.</w:t>
      </w:r>
    </w:p>
    <w:p w:rsidR="00D83DCD" w:rsidRPr="00A60B96" w:rsidRDefault="00B55E45">
      <w:pPr>
        <w:pStyle w:val="ListParagraph"/>
        <w:numPr>
          <w:ilvl w:val="0"/>
          <w:numId w:val="9"/>
        </w:numPr>
        <w:tabs>
          <w:tab w:val="left" w:pos="1837"/>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lam acara kedukaan</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dalam acara kedukaan ini merupakan bentuk kerabat antara yanur dan manghoi tidak hanya sebatas suatu perkawinan, tetapi juga berlangsung terus sampai salah satu pihak (suami atau istri) meninggal dunia. Dengan adanya kesinambungan relasi itu,menyababkan dalm kematian pun peran yanur dan manghoi tetap di perhatik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7)","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7)</w:t>
      </w:r>
      <w:r w:rsidRPr="00A60B96">
        <w:rPr>
          <w:rFonts w:ascii="Times New Roman" w:hAnsi="Times New Roman" w:cs="Times New Roman"/>
          <w:sz w:val="24"/>
          <w:szCs w:val="24"/>
        </w:rPr>
        <w:fldChar w:fldCharType="end"/>
      </w:r>
    </w:p>
    <w:p w:rsidR="00D83DCD" w:rsidRPr="00A60B96" w:rsidRDefault="004D0C64">
      <w:pPr>
        <w:tabs>
          <w:tab w:val="left" w:pos="1837"/>
        </w:tabs>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jadi</w:t>
      </w:r>
      <w:proofErr w:type="gramEnd"/>
      <w:r w:rsidRPr="00A60B96">
        <w:rPr>
          <w:rFonts w:ascii="Times New Roman" w:hAnsi="Times New Roman" w:cs="Times New Roman"/>
          <w:sz w:val="24"/>
          <w:szCs w:val="24"/>
        </w:rPr>
        <w:t xml:space="preserve"> maksud dari penjelasan di atas di jelaskan bahw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lam acara kedukaan ini biasanya orang kei mengatakan bahw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matmatan yang di mana ada dua pihak yang berperan di dalamnya antara yanur dan manghoi yang biasanya di sebut </w:t>
      </w:r>
      <w:r w:rsidRPr="00A60B96">
        <w:rPr>
          <w:rFonts w:ascii="Times New Roman" w:hAnsi="Times New Roman" w:cs="Times New Roman"/>
          <w:sz w:val="24"/>
          <w:szCs w:val="24"/>
        </w:rPr>
        <w:lastRenderedPageBreak/>
        <w:t>juga dalam perkawinan. tetapi jika salah satu dari dua pihak pria dan wanita mereka meninggal dunia maka tetap adanya perhatian dari dua pihak yanur dan manghoi untuk mereka hal ini merupakan kesinambungan relasi karena sudah menjadi tanggung jawab bersama.</w:t>
      </w:r>
    </w:p>
    <w:p w:rsidR="00D83DCD" w:rsidRPr="00A60B96" w:rsidRDefault="00B55E45">
      <w:pPr>
        <w:pStyle w:val="ListParagraph"/>
        <w:numPr>
          <w:ilvl w:val="0"/>
          <w:numId w:val="9"/>
        </w:numPr>
        <w:tabs>
          <w:tab w:val="left" w:pos="1837"/>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untuk pendidikan </w:t>
      </w:r>
    </w:p>
    <w:p w:rsidR="00D83DCD" w:rsidRPr="00A60B96" w:rsidRDefault="004D0C64">
      <w:pPr>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dalam</w:t>
      </w:r>
      <w:proofErr w:type="gramEnd"/>
      <w:r w:rsidRPr="00A60B96">
        <w:rPr>
          <w:rFonts w:ascii="Times New Roman" w:hAnsi="Times New Roman" w:cs="Times New Roman"/>
          <w:sz w:val="24"/>
          <w:szCs w:val="24"/>
        </w:rPr>
        <w:t xml:space="preserve"> acar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untuk pendidikan ini merupak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yang terlaksana ketika ada salah seorang anggota keluarga dalam satu mata rumah, hendak melanjutkan pendidikan pada jenjang ang lebih tinggi atau hendak menyelesaikan ujian akhir atau mengikuti wisuda. ketika itu, diberi tahu atau tidak, semua keluarga terdekat ikut membantu. Mereka menyumbangkan uang, makanan, dan sebagainya sesuai kabutuh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7)","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7)</w:t>
      </w:r>
      <w:r w:rsidRPr="00A60B96">
        <w:rPr>
          <w:rFonts w:ascii="Times New Roman" w:hAnsi="Times New Roman" w:cs="Times New Roman"/>
          <w:sz w:val="24"/>
          <w:szCs w:val="24"/>
        </w:rPr>
        <w:fldChar w:fldCharType="end"/>
      </w:r>
    </w:p>
    <w:p w:rsidR="00D83DCD" w:rsidRPr="00A60B96" w:rsidRDefault="004D0C64">
      <w:pPr>
        <w:pStyle w:val="ListParagraph"/>
        <w:numPr>
          <w:ilvl w:val="0"/>
          <w:numId w:val="13"/>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 xml:space="preserve">Tujuan Budaya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Tujuan dari 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yaitu untuk saling menolong antara satu dengan yang </w:t>
      </w:r>
      <w:proofErr w:type="gramStart"/>
      <w:r w:rsidRPr="00A60B96">
        <w:rPr>
          <w:rFonts w:ascii="Times New Roman" w:hAnsi="Times New Roman" w:cs="Times New Roman"/>
          <w:sz w:val="24"/>
          <w:szCs w:val="24"/>
        </w:rPr>
        <w:t>lain</w:t>
      </w:r>
      <w:proofErr w:type="gramEnd"/>
      <w:r w:rsidRPr="00A60B96">
        <w:rPr>
          <w:rFonts w:ascii="Times New Roman" w:hAnsi="Times New Roman" w:cs="Times New Roman"/>
          <w:sz w:val="24"/>
          <w:szCs w:val="24"/>
        </w:rPr>
        <w:t xml:space="preserve"> dalam suatu pekerjaan agar cepat terselesaikan dengan membutuhkan bantuan tenaga dari keluarga terdekat demi meringankan pekerjaan tersebut. dan saling bahu membahu dalam keadaan susah maupun senang contohnya dalam pekerjaan membangun rumah tetangga hal ini yang membuat sehinggah solidaritas persaudaraan dalam lingkungan masyarakat tetap terjag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ab/>
        <w:t xml:space="preserve">Sedangkan tujuan dari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halnya juga deng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ama-sama mempunyai rasa tolong-menolong terhadap sesama yang di katakan sebagai salah satu wujud solidaritas yang menunjukan perasaan susah dan senang secara bersama, yang dimana ada istilah yang biasanya digunakan orang Maluku yaitu “susah senang sama-sam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Fransiska Rahabav, Tonjti Soumokil, Christwyn R. Alfons","given":"Jouverd F. Frans","non-dropping-particle":"","parse-names":false,"suffix":""}],"container-title":"jurnal ilmu sosial","id":"ITEM-1","issue":"1","issued":{"date-parts":[["2021"]]},"page":"62-77","title":"Interaksi Sosial Antar Orang Kei Di Negeri Passo Kecamatan Baguala Kota Ambon","type":"article-journal","volume":"4"},"uris":["http://www.mendeley.com/documents/?uuid=ff830af0-1f4b-4dbc-93a8-bb8139f641d8"]}],"mendeley":{"formattedCitation":"(Fransiska Rahabav, Tonjti Soumokil, Christwyn R. Alfons, 2021)","plainTextFormattedCitation":"(Fransiska Rahabav, Tonjti Soumokil, Christwyn R. Alfons, 2021)","previouslyFormattedCitation":"(Fransiska Rahabav, Tonjti Soumokil, Christwyn R. Alfons,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Fransiska Rahabav, Tonjti Soumokil, Christwyn R. Alfons, 2021)</w:t>
      </w:r>
      <w:r w:rsidRPr="00A60B96">
        <w:rPr>
          <w:rFonts w:ascii="Times New Roman" w:hAnsi="Times New Roman" w:cs="Times New Roman"/>
          <w:sz w:val="24"/>
          <w:szCs w:val="24"/>
        </w:rPr>
        <w:fldChar w:fldCharType="end"/>
      </w:r>
    </w:p>
    <w:p w:rsidR="00D83DCD" w:rsidRPr="00A60B96" w:rsidRDefault="004D0C64">
      <w:pPr>
        <w:pStyle w:val="ListParagraph"/>
        <w:numPr>
          <w:ilvl w:val="0"/>
          <w:numId w:val="7"/>
        </w:numPr>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Civic Responsibility</w:t>
      </w:r>
    </w:p>
    <w:p w:rsidR="00D83DCD" w:rsidRPr="00A60B96" w:rsidRDefault="004D0C64">
      <w:pPr>
        <w:pStyle w:val="ListParagraph"/>
        <w:numPr>
          <w:ilvl w:val="0"/>
          <w:numId w:val="20"/>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Definisi Civic responsibility</w:t>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Civic responsibility merupakan suatu tindakan dan sikap yang terkait dengan tanggung jawab sipil sebagai salah satu wujud dalam partisipasi secara sukarela. Civic responsibility ini juga diartikan sebagai yang aktiv dalam kehidupan berkomunitas secara informative dan berkomitmen yang mempunyai tujuan penting lebih fokus pada kebaikan bersama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Halimah","given":"Lili","non-dropping-particle":"","parse-names":false,"suffix":""},{"dropping-particle":"","family":"Fauziah","given":"Siti","non-dropping-particle":"","parse-names":false,"suffix":""}],"container-title":"Jurnal Civics: Media Kajian Kewarganegaraan","id":"ITEM-1","issue":"2","issued":{"date-parts":[["2020"]]},"page":"142-152","title":"Refleksi terhadap kewarganegaraan ekologis dan tanggung jawab warga negara melalui program ecovillage","type":"article-journal","volume":"17"},"uris":["http://www.mendeley.com/documents/?uuid=73e86faf-b046-4b6d-b4c6-fd6f6aab4db3"]}],"mendeley":{"formattedCitation":"(Halimah &amp; Fauziah, 2020)","manualFormatting":"(Halimah &amp; Fauziah, 2020:143)","plainTextFormattedCitation":"(Halimah &amp; Fauziah, 2020)","previouslyFormattedCitation":"(Halimah &amp; Fauziah, 2020)"},"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Halimah &amp; Fauziah, 2020:143)</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20"/>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cam-macam tangung jawab warga negara (civic responsibility)</w:t>
      </w:r>
    </w:p>
    <w:p w:rsidR="00D83DCD" w:rsidRPr="00A60B96" w:rsidRDefault="004D0C64">
      <w:pPr>
        <w:pStyle w:val="ListParagraph"/>
        <w:numPr>
          <w:ilvl w:val="0"/>
          <w:numId w:val="2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Tangung jawab warga negara terhadap lingkungan</w:t>
      </w:r>
    </w:p>
    <w:p w:rsidR="00D83DCD" w:rsidRPr="00A60B96" w:rsidRDefault="004D0C64">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sz w:val="24"/>
          <w:szCs w:val="24"/>
        </w:rPr>
        <w:t>Tanggng jawab warga negara terhadap lingkungan dapat di wujudkan dengan menjaga ketertiban dan keamanan, menjaga kebersihan, dan menjaga kelestarian lingkungan, salah satunya membuang sampah pada tempatnya, tidak mengeksploitasialam secara berlebihan, dan menggunakan teknologi yang ramah lingkungan.</w:t>
      </w:r>
    </w:p>
    <w:p w:rsidR="00D83DCD" w:rsidRPr="00A60B96" w:rsidRDefault="004D0C64">
      <w:pPr>
        <w:pStyle w:val="ListParagraph"/>
        <w:numPr>
          <w:ilvl w:val="0"/>
          <w:numId w:val="21"/>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Tangung jawab warga negara terhadap bangsa dan negara</w:t>
      </w:r>
    </w:p>
    <w:p w:rsidR="00D83DCD" w:rsidRPr="00A60B96" w:rsidRDefault="004D0C64">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sz w:val="24"/>
          <w:szCs w:val="24"/>
        </w:rPr>
        <w:t xml:space="preserve">Tanggung jawab warga negara terhadap bangsa dan negaranya dilaksanakan dengan cara mengaktualisasikan hak dan kewajibannya sebagai warga negara. Selain itu tanggung jawab warga negara dapat diwujudkan dengan menjaga persatuan dana kesatuan bangsa dan meningkatkan wawasan kebangsa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Rohani","given":"","non-dropping-particle":"","parse-names":false,"suffix":""}],"container-title":"Jurnal Pendidikan Sosial","id":"ITEM-1","issue":"2","issued":{"date-parts":[["2015"]]},"page":"221-234","title":"URGENSI PEMBINAAN TANGGUNG JAWAB WARGA","type":"article-journal","volume":"2"},"uris":["http://www.mendeley.com/documents/?uuid=127c4453-35a8-44e0-9333-9bec425ec781"]}],"mendeley":{"formattedCitation":"(Rohani, 2015)","manualFormatting":"(Rohani, 2015:228)","plainTextFormattedCitation":"(Rohani, 2015)","previouslyFormattedCitation":"(Rohani, 2015)"},"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Rohani, 2015:228)</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7"/>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Masyarakat</w:t>
      </w:r>
    </w:p>
    <w:p w:rsidR="00D83DCD" w:rsidRPr="00A60B96" w:rsidRDefault="004D0C64">
      <w:pPr>
        <w:pStyle w:val="ListParagraph"/>
        <w:numPr>
          <w:ilvl w:val="0"/>
          <w:numId w:val="14"/>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Definisi masyarakat</w:t>
      </w:r>
    </w:p>
    <w:p w:rsidR="00D83DCD" w:rsidRPr="00A60B96" w:rsidRDefault="004D0C64">
      <w:pPr>
        <w:spacing w:line="480" w:lineRule="auto"/>
        <w:rPr>
          <w:rFonts w:ascii="Times New Roman" w:hAnsi="Times New Roman" w:cs="Times New Roman"/>
          <w:b/>
          <w:sz w:val="24"/>
          <w:szCs w:val="24"/>
        </w:rPr>
      </w:pPr>
      <w:r w:rsidRPr="00A60B96">
        <w:rPr>
          <w:rFonts w:ascii="Times New Roman" w:hAnsi="Times New Roman" w:cs="Times New Roman"/>
          <w:sz w:val="24"/>
          <w:szCs w:val="24"/>
        </w:rPr>
        <w:tab/>
        <w:t xml:space="preserve">Menurut Kamus Besar Bahasa Indonesia (KBBI) berarti sejumlah manusia dalam arti luas terikat oleh suatu kebudayaan yang mereka anggap sama” Sedangkan menurut Paul B Horton dan C. Hunt masyarakat merupakan kumpulan manusia yang relative mandiri, hidup sama-sama dalam waktu yang cukup lama, tinggal di suatu wilayah tertentu, mempunyai kebudayaan yang sama serta melakukan sebagian besar kegiatan di dalam kelompok atau kumpulan manusia tersebuat. </w:t>
      </w:r>
    </w:p>
    <w:p w:rsidR="00D83DCD" w:rsidRPr="00A60B96" w:rsidRDefault="004D0C64">
      <w:pPr>
        <w:spacing w:line="480" w:lineRule="auto"/>
        <w:ind w:firstLine="720"/>
        <w:jc w:val="both"/>
        <w:rPr>
          <w:rFonts w:ascii="Times New Roman" w:hAnsi="Times New Roman" w:cs="Times New Roman"/>
          <w:sz w:val="24"/>
          <w:szCs w:val="24"/>
        </w:rPr>
      </w:pPr>
      <w:r w:rsidRPr="00A60B96">
        <w:rPr>
          <w:rFonts w:ascii="Times New Roman" w:hAnsi="Times New Roman" w:cs="Times New Roman"/>
          <w:sz w:val="24"/>
          <w:szCs w:val="24"/>
        </w:rPr>
        <w:t xml:space="preserve">Masyarakat adalah sekelompok komunitas yang memiliki konteks independen yang selalu saling membantu dengan yang lain. masyarakat juga mempunyai kelompok yang bergerak dalam mencari penghasilan dan kebutuhan hidup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25134/unifikasi.v2i1.26","ISSN":"2354-5976","abstract":"Public Participation in realizing Kuningan as a research location Conservation District is performed in Kuningan District. The purpose of this study was to determine the Implementation Regulations Kuningan District No. 12 of 2007 on the Conservation of Water Resources. and to find out what people's participation in realizing Kuningan as Conservation District. This research can be useful, among others, the study has been practically is can be used in policy-making related to the environment and settings to improve community participation in supporting the preservation of the environment and conservation, especially in the District Kuningan and generally in Indonesia. The method used by the researchers in this study is a discussion of evaluative method of analysis, which is a method of collecting and presenting data obtained to analyze the actual situation and then performed a rational analysis based reference juridical through library research and field research. The results of research that community participation in realizing the Kuningan as a conservation district is a step forward because it participates in government programs to help the protection and preservation of the environment that will create a beautiful and healthy environment. Forms of community participation brass districts namely through bridal care environment (pepeling), students are concerned about the environment (seruling) and officials concerned.about.the.environment (apel). Keywords: Participation, Community, Conservation, Environment","author":[{"dropping-particle":"","family":"Anthon Fathanudien","given":"Suwari Akhmaddhian &amp;","non-dropping-particle":"","parse-names":false,"suffix":""}],"container-title":"UNIFIKASI : Jurnal Ilmu Hukum","id":"ITEM-1","issue":"1","issued":{"date-parts":[["2015"]]},"page":"67-90","title":"Partisipasi Masyarakat dalam Mewujudkan Kuningan sebagai Kabupaten Konservasi (Studi di Kabupaten Kuningan)","type":"article-journal","volume":"2"},"uris":["http://www.mendeley.com/documents/?uuid=f9b45389-3408-4c2f-88d2-c2712611dee3"]}],"mendeley":{"formattedCitation":"(Anthon Fathanudien, 2015)","plainTextFormattedCitation":"(Anthon Fathanudien, 2015)","previouslyFormattedCitation":"(Anthon Fathanudien, 2015)"},"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Anthon Fathanudien, 2015)</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294C29" w:rsidRPr="00A60B96" w:rsidRDefault="00294C29">
      <w:pPr>
        <w:spacing w:line="480" w:lineRule="auto"/>
        <w:ind w:firstLine="720"/>
        <w:jc w:val="both"/>
        <w:rPr>
          <w:rFonts w:ascii="Times New Roman" w:hAnsi="Times New Roman" w:cs="Times New Roman"/>
          <w:sz w:val="24"/>
          <w:szCs w:val="24"/>
        </w:rPr>
      </w:pPr>
    </w:p>
    <w:p w:rsidR="00294C29" w:rsidRPr="00A60B96" w:rsidRDefault="00294C29">
      <w:pPr>
        <w:spacing w:line="480" w:lineRule="auto"/>
        <w:ind w:firstLine="720"/>
        <w:jc w:val="both"/>
        <w:rPr>
          <w:rFonts w:ascii="Times New Roman" w:hAnsi="Times New Roman" w:cs="Times New Roman"/>
          <w:b/>
          <w:sz w:val="24"/>
          <w:szCs w:val="24"/>
        </w:rPr>
      </w:pPr>
    </w:p>
    <w:p w:rsidR="00D83DCD" w:rsidRPr="00A60B96" w:rsidRDefault="004D0C64">
      <w:pPr>
        <w:pStyle w:val="ListParagraph"/>
        <w:numPr>
          <w:ilvl w:val="0"/>
          <w:numId w:val="14"/>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lastRenderedPageBreak/>
        <w:t>Unsur-Unsur Masyarakat</w:t>
      </w:r>
    </w:p>
    <w:p w:rsidR="00D83DCD" w:rsidRPr="00A60B96" w:rsidRDefault="004D0C64">
      <w:pPr>
        <w:tabs>
          <w:tab w:val="left" w:pos="720"/>
        </w:tabs>
        <w:spacing w:line="480" w:lineRule="auto"/>
        <w:rPr>
          <w:rFonts w:ascii="Times New Roman" w:hAnsi="Times New Roman" w:cs="Times New Roman"/>
          <w:b/>
          <w:sz w:val="24"/>
          <w:szCs w:val="24"/>
        </w:rPr>
      </w:pPr>
      <w:r w:rsidRPr="00A60B96">
        <w:rPr>
          <w:rFonts w:ascii="Times New Roman" w:hAnsi="Times New Roman" w:cs="Times New Roman"/>
          <w:sz w:val="24"/>
          <w:szCs w:val="24"/>
        </w:rPr>
        <w:tab/>
        <w:t xml:space="preserve">Terjadinya masyarakat masyarakat melibatkan beberapa unsur, banyak unsur yang harus ada jika ingin membangun sebuah masyarakat, unsur yang dimaksud sebagai berikut: </w:t>
      </w:r>
    </w:p>
    <w:p w:rsidR="00D83DCD" w:rsidRPr="00A60B96" w:rsidRDefault="004D0C64">
      <w:pPr>
        <w:pStyle w:val="ListParagraph"/>
        <w:numPr>
          <w:ilvl w:val="0"/>
          <w:numId w:val="1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kumpulan Orang</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Dengan berkumpulnya banyak orang dan merasa kesamaan rasa, maka masyarakat tercipta dan terwujud di karenakan adanya banyak orang.</w:t>
      </w:r>
    </w:p>
    <w:p w:rsidR="00D83DCD" w:rsidRPr="00A60B96" w:rsidRDefault="004D0C64">
      <w:pPr>
        <w:pStyle w:val="ListParagraph"/>
        <w:numPr>
          <w:ilvl w:val="0"/>
          <w:numId w:val="1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Golongan</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Bila suatu masyarakat tercipta maka terciptalah suat u golongan yang membuat tipe-tipe dari masyarakat tersebut, dengan adanya golongan maka akan tercipta dan masyarakat sudah mulai di kota-kotakan.</w:t>
      </w:r>
    </w:p>
    <w:p w:rsidR="00D83DCD" w:rsidRPr="00A60B96" w:rsidRDefault="004D0C64">
      <w:pPr>
        <w:pStyle w:val="ListParagraph"/>
        <w:numPr>
          <w:ilvl w:val="0"/>
          <w:numId w:val="1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rkumpulan</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Masyarakat yang menghargai masyarakat lainnya akan membuat suatu kelompok demi melindungi kelompok lainnya dan akan membuat suatu perkumpulan seperti partai atau majelis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 mendapatkan dua kesimpulan, kesimpulan yang membahas kesiapan kota DKI Jakarta dalam mengadopsi konsep kota pintar dan metode yang di pakai dalam pengembangan sebuah kota … [3] Margarita Angelidou,” Smart city policies: A spatial approach”, Cities 41 (2014) S3 …","author":[{"dropping-particle":"","family":"Putra","given":"A S","non-dropping-particle":"","parse-names":false,"suffix":""}],"container-title":"Tekinfo","id":"ITEM-1","issue":"2","issued":{"date-parts":[["2019"]]},"page":"73-79","title":"Smart City: konsep Kota pintar di DKI Jakarta","type":"article-journal","volume":"20"},"uris":["http://www.mendeley.com/documents/?uuid=dc8bb290-8c90-437d-827b-7ed3f0d544e4"]}],"mendeley":{"formattedCitation":"(A. S. Putra, 2019)","manualFormatting":"(A. S. Putra, 2019:76)","plainTextFormattedCitation":"(A. S. Putra, 2019)","previouslyFormattedCitation":"(A. S. Putra, 2019)"},"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A. S. Putra, 2019:76)</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D83DCD">
      <w:pPr>
        <w:pStyle w:val="ListParagraph"/>
        <w:tabs>
          <w:tab w:val="left" w:pos="1837"/>
        </w:tabs>
        <w:spacing w:line="480" w:lineRule="auto"/>
        <w:ind w:left="1440"/>
        <w:jc w:val="both"/>
        <w:rPr>
          <w:rFonts w:ascii="Times New Roman" w:hAnsi="Times New Roman" w:cs="Times New Roman"/>
          <w:sz w:val="24"/>
          <w:szCs w:val="24"/>
        </w:rPr>
      </w:pPr>
    </w:p>
    <w:p w:rsidR="00D83DCD" w:rsidRPr="00A60B96" w:rsidRDefault="004D0C64">
      <w:pPr>
        <w:pStyle w:val="ListParagraph"/>
        <w:numPr>
          <w:ilvl w:val="0"/>
          <w:numId w:val="14"/>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Ciri-ciri masyarakat (</w:t>
      </w:r>
      <w:r w:rsidRPr="00A60B96">
        <w:rPr>
          <w:rFonts w:ascii="Times New Roman" w:hAnsi="Times New Roman" w:cs="Times New Roman"/>
          <w:sz w:val="24"/>
          <w:szCs w:val="24"/>
        </w:rPr>
        <w:t>masyarakat multikultural)</w:t>
      </w:r>
    </w:p>
    <w:p w:rsidR="00D83DCD" w:rsidRPr="00A60B96" w:rsidRDefault="004D0C64">
      <w:pPr>
        <w:pStyle w:val="ListParagraph"/>
        <w:numPr>
          <w:ilvl w:val="0"/>
          <w:numId w:val="17"/>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syarakat yang didalamnya banyak sekali keberagaman. Sehingga membuat struktur budayanya lebih dari satu.</w:t>
      </w:r>
    </w:p>
    <w:p w:rsidR="00D83DCD" w:rsidRPr="00A60B96" w:rsidRDefault="004D0C64">
      <w:pPr>
        <w:pStyle w:val="ListParagraph"/>
        <w:numPr>
          <w:ilvl w:val="0"/>
          <w:numId w:val="17"/>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Adanya segmentasi, yaitu masyarakat terbentuk dari bermacam-macam ras, suku, budaya, dan lainnya namun tetap masih memiliki hal </w:t>
      </w:r>
      <w:r w:rsidRPr="00A60B96">
        <w:rPr>
          <w:rFonts w:ascii="Times New Roman" w:hAnsi="Times New Roman" w:cs="Times New Roman"/>
          <w:sz w:val="24"/>
          <w:szCs w:val="24"/>
        </w:rPr>
        <w:lastRenderedPageBreak/>
        <w:t>yang memisahkannya. Biasanya yang menjadi pemisah tersebut adalah sebuah konsep yang di kenal dengan primordial. Misalnya saja jika di kota Jakarta terdapat berbagai macam suku, dan ras dari dalamnegeri hingga luar negeri namun tetap saja dalam kenyataannya mereka memiliki sebuah ikatan primordial daerahnya.</w:t>
      </w:r>
    </w:p>
    <w:p w:rsidR="00D83DCD" w:rsidRPr="00A60B96" w:rsidRDefault="004D0C64">
      <w:pPr>
        <w:pStyle w:val="ListParagraph"/>
        <w:numPr>
          <w:ilvl w:val="0"/>
          <w:numId w:val="17"/>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Memiliki struktur yang di dalam lembaga nonkomplementer. Yang dimaksudkan disini ada di dalam suatu masyarakat majemuk akan ada sebuah lembaga yang memiliki kesulitan dalam mengatur dan menjalankan masyarakatnya karena kurang lengkapnya persatuan didalamnya akibat terpisah oleh segmen-segmen tertentu. </w:t>
      </w:r>
    </w:p>
    <w:p w:rsidR="00D83DCD" w:rsidRPr="00A60B96" w:rsidRDefault="004D0C64">
      <w:pPr>
        <w:pStyle w:val="ListParagraph"/>
        <w:numPr>
          <w:ilvl w:val="0"/>
          <w:numId w:val="17"/>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Relatif potensi adanya konflik, di dalam sebuah masyarakat majemuk tentunya terdiri dari beragam suku, budaya, adat, serta kebiasaan yang masing-masing berbeda. Di dalam teori yang ada semakin banyaknya sebuah perbedaan yang ada di dalam masyarakat maka tentu saja semakin banyaknya sebuah perbedaan yang ada di dalam masyarakat maka tentu saja semakin memungkinkan jika terjadi konflik di dalamnya. Hal inilah yang menyebabkan proses pengintegrasiannya menjadi hal yang sulit dilakuk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30736/adk.v14i01.184","ISSN":"2085-7470","abstract":"Abstract: Indonesia is widely known as a plural society in addition to popularly being a multicultural nation. Not only does it have the wealth of natural resources, but also it has the most vibrant socio-cultural wealth in the world. This cultural diversity becomes an inevitable reality. Thus looking at the concept of multicultural society, it is as relevant as an epistemic basis that Indonesian people could live together, but at the same time have the potential for possible \"civil war\". This paper discussed the characteristics of multicultural societies having become the social reality of Indonesia in addition to explaining the formation of multi-cultural society. This study also found that multiculturality of the community was formed due to such factors as geographical, influences on foreign cultures, different climatic conditions, diversity of ethnic groups, and religious and racial diversity.Keywords: Multiculturalism, socio-cultural wealth, racial diversity","author":[{"dropping-particle":"","family":"Nurhayati","given":"Ifa","non-dropping-particle":"","parse-names":false,"suffix":""},{"dropping-particle":"","family":"Agustina","given":"Lina","non-dropping-particle":"","parse-names":false,"suffix":""}],"container-title":"Akademika","id":"ITEM-1","issue":"01","issued":{"date-parts":[["2020"]]},"page":"18-26","title":"Masyarakat Multikultural: Konsepsi, Ciri dan Faktor Pembentuknya","type":"article-journal","volume":"14"},"uris":["http://www.mendeley.com/documents/?uuid=d98df909-6bbe-4c03-82b7-39fe816defbf"]}],"mendeley":{"formattedCitation":"(Nurhayati &amp; Agustina, 2020)","manualFormatting":"(Nurhayati &amp; Agustina, 2020:21)","plainTextFormattedCitation":"(Nurhayati &amp; Agustina, 2020)","previouslyFormattedCitation":"(Nurhayati &amp; Agustina, 2020)"},"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Nurhayati &amp; Agustina, 2020:21)</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D83DCD">
      <w:pPr>
        <w:pStyle w:val="ListParagraph"/>
        <w:tabs>
          <w:tab w:val="left" w:pos="1837"/>
        </w:tabs>
        <w:spacing w:line="480" w:lineRule="auto"/>
        <w:ind w:left="1440"/>
        <w:jc w:val="both"/>
        <w:rPr>
          <w:rFonts w:ascii="Times New Roman" w:hAnsi="Times New Roman" w:cs="Times New Roman"/>
          <w:sz w:val="24"/>
          <w:szCs w:val="24"/>
        </w:rPr>
      </w:pPr>
    </w:p>
    <w:p w:rsidR="00D83DCD" w:rsidRPr="00A60B96" w:rsidRDefault="00D83DCD">
      <w:pPr>
        <w:tabs>
          <w:tab w:val="left" w:pos="1837"/>
        </w:tabs>
        <w:spacing w:line="480" w:lineRule="auto"/>
        <w:jc w:val="both"/>
        <w:rPr>
          <w:rFonts w:ascii="Times New Roman" w:hAnsi="Times New Roman" w:cs="Times New Roman"/>
          <w:sz w:val="24"/>
          <w:szCs w:val="24"/>
        </w:rPr>
      </w:pPr>
    </w:p>
    <w:p w:rsidR="00D83DCD" w:rsidRPr="00A60B96" w:rsidRDefault="00D83DCD">
      <w:pPr>
        <w:tabs>
          <w:tab w:val="left" w:pos="1837"/>
        </w:tabs>
        <w:spacing w:line="480" w:lineRule="auto"/>
        <w:jc w:val="both"/>
        <w:rPr>
          <w:rFonts w:ascii="Times New Roman" w:hAnsi="Times New Roman" w:cs="Times New Roman"/>
          <w:sz w:val="24"/>
          <w:szCs w:val="24"/>
        </w:rPr>
      </w:pPr>
    </w:p>
    <w:p w:rsidR="00D83DCD" w:rsidRPr="00A60B96" w:rsidRDefault="004D0C64">
      <w:pPr>
        <w:pStyle w:val="ListParagraph"/>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BAB III</w:t>
      </w:r>
    </w:p>
    <w:p w:rsidR="00D83DCD" w:rsidRPr="00A60B96" w:rsidRDefault="004D0C64">
      <w:pPr>
        <w:pStyle w:val="ListParagraph"/>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t>METODOLOGI PENELITIAN</w:t>
      </w:r>
    </w:p>
    <w:p w:rsidR="00D83DCD" w:rsidRPr="00A60B96" w:rsidRDefault="00D83DCD">
      <w:pPr>
        <w:pStyle w:val="ListParagraph"/>
        <w:tabs>
          <w:tab w:val="left" w:pos="1837"/>
        </w:tabs>
        <w:spacing w:line="480" w:lineRule="auto"/>
        <w:rPr>
          <w:rFonts w:ascii="Times New Roman" w:hAnsi="Times New Roman" w:cs="Times New Roman"/>
          <w:b/>
          <w:sz w:val="24"/>
          <w:szCs w:val="24"/>
        </w:rPr>
      </w:pPr>
    </w:p>
    <w:p w:rsidR="00D83DCD" w:rsidRPr="00A60B96" w:rsidRDefault="004D0C64">
      <w:pPr>
        <w:pStyle w:val="ListParagraph"/>
        <w:numPr>
          <w:ilvl w:val="0"/>
          <w:numId w:val="5"/>
        </w:numPr>
        <w:tabs>
          <w:tab w:val="left" w:pos="1837"/>
        </w:tabs>
        <w:spacing w:line="480" w:lineRule="auto"/>
        <w:ind w:left="567" w:hanging="567"/>
        <w:rPr>
          <w:rFonts w:ascii="Times New Roman" w:hAnsi="Times New Roman" w:cs="Times New Roman"/>
          <w:b/>
          <w:sz w:val="24"/>
          <w:szCs w:val="24"/>
        </w:rPr>
      </w:pPr>
      <w:r w:rsidRPr="00A60B96">
        <w:rPr>
          <w:rFonts w:ascii="Times New Roman" w:hAnsi="Times New Roman" w:cs="Times New Roman"/>
          <w:b/>
          <w:sz w:val="24"/>
          <w:szCs w:val="24"/>
        </w:rPr>
        <w:t>Tipe Penelitian</w:t>
      </w:r>
    </w:p>
    <w:p w:rsidR="00D83DCD" w:rsidRPr="00A60B96" w:rsidRDefault="004D0C64">
      <w:pPr>
        <w:tabs>
          <w:tab w:val="left" w:pos="720"/>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Tipe penelitian  yang digunakan dalam penelitian ini adalah penelitian deskriptif kualitatif. Metode penelitian kualitatif merupakan metode yang mendefenisikan suatu penelitian yang di teliti. Menurut Mayer dan Greenwood (1983) Tipe penelitian deskriptif kualitatif semata-mata mengacu pada identifikasi sifat-safat yang membedakan atau karaktaristik sekelompok manusia, benda atau, peristiwa. pada dasarnya, tipe penelitian deskriptif kualitatif melibatkan proses konseptualisasi dan menghasilkan pembentukan skema-skema klasifikasi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Abstrak – Penelitian deskriptif merupakan metode penelitian yang berusaha menggambarkan objek atau subyek yang diteliti secara objektif, dan bertujuan menggambarkan fakta secara sistematis dan karakteristik objek serta frekuensi yang diteliti secara tepat. Pada umumnya, temuan dari penelitian deskriptif adalah dalam, luas dan terperinci. Luas karena penelitian deskriptif dilakukan tidak hanya terhadap masalah tetapi juga variabel-variabel lain yang berhubungan dengan masalah itu. Pelaksanaan penelitian deskriptif terstruktur, sistematis, dan terkontrol karena peneliti memulai dengan subjek yang telah jelas dan mengadakan penelitian atas populasi atau sampel dari subyek tersebut untuk menggambarkannya secara akurat.","author":[{"dropping-particle":"","family":"Zellatifanny","given":"Cut Medika","non-dropping-particle":"","parse-names":false,"suffix":""},{"dropping-particle":"","family":"Mudjiyanto","given":"Bambang","non-dropping-particle":"","parse-names":false,"suffix":""}],"container-title":"Jurnal Diakom","id":"ITEM-1","issue":"2","issued":{"date-parts":[["2019"]]},"page":"83-90","title":"The type of descriptive research in communication study","type":"article-journal","volume":"1"},"uris":["http://www.mendeley.com/documents/?uuid=3b9fb8e3-1b77-4903-9144-c6399700f13a"]}],"mendeley":{"formattedCitation":"(Zellatifanny &amp; Mudjiyanto, 2019)","manualFormatting":"(Zellatifanny &amp; Mudjiyanto, 2018:85)","plainTextFormattedCitation":"(Zellatifanny &amp; Mudjiyanto, 2019)","previouslyFormattedCitation":"(Zellatifanny &amp; Mudjiyanto, 2018)"},"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Zellatifanny &amp; Mudjiyanto, 2018:85)</w:t>
      </w:r>
      <w:r w:rsidRPr="00A60B96">
        <w:rPr>
          <w:rFonts w:ascii="Times New Roman" w:hAnsi="Times New Roman" w:cs="Times New Roman"/>
          <w:sz w:val="24"/>
          <w:szCs w:val="24"/>
        </w:rPr>
        <w:fldChar w:fldCharType="end"/>
      </w:r>
    </w:p>
    <w:p w:rsidR="00D83DCD" w:rsidRPr="00A60B96" w:rsidRDefault="004D0C64">
      <w:pPr>
        <w:pStyle w:val="ListParagraph"/>
        <w:numPr>
          <w:ilvl w:val="0"/>
          <w:numId w:val="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b/>
          <w:sz w:val="24"/>
          <w:szCs w:val="24"/>
        </w:rPr>
        <w:t>Lokasi Penelitian</w:t>
      </w:r>
    </w:p>
    <w:p w:rsidR="00D83DCD" w:rsidRPr="00A60B96" w:rsidRDefault="004D0C64">
      <w:pPr>
        <w:pStyle w:val="ListParagraph"/>
        <w:spacing w:line="480" w:lineRule="auto"/>
        <w:ind w:left="360"/>
        <w:jc w:val="both"/>
        <w:rPr>
          <w:rFonts w:ascii="Times New Roman" w:hAnsi="Times New Roman" w:cs="Times New Roman"/>
          <w:sz w:val="24"/>
          <w:szCs w:val="24"/>
        </w:rPr>
      </w:pPr>
      <w:r w:rsidRPr="00A60B96">
        <w:rPr>
          <w:rFonts w:ascii="Times New Roman" w:hAnsi="Times New Roman" w:cs="Times New Roman"/>
          <w:b/>
          <w:sz w:val="24"/>
          <w:szCs w:val="24"/>
        </w:rPr>
        <w:tab/>
      </w:r>
      <w:r w:rsidRPr="00A60B96">
        <w:rPr>
          <w:rFonts w:ascii="Times New Roman" w:hAnsi="Times New Roman" w:cs="Times New Roman"/>
          <w:sz w:val="24"/>
          <w:szCs w:val="24"/>
        </w:rPr>
        <w:t>Penelitian ini dilaksanakan di Dusun Watran-Kota Tual</w:t>
      </w:r>
    </w:p>
    <w:p w:rsidR="00D83DCD" w:rsidRPr="00A60B96" w:rsidRDefault="004D0C64">
      <w:pPr>
        <w:pStyle w:val="ListParagraph"/>
        <w:numPr>
          <w:ilvl w:val="0"/>
          <w:numId w:val="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b/>
          <w:sz w:val="24"/>
          <w:szCs w:val="24"/>
        </w:rPr>
        <w:t>Subjek Penelitian</w:t>
      </w:r>
    </w:p>
    <w:p w:rsidR="00D83DCD" w:rsidRPr="00A60B96" w:rsidRDefault="004D0C64">
      <w:pPr>
        <w:tabs>
          <w:tab w:val="left" w:pos="720"/>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Adapun yang menjadi subjek dalam penelitian ini adalah: satu (1</w:t>
      </w:r>
      <w:r w:rsidR="003952B7" w:rsidRPr="00A60B96">
        <w:rPr>
          <w:rFonts w:ascii="Times New Roman" w:hAnsi="Times New Roman" w:cs="Times New Roman"/>
          <w:sz w:val="24"/>
          <w:szCs w:val="24"/>
        </w:rPr>
        <w:t>) Tokoh adat, satu (1) Tokoh masyarakat</w:t>
      </w:r>
      <w:r w:rsidRPr="00A60B96">
        <w:rPr>
          <w:rFonts w:ascii="Times New Roman" w:hAnsi="Times New Roman" w:cs="Times New Roman"/>
          <w:sz w:val="24"/>
          <w:szCs w:val="24"/>
        </w:rPr>
        <w:t xml:space="preserve">, dan tiga (3) masyarakat adat sebagai informan penelitian. Teknik pengambilan sampel secara Purposive Sampling. </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ab/>
        <w:t xml:space="preserve">Sugiyono (2015:300) menjelaskan </w:t>
      </w:r>
      <w:r w:rsidRPr="00A60B96">
        <w:rPr>
          <w:rFonts w:ascii="Times New Roman" w:hAnsi="Times New Roman" w:cs="Times New Roman"/>
          <w:i/>
          <w:sz w:val="24"/>
          <w:szCs w:val="24"/>
        </w:rPr>
        <w:t>purposive sampling</w:t>
      </w:r>
      <w:r w:rsidRPr="00A60B96">
        <w:rPr>
          <w:rFonts w:ascii="Times New Roman" w:hAnsi="Times New Roman" w:cs="Times New Roman"/>
          <w:sz w:val="24"/>
          <w:szCs w:val="24"/>
        </w:rPr>
        <w:t xml:space="preserve"> adalah teknik pengambilan sampel sumber data dengan pertimbangan tertentu, seperti orang yang dianggap tahu tentang apa yang diharapk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24252/auladuna.v5i1a9.2018","ISSN":"24072451","abstract":"Kesalahan yang dilakukan siswa dalam menyelesaikan soal SPLDV berdasarkan tahapan Kastolan, mengidentifikasi faktor – faktor penyebabnya, dan menganalisis scaffolding yang dapat digunakan untuk menanganinya. Metode yang digunakan adalah deskrivtif kualitatif denan sampel penelitian ini diambil menggunakan teknik purposive sampling dari populasi seluruh siswa kelas VIII Mts di salah satu Kab Bandung Barat tahun pelajaran 2018/2019 . Teknik pengumpulan data dengan menggunakan teknik dokumentasi, teks, dan wawancara. Teknik anaslisis data dilakukan melalui proses reduksi data, penyajian data, dan penarikan kesimpulan. Berdasarkan hasil analisi data diperoleh kesimpulan bahwa terdapat 9,4% siswa yang melakukan kesalahan konseptual, 27,2% yang melakukan kesalahan prosedural, dan 22,8% yang mengalami kesalahan teknik. Faktor internal penyebab dilakukannya kesalahan adalah karena siswa kurang teliti, kurang latihan soal, kurang memahami materi prasyarat, kurang memahami konsep penyelesaian soal pertidaksamaan linear dua variabel, dan kurang memahami konsep dasar metode eliminasi dan substitusi. Scaffolding yang dapat diberikan adalah explaining, reviewing, restructuring, dan developing conceptual thinking","author":[{"dropping-particle":"","family":"Lusi Lutfia","given":"Luvy Sylviana Zanthy","non-dropping-particle":"","parse-names":false,"suffix":""}],"container-title":"journal On Education","id":"ITEM-1","issue":"03","issued":{"date-parts":[["2019"]]},"page":"396-404","title":"Analisis Kesalahan Peserta Didik Dalam Menyelesaikan Soal Cerita Sistem Persamaan Linear Dua Variabel","type":"article-journal","volume":"01"},"uris":["http://www.mendeley.com/documents/?uuid=7deea801-db53-4ce7-8c95-17abe163b55b"]}],"mendeley":{"formattedCitation":"(Lusi Lutfia, 2019)","manualFormatting":"(Lusi Lutfia, 2019:398)","plainTextFormattedCitation":"(Lusi Lutfia, 2019)","previouslyFormattedCitation":"(Lusi Lutfia, 2019)"},"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Lusi Lutfia, 2019:398)</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b/>
          <w:sz w:val="24"/>
          <w:szCs w:val="24"/>
        </w:rPr>
        <w:t>Teknik Pengumpulan Data</w:t>
      </w:r>
    </w:p>
    <w:p w:rsidR="00D83DCD" w:rsidRPr="00A60B96" w:rsidRDefault="004D0C64">
      <w:pPr>
        <w:tabs>
          <w:tab w:val="left" w:pos="720"/>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Untuk dapat mengumpulkan data-data yang dibutuhkan maka penulis menggunakan teknik sebagai berikut:</w:t>
      </w:r>
    </w:p>
    <w:p w:rsidR="00D83DCD" w:rsidRPr="00A60B96" w:rsidRDefault="004D0C64">
      <w:pPr>
        <w:pStyle w:val="ListParagraph"/>
        <w:numPr>
          <w:ilvl w:val="0"/>
          <w:numId w:val="6"/>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Observasi</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Sugiono (2010) Observasi adalah dasar semua ilmu pengetahuan. Para ilmuan hanya bisa bekerja melalui data, yaitu fakta melalui dunia kenyataan yang di peroleh melalui observasi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bstract":"Buku ini berisi tentang: pelayanan pesanan kamar, pelayanan penerima tamu,penanganan barang tamu, pelayanan informasi,pelayanan telepon, kasir kantor depan hotel, mempersiapkan alat pembersih dan peralatan kerja.","author":[{"dropping-particle":"","family":"Derianto","given":"Panji Septian","non-dropping-particle":"","parse-names":false,"suffix":""},{"dropping-particle":"","family":"Kristiutami","given":"Yuliana Pinaroingsih","non-dropping-particle":"","parse-names":false,"suffix":""}],"container-title":"Manajemen Usaha Jasa Sarana Pariwisata dan Akomodasi","id":"ITEM-1","issue":"1","issued":{"date-parts":[["2015"]]},"page":"5","title":"Standar Operasional Prosedur Room Service Amaroossa Hotel Bandung","type":"article-journal","volume":"2"},"uris":["http://www.mendeley.com/documents/?uuid=ed402dda-c5c2-4e7b-adc6-71503c98cd09"]}],"mendeley":{"formattedCitation":"(Derianto &amp; Kristiutami, 2015)","manualFormatting":"(Derianto &amp; Kristiutami, 2015:19)","plainTextFormattedCitation":"(Derianto &amp; Kristiutami, 2015)","previouslyFormattedCitation":"(Derianto &amp; Kristiutami, 2015)"},"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Derianto &amp; Kristiutami, 2015:19)</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ndapat diatas, dapat dipertegas bahwa metode observasi pada dasarnya merupakan cara pengolahan data secara kondusif melalui penglihatan kasat mata (nyata) terhadap suatu objek yang menjadi tujuan penelitian.</w:t>
      </w:r>
    </w:p>
    <w:p w:rsidR="00D83DCD" w:rsidRPr="00A60B96" w:rsidRDefault="004D0C64">
      <w:pPr>
        <w:pStyle w:val="ListParagraph"/>
        <w:numPr>
          <w:ilvl w:val="0"/>
          <w:numId w:val="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b/>
          <w:sz w:val="24"/>
          <w:szCs w:val="24"/>
        </w:rPr>
        <w:t xml:space="preserve">Wawancara mendalam </w:t>
      </w:r>
    </w:p>
    <w:p w:rsidR="00D83DCD" w:rsidRPr="00A60B96" w:rsidRDefault="004D0C64">
      <w:pPr>
        <w:tabs>
          <w:tab w:val="left" w:pos="720"/>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Sugiono,2006)Wawancara mendalam yaitu suatu kegiatan yang dilakukan untuk mendapatkan informasi secara langsung dengan mengajukan pertanyaan antara pewawancara dengan yang di wawancarai. Bahkan keduanya dapat dilakukan bersamaan, dimana wawancara dapat digunakan untuk menggali lebih dalam lagi data yang di dapat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31504/komunika.v7i2.1486","ISSN":"2303-1700","abstract":"Interaksi sosial pada umumnya merupakan kebutuhan setiap manusia. Setiap manusia merupakan mahluk sosial, maka dari itu setiap mereka membutuhkan interaksi dengan sesamanya. Sehingga manusia dapat bertahan hidup. Dan seiring dengan berjalannya waktu tingkat kebutuhan akan adanya interaksi sosial pun semakin meningkat. Dan media untuk berinteraksi pun semakin banyak. Masing-masing orang memiliki motivasinya sendiri dalam melakukan interaksi sosial. Menurut seorang ahli sosiologi Herbert Blumer ada tiga prinsip utama dari sebuah interaksi, yaitu tentang pemaknaan (meaning), bahasa (language), dan pikiran (thought). Penelitian ini menggunakan metode penelitian kualitatif deskriptif. Dalam penelitian ditemukan bahwa, dalam berkenalan atau melakukan interaksi sosial masih banyak orang yang senang untuk melakukannya secara langsung atau face to face. Penggunaan sosial media hanyalah sebagai tambahan alternatif, ketika mereka tidak dapat menjangkau lawan bicaranya secara langsung.","author":[{"dropping-particle":"","family":"Xiao","given":"Angeline","non-dropping-particle":"","parse-names":false,"suffix":""}],"container-title":"Jurnal Komunika : Jurnal Komunikasi, Media dan Informatika","id":"ITEM-1","issue":"2","issued":{"date-parts":[["2018"]]},"page":"94-99","title":"Konsep Interaksi Sosial Dalam Komunikasi, Teknologi, Masyarakat","type":"article-journal","volume":"7"},"uris":["http://www.mendeley.com/documents/?uuid=8acd068e-af72-4581-8d7d-a9a89240c784"]}],"mendeley":{"formattedCitation":"(Xiao, 2018)","plainTextFormattedCitation":"(Xiao, 2018)","previouslyFormattedCitation":"(Xiao, 2018)"},"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Xiao, 2018)</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6"/>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Dokumentasi</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okumentasi adalah sekumpulan fakta dan data yang tersimpan dalam bentuk teks atau artefak seperti catatan peristiwa berupa tulisan, gambar. atau karya-karya monumental. Dokumen yang berbentuk tulisan contohnya seperti catatan harian, sejarah kehidupan, cerita, biografi, peraturan kebijakan. Dokumen yang berbentuk gambar seperti foto dan gambar hidup. Dokumen yang berbentuk karya seperti seni patung dan film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53565/abip.v4i1.294","abstract":"This research examines the role of parents in shaping character of Buddhist students. The background of this research is there are students who are shy, difficult to hang out, problems in their education and there are children with special needs. Therefore, this study aims to determine the character of students and to know the role of parents in shaping character. The research method used descriptive qualitative. The informants in this study were five parents, five students and one teacher. The research was conducted at SD Negeri Mojorejo 01, Batu City. Data collection techniques were obtained from observations, interviews and documentation. The results showed that students of SD Negeri Mojorejo 01, had quite good characters, this was obtained based on data obtained through interviews. To find out character of students, it is necessary to observe at school and home. Realizing student character can be done through habituation by applying Buddhist values.","author":[{"dropping-particle":"","family":"I Putu Widiana","given":"I Putu Widiana","non-dropping-particle":"","parse-names":false,"suffix":""}],"container-title":"Jurnal Agama Buddha dan Ilmu Pengetahuan","id":"ITEM-1","issue":"1","issued":{"date-parts":[["2021"]]},"page":"8-22","title":"Peran Orang Tua Dalam Membentuk Karakter Siswa Buddhis Di Sd Negeri Mojorejo 01 Kota Batu","type":"article-journal","volume":"4"},"uris":["http://www.mendeley.com/documents/?uuid=a7f58d20-14f0-4a9c-98a8-7ed0513d8ed4"]}],"mendeley":{"formattedCitation":"(I Putu Widiana, 2021)","manualFormatting":"(I Putu Widiana, 2021:12)","plainTextFormattedCitation":"(I Putu Widiana, 2021)","previouslyFormattedCitation":"(I Putu Widiana,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I Putu Widiana, 2021:12)</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5"/>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Teknik Analisa Data</w:t>
      </w:r>
    </w:p>
    <w:p w:rsidR="00D83DCD" w:rsidRPr="00A60B96" w:rsidRDefault="004D0C64">
      <w:pPr>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Model analisis data penelitian kualitatif sangat beragam, dalam penelitian ini peneliti menggunakan model analisis data menurut Miles and Huberman mencakup reduksi data, penyajian data, dan panarikan kesimpulan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DOI":"10.31004/basicedu.v6i3.2766","ISSN":"2580-3735","abstract":"Pimpinan tertinggi di dalam struktur organisasi sekolah ialah kepala sekolah tentunya memiliki pengaruh yang signifikan dalam menentukan arah kebijakan peningkatan kompetensi sekolah. Kehadiran kepala sekolah sangat penting karena merupakan motor penggerak bagi sumber daya sekolah terutama guru, karyawan, dan anak didik. Begitu besarnya peranan sekolah dalam proses pencapaian tujuan pendidikan. Dalam menjalankan manajemen pendidikan, SMA Negeri 1 Padang Bolak dalam menjalankan manajemen pendidikan berpedoman/mengacu kepada delapan standar pendidikan nasional. Dalam Penelitian ini peneliti menggunakan pendekatan kualitatif dengan metode deskriptif. Dengan keprofesionalan kepala sekolah, diharapkan pengembangan profesionalisme tenaga kependidikan mudah dilakukan karena sesuai dengan fungsinya. Dalam Penelitian ini peneliti menggunakan pendekatan kualitatif dengan metode deskriptif. instrumen yang peneliti gunakan adalah obeservasi, wawancara, angket dan dokumentasi. teknik yaitu secara Non Probability Sampling (Purposive sampling degan teknik snowball sampling. Dalam menentukan kebenaran penelitian maka perlu dilakukan uji validitas, uji validitas yang digunakan peneliti adalah triangulasi. Kesimpulan dari penelitian ini Menajemen yang di terapkan oleh sekolah telah mengacu pada Standart Pendidikan Nasional (SNP) secara efektif","author":[{"dropping-particle":"","family":"Eka Periaman Zai, Maria Magdalena Duha, Efata Gee","given":"Besari Laila","non-dropping-particle":"","parse-names":false,"suffix":""}],"container-title":"Jurnal Pendidikan Ekonomi","id":"ITEM-1","issue":"2","issued":{"date-parts":[["2022"]]},"title":"Peran Kepala Sekolah dalam Pelaksanaan Manajemen Berbasis Sekolah Di SMA Negeri 1 Ulugawo","type":"article-journal","volume":"3"},"uris":["http://www.mendeley.com/documents/?uuid=5fbf0c74-d9fa-47ac-97e6-a8017c110821"]}],"mendeley":{"formattedCitation":"(Eka Periaman Zai, Maria Magdalena Duha, Efata Gee, 2022)","plainTextFormattedCitation":"(Eka Periaman Zai, Maria Magdalena Duha, Efata Gee, 2022)","previouslyFormattedCitation":"(Eka Periaman Zai, Maria Magdalena Duha, Efata Gee, 2022)"},"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Eka Periaman Zai, Maria Magdalena Duha, Efata Gee, 2022)</w:t>
      </w:r>
      <w:r w:rsidRPr="00A60B96">
        <w:rPr>
          <w:rFonts w:ascii="Times New Roman" w:hAnsi="Times New Roman" w:cs="Times New Roman"/>
          <w:sz w:val="24"/>
          <w:szCs w:val="24"/>
        </w:rPr>
        <w:fldChar w:fldCharType="end"/>
      </w:r>
      <w:r w:rsidRPr="00A60B96">
        <w:rPr>
          <w:rFonts w:ascii="Times New Roman" w:hAnsi="Times New Roman" w:cs="Times New Roman"/>
          <w:sz w:val="24"/>
          <w:szCs w:val="24"/>
        </w:rPr>
        <w:t>.</w:t>
      </w:r>
    </w:p>
    <w:p w:rsidR="00D83DCD" w:rsidRPr="00A60B96" w:rsidRDefault="004D0C64">
      <w:pPr>
        <w:pStyle w:val="ListParagraph"/>
        <w:numPr>
          <w:ilvl w:val="0"/>
          <w:numId w:val="1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Reduksi data.</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Reduksi data merupakan langkah awal dalam menganalisa data. Pada kegiatan ini penulis melakukan pengelompokan data-data selama penelitian berdasarkan permasalahan penelitian yaitu apakah termasuk pada rumusan masalah pertama atau rumusan masalah kedua. Pengelompokan ata ini digunakan untuk mempermudah dalam proses penyajian data yang peneliti dapatkan.</w:t>
      </w:r>
    </w:p>
    <w:p w:rsidR="00D83DCD" w:rsidRPr="00A60B96" w:rsidRDefault="00D83DCD">
      <w:pPr>
        <w:pStyle w:val="ListParagraph"/>
        <w:tabs>
          <w:tab w:val="left" w:pos="1837"/>
        </w:tabs>
        <w:spacing w:line="480" w:lineRule="auto"/>
        <w:ind w:left="1440"/>
        <w:jc w:val="both"/>
        <w:rPr>
          <w:rFonts w:ascii="Times New Roman" w:hAnsi="Times New Roman" w:cs="Times New Roman"/>
          <w:sz w:val="24"/>
          <w:szCs w:val="24"/>
        </w:rPr>
      </w:pPr>
    </w:p>
    <w:p w:rsidR="00D83DCD" w:rsidRPr="00A60B96" w:rsidRDefault="004D0C64">
      <w:pPr>
        <w:pStyle w:val="ListParagraph"/>
        <w:numPr>
          <w:ilvl w:val="0"/>
          <w:numId w:val="1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Penyajian data. </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Setelah melakukan reduksi terhadap data yang telah dilkumpulkan maka peneliti menyajikan data dalam bentuk deskripsi berdasarkan aspek-aspek yang diteliti dan disusun berturut-turut mengenai nilai-nilai yang terkandung dalam budaya tersebut. Data dianalisis dan dideskripsikan sebelumnya dikategorikan terlebih dahulu berdasarkan masalah penelitian.</w:t>
      </w:r>
    </w:p>
    <w:p w:rsidR="00D83DCD" w:rsidRPr="00A60B96" w:rsidRDefault="004D0C64">
      <w:pPr>
        <w:pStyle w:val="ListParagraph"/>
        <w:numPr>
          <w:ilvl w:val="0"/>
          <w:numId w:val="1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narikan kesimpulan.</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Langkah terakhir dalam menganalisis data adalah menarik kesimpulan dengan melakukan </w:t>
      </w:r>
      <w:r w:rsidRPr="00A60B96">
        <w:rPr>
          <w:rFonts w:ascii="Times New Roman" w:hAnsi="Times New Roman" w:cs="Times New Roman"/>
          <w:i/>
          <w:sz w:val="24"/>
          <w:szCs w:val="24"/>
        </w:rPr>
        <w:t>verifikasi</w:t>
      </w:r>
      <w:r w:rsidRPr="00A60B96">
        <w:rPr>
          <w:rFonts w:ascii="Times New Roman" w:hAnsi="Times New Roman" w:cs="Times New Roman"/>
          <w:sz w:val="24"/>
          <w:szCs w:val="24"/>
        </w:rPr>
        <w:t xml:space="preserve"> (pembuktian kebenaran sehinggah diperoleh keabsahan (</w:t>
      </w:r>
      <w:r w:rsidRPr="00A60B96">
        <w:rPr>
          <w:rFonts w:ascii="Times New Roman" w:hAnsi="Times New Roman" w:cs="Times New Roman"/>
          <w:i/>
          <w:sz w:val="24"/>
          <w:szCs w:val="24"/>
        </w:rPr>
        <w:t>validity</w:t>
      </w:r>
      <w:r w:rsidRPr="00A60B96">
        <w:rPr>
          <w:rFonts w:ascii="Times New Roman" w:hAnsi="Times New Roman" w:cs="Times New Roman"/>
          <w:sz w:val="24"/>
          <w:szCs w:val="24"/>
        </w:rPr>
        <w:t xml:space="preserve">) hasil penelitian. </w:t>
      </w:r>
    </w:p>
    <w:p w:rsidR="00D83DCD" w:rsidRPr="00A60B96" w:rsidRDefault="00D83DCD">
      <w:pPr>
        <w:tabs>
          <w:tab w:val="left" w:pos="1837"/>
        </w:tabs>
        <w:spacing w:line="480" w:lineRule="auto"/>
        <w:rPr>
          <w:rFonts w:ascii="Times New Roman" w:hAnsi="Times New Roman" w:cs="Times New Roman"/>
          <w:sz w:val="24"/>
          <w:szCs w:val="24"/>
        </w:rPr>
      </w:pPr>
    </w:p>
    <w:p w:rsidR="00D83DCD" w:rsidRPr="00A60B96" w:rsidRDefault="00D83DCD">
      <w:pPr>
        <w:tabs>
          <w:tab w:val="left" w:pos="1837"/>
        </w:tabs>
        <w:spacing w:line="480" w:lineRule="auto"/>
        <w:rPr>
          <w:rFonts w:ascii="Times New Roman" w:hAnsi="Times New Roman" w:cs="Times New Roman"/>
          <w:sz w:val="24"/>
          <w:szCs w:val="24"/>
        </w:rPr>
      </w:pPr>
    </w:p>
    <w:p w:rsidR="00D83DCD" w:rsidRPr="00A60B96" w:rsidRDefault="00D83DCD">
      <w:pPr>
        <w:tabs>
          <w:tab w:val="left" w:pos="1837"/>
        </w:tabs>
        <w:spacing w:line="480" w:lineRule="auto"/>
        <w:rPr>
          <w:rFonts w:ascii="Times New Roman" w:hAnsi="Times New Roman" w:cs="Times New Roman"/>
          <w:sz w:val="24"/>
          <w:szCs w:val="24"/>
        </w:rPr>
      </w:pPr>
    </w:p>
    <w:p w:rsidR="00D83DCD" w:rsidRPr="00A60B96" w:rsidRDefault="00D83DCD">
      <w:pPr>
        <w:tabs>
          <w:tab w:val="left" w:pos="1837"/>
        </w:tabs>
        <w:spacing w:line="480" w:lineRule="auto"/>
        <w:rPr>
          <w:rFonts w:ascii="Times New Roman" w:hAnsi="Times New Roman" w:cs="Times New Roman"/>
          <w:sz w:val="24"/>
          <w:szCs w:val="24"/>
        </w:rPr>
      </w:pPr>
    </w:p>
    <w:p w:rsidR="00294C29" w:rsidRPr="00A60B96" w:rsidRDefault="00294C29">
      <w:pPr>
        <w:tabs>
          <w:tab w:val="left" w:pos="1837"/>
        </w:tabs>
        <w:spacing w:line="480" w:lineRule="auto"/>
        <w:rPr>
          <w:rFonts w:ascii="Times New Roman" w:hAnsi="Times New Roman" w:cs="Times New Roman"/>
          <w:sz w:val="24"/>
          <w:szCs w:val="24"/>
        </w:rPr>
      </w:pPr>
    </w:p>
    <w:p w:rsidR="00294C29" w:rsidRPr="00A60B96" w:rsidRDefault="00294C29">
      <w:pPr>
        <w:tabs>
          <w:tab w:val="left" w:pos="1837"/>
        </w:tabs>
        <w:spacing w:line="480" w:lineRule="auto"/>
        <w:rPr>
          <w:rFonts w:ascii="Times New Roman" w:hAnsi="Times New Roman" w:cs="Times New Roman"/>
          <w:sz w:val="24"/>
          <w:szCs w:val="24"/>
        </w:rPr>
      </w:pPr>
    </w:p>
    <w:p w:rsidR="00294C29" w:rsidRPr="00A60B96" w:rsidRDefault="00294C29">
      <w:pPr>
        <w:tabs>
          <w:tab w:val="left" w:pos="1837"/>
        </w:tabs>
        <w:spacing w:line="480" w:lineRule="auto"/>
        <w:rPr>
          <w:rFonts w:ascii="Times New Roman" w:hAnsi="Times New Roman" w:cs="Times New Roman"/>
          <w:sz w:val="24"/>
          <w:szCs w:val="24"/>
        </w:rPr>
      </w:pPr>
    </w:p>
    <w:p w:rsidR="00294C29" w:rsidRPr="00A60B96" w:rsidRDefault="00294C29">
      <w:pPr>
        <w:tabs>
          <w:tab w:val="left" w:pos="1837"/>
        </w:tabs>
        <w:spacing w:line="480" w:lineRule="auto"/>
        <w:rPr>
          <w:rFonts w:ascii="Times New Roman" w:hAnsi="Times New Roman" w:cs="Times New Roman"/>
          <w:sz w:val="24"/>
          <w:szCs w:val="24"/>
        </w:rPr>
      </w:pPr>
    </w:p>
    <w:p w:rsidR="00D83DCD" w:rsidRPr="00A60B96" w:rsidRDefault="004D0C6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BAB VI</w:t>
      </w:r>
    </w:p>
    <w:p w:rsidR="000E7674" w:rsidRPr="00A60B96" w:rsidRDefault="004D0C64" w:rsidP="000E767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t>HASIL PENELITIAN</w:t>
      </w:r>
    </w:p>
    <w:p w:rsidR="00D83DCD" w:rsidRPr="00A60B96" w:rsidRDefault="004D0C64" w:rsidP="000E7674">
      <w:pPr>
        <w:pStyle w:val="ListParagraph"/>
        <w:numPr>
          <w:ilvl w:val="3"/>
          <w:numId w:val="2"/>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DESKRIPTIF LOKASI PENELITIAN</w:t>
      </w:r>
    </w:p>
    <w:p w:rsidR="000E7674" w:rsidRPr="00A60B96" w:rsidRDefault="004D0C64" w:rsidP="008E1E56">
      <w:pPr>
        <w:pStyle w:val="ListParagraph"/>
        <w:numPr>
          <w:ilvl w:val="0"/>
          <w:numId w:val="22"/>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Sejarah singkat Ohoi Watran</w:t>
      </w:r>
    </w:p>
    <w:p w:rsidR="00306F49" w:rsidRPr="00A60B96" w:rsidRDefault="00306F49" w:rsidP="00306F49">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WOMA EL`VATYAR (WATRAN) Sekilas dalam sejarah pembentukannya diawali dengan kedatangan Masyarakat adat yang pertama menempati wilayahnya (Sebelumnya pada saat itu, WATRAN Belum terbentuk dalam wujud sebuah perkampungan), yakni Mereka dari masyarakat adat yang bermarga "REFO" (TOKER) yang menempati U`HA dengan </w:t>
      </w:r>
      <w:proofErr w:type="gramStart"/>
      <w:r w:rsidR="004D0C64" w:rsidRPr="00A60B96">
        <w:rPr>
          <w:rFonts w:ascii="Times New Roman" w:hAnsi="Times New Roman" w:cs="Times New Roman"/>
          <w:sz w:val="24"/>
          <w:szCs w:val="24"/>
        </w:rPr>
        <w:t>nama</w:t>
      </w:r>
      <w:proofErr w:type="gramEnd"/>
      <w:r w:rsidR="004D0C64" w:rsidRPr="00A60B96">
        <w:rPr>
          <w:rFonts w:ascii="Times New Roman" w:hAnsi="Times New Roman" w:cs="Times New Roman"/>
          <w:sz w:val="24"/>
          <w:szCs w:val="24"/>
        </w:rPr>
        <w:t xml:space="preserve"> DE`FIT.</w:t>
      </w:r>
      <w:r w:rsidR="000E767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asyarakat adat kedua adalah, keluarga bermarga adat "YAMTEL" (BADMAS) yang sebelumnya bertempat tinggal di OHOITEL dan kemudian diundang oleh keluarga marga adat REFO (Toker) untuk datang dan tinggal bersama-sama di petuanan atau wilayah WOMA EL`VATYAR (WATRAN) dan menempati U`HA dengan nama "KADWAIN</w:t>
      </w:r>
      <w:proofErr w:type="gramStart"/>
      <w:r w:rsidR="004D0C64" w:rsidRPr="00A60B96">
        <w:rPr>
          <w:rFonts w:ascii="Times New Roman" w:hAnsi="Times New Roman" w:cs="Times New Roman"/>
          <w:sz w:val="24"/>
          <w:szCs w:val="24"/>
        </w:rPr>
        <w:t>" ,</w:t>
      </w:r>
      <w:proofErr w:type="gramEnd"/>
      <w:r w:rsidR="004D0C64" w:rsidRPr="00A60B96">
        <w:rPr>
          <w:rFonts w:ascii="Times New Roman" w:hAnsi="Times New Roman" w:cs="Times New Roman"/>
          <w:sz w:val="24"/>
          <w:szCs w:val="24"/>
        </w:rPr>
        <w:t xml:space="preserve"> Kerukunan dari Kedua marga tersebut kemudian dikenal dengan nama "REFO YAMTEL".</w:t>
      </w:r>
      <w:r w:rsidR="000E767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Selanjutnya datanglah marga datanglah marga adat yang ketiga, yaitu mereka dari keluarga bermarga adat "REYAAN" (NARAHAYAAN, NARAHA &amp; NARAHAWARIN) yang menempati U`HA dengan </w:t>
      </w:r>
      <w:proofErr w:type="gramStart"/>
      <w:r w:rsidR="004D0C64" w:rsidRPr="00A60B96">
        <w:rPr>
          <w:rFonts w:ascii="Times New Roman" w:hAnsi="Times New Roman" w:cs="Times New Roman"/>
          <w:sz w:val="24"/>
          <w:szCs w:val="24"/>
        </w:rPr>
        <w:t>nama</w:t>
      </w:r>
      <w:proofErr w:type="gramEnd"/>
      <w:r w:rsidR="004D0C64" w:rsidRPr="00A60B96">
        <w:rPr>
          <w:rFonts w:ascii="Times New Roman" w:hAnsi="Times New Roman" w:cs="Times New Roman"/>
          <w:sz w:val="24"/>
          <w:szCs w:val="24"/>
        </w:rPr>
        <w:t xml:space="preserve"> "LIR RAHAN VUT" yang kemudian menyatu pula dengan keluarga bermarga adat REFO dan kerukunan keluarga ini dinamakan "REFO YAM" atau REFO dengan kerabatnya (REFO Enhov Rahanyam). </w:t>
      </w:r>
      <w:proofErr w:type="gramStart"/>
      <w:r w:rsidR="004D0C64" w:rsidRPr="00A60B96">
        <w:rPr>
          <w:rFonts w:ascii="Times New Roman" w:hAnsi="Times New Roman" w:cs="Times New Roman"/>
          <w:sz w:val="24"/>
          <w:szCs w:val="24"/>
        </w:rPr>
        <w:t>kemudian</w:t>
      </w:r>
      <w:proofErr w:type="gramEnd"/>
      <w:r w:rsidR="004D0C64" w:rsidRPr="00A60B96">
        <w:rPr>
          <w:rFonts w:ascii="Times New Roman" w:hAnsi="Times New Roman" w:cs="Times New Roman"/>
          <w:sz w:val="24"/>
          <w:szCs w:val="24"/>
        </w:rPr>
        <w:t xml:space="preserve"> disusul dengan kedatangan marga adat yang ke empat yakni </w:t>
      </w:r>
      <w:r w:rsidR="004D0C64" w:rsidRPr="00A60B96">
        <w:rPr>
          <w:rFonts w:ascii="Times New Roman" w:hAnsi="Times New Roman" w:cs="Times New Roman"/>
          <w:sz w:val="24"/>
          <w:szCs w:val="24"/>
        </w:rPr>
        <w:lastRenderedPageBreak/>
        <w:t xml:space="preserve">Mereka yang bermarga adat "KOLJAAN" yang diundang oleh keluarga adat YAMTEL, keluarga adat KOLJAAN dulunya bertempat tinggal di Ohoitel, sebelum akhirnya kemudian menempati U`HAnya dengan nama "OHOIWAN" dalam wilayah WOMA EL`VATYAR. Selanjutnya datang lagi keluarga adat kelima yang bermarga adat "SAK`IL" dan menempati U`HA dengan </w:t>
      </w:r>
      <w:proofErr w:type="gramStart"/>
      <w:r w:rsidR="004D0C64" w:rsidRPr="00A60B96">
        <w:rPr>
          <w:rFonts w:ascii="Times New Roman" w:hAnsi="Times New Roman" w:cs="Times New Roman"/>
          <w:sz w:val="24"/>
          <w:szCs w:val="24"/>
        </w:rPr>
        <w:t>nama</w:t>
      </w:r>
      <w:proofErr w:type="gramEnd"/>
      <w:r w:rsidR="004D0C64" w:rsidRPr="00A60B96">
        <w:rPr>
          <w:rFonts w:ascii="Times New Roman" w:hAnsi="Times New Roman" w:cs="Times New Roman"/>
          <w:sz w:val="24"/>
          <w:szCs w:val="24"/>
        </w:rPr>
        <w:t xml:space="preserve"> "SAR SOR".</w:t>
      </w:r>
      <w:r w:rsidR="000E7674" w:rsidRPr="00A60B96">
        <w:rPr>
          <w:rFonts w:ascii="Times New Roman" w:hAnsi="Times New Roman" w:cs="Times New Roman"/>
          <w:sz w:val="24"/>
          <w:szCs w:val="24"/>
        </w:rPr>
        <w:t xml:space="preserve"> </w:t>
      </w:r>
    </w:p>
    <w:p w:rsidR="00D83DCD" w:rsidRPr="00A60B96" w:rsidRDefault="00306F49" w:rsidP="00306F49">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 suatu ketika datanglah musibah penyekit kolera yang menimpa beberapa kelompok keluarga marga adat yang ada dan akhirnya mereka bersepakat untuk bergabung di tempat tinggal keluarga Yamtel dan mulai membentuk sebuah perkampungan dengan nama "OHOIVATYAR" namun wabah penyakit kolera masih saja menambah ke perkampungan mereka dan pada akhirnya mereka bersepakat untuk berpindah atau berhijrah kelokasi perkampungan baru yang kemudian di namakan dengan nama "OHOI VATRAAN"  atau yang kemudian lebih dikenal kini dengan sebutan "WATRAN" dengan pusat kampungnya yang disebut "WOMA EL`VATYAR". Persekutuan Masyarakat adat ini dikenal dengan nama "VATRA YAMTEL".</w:t>
      </w:r>
    </w:p>
    <w:p w:rsidR="00A7603C" w:rsidRPr="00A60B96" w:rsidRDefault="004D0C64" w:rsidP="008E1E56">
      <w:pPr>
        <w:pStyle w:val="ListParagraph"/>
        <w:numPr>
          <w:ilvl w:val="0"/>
          <w:numId w:val="22"/>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epemimpinan Dusun Watran (Ohoi Watran)</w:t>
      </w:r>
    </w:p>
    <w:p w:rsidR="00D83DCD" w:rsidRPr="00A60B96" w:rsidRDefault="00A7603C" w:rsidP="00A7603C">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usun Watran marupakan anak dusun dari desa induk desa ohoitel yang dipimpin oleh seorang kepala desa yang membawahi kepala-kepala urusan yang termasuk di dalamnya kepala dusun watran yang dipercayakan memimpin wilayah administrasi dusun watran secara tunggal.</w:t>
      </w:r>
      <w:proofErr w:type="gramEnd"/>
    </w:p>
    <w:p w:rsidR="00A7603C" w:rsidRPr="00A60B96" w:rsidRDefault="004D0C64" w:rsidP="008E1E56">
      <w:pPr>
        <w:pStyle w:val="ListParagraph"/>
        <w:numPr>
          <w:ilvl w:val="0"/>
          <w:numId w:val="22"/>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Kondisi Geografis</w:t>
      </w:r>
    </w:p>
    <w:p w:rsidR="00A92F2E" w:rsidRPr="00A60B96" w:rsidRDefault="004D0C64" w:rsidP="008E1E56">
      <w:pPr>
        <w:pStyle w:val="ListParagraph"/>
        <w:numPr>
          <w:ilvl w:val="0"/>
          <w:numId w:val="30"/>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Luas dan batas wilayah</w:t>
      </w:r>
    </w:p>
    <w:p w:rsidR="00D83DCD" w:rsidRPr="00A60B96" w:rsidRDefault="00A92F2E" w:rsidP="00A92F2E">
      <w:pPr>
        <w:pStyle w:val="ListParagraph"/>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 xml:space="preserve">      </w:t>
      </w:r>
      <w:r w:rsidR="004D0C64" w:rsidRPr="00A60B96">
        <w:rPr>
          <w:rFonts w:ascii="Times New Roman" w:hAnsi="Times New Roman" w:cs="Times New Roman"/>
          <w:sz w:val="24"/>
          <w:szCs w:val="24"/>
        </w:rPr>
        <w:t>Dusun Watran memiliki luas wilayah yang ditentukan berdasarkan penggunaan adalah sekitar 206.400,30 m² (2.221.674</w:t>
      </w:r>
      <w:proofErr w:type="gramStart"/>
      <w:r w:rsidR="004D0C64" w:rsidRPr="00A60B96">
        <w:rPr>
          <w:rFonts w:ascii="Times New Roman" w:hAnsi="Times New Roman" w:cs="Times New Roman"/>
          <w:sz w:val="24"/>
          <w:szCs w:val="24"/>
        </w:rPr>
        <w:t>,30</w:t>
      </w:r>
      <w:proofErr w:type="gramEnd"/>
      <w:r w:rsidR="004D0C64" w:rsidRPr="00A60B96">
        <w:rPr>
          <w:rFonts w:ascii="Times New Roman" w:hAnsi="Times New Roman" w:cs="Times New Roman"/>
          <w:sz w:val="24"/>
          <w:szCs w:val="24"/>
        </w:rPr>
        <w:t xml:space="preserve"> kaki²) dengan jaraknya 2,85 km (1,77 mil) termasuk luas pantai</w:t>
      </w:r>
      <w:r w:rsidRPr="00A60B96">
        <w:rPr>
          <w:rFonts w:ascii="Times New Roman" w:hAnsi="Times New Roman" w:cs="Times New Roman"/>
          <w:sz w:val="24"/>
          <w:szCs w:val="24"/>
        </w:rPr>
        <w:t xml:space="preserve">/pesisir dan luas kawasan hutan. </w:t>
      </w:r>
      <w:r w:rsidR="004D0C64" w:rsidRPr="00A60B96">
        <w:rPr>
          <w:rFonts w:ascii="Times New Roman" w:hAnsi="Times New Roman" w:cs="Times New Roman"/>
          <w:sz w:val="24"/>
          <w:szCs w:val="24"/>
        </w:rPr>
        <w:t>Batas-batas wilayah Dusun Watran adalah:</w:t>
      </w:r>
    </w:p>
    <w:p w:rsidR="00D83DCD" w:rsidRPr="00A60B96" w:rsidRDefault="004D0C64" w:rsidP="008E1E56">
      <w:pPr>
        <w:pStyle w:val="ListParagraph"/>
        <w:numPr>
          <w:ilvl w:val="0"/>
          <w:numId w:val="2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belah timur berbatasan dengan Laut-Selat Nerong </w:t>
      </w:r>
    </w:p>
    <w:p w:rsidR="00D83DCD" w:rsidRPr="00A60B96" w:rsidRDefault="004D0C64" w:rsidP="008E1E56">
      <w:pPr>
        <w:pStyle w:val="ListParagraph"/>
        <w:numPr>
          <w:ilvl w:val="0"/>
          <w:numId w:val="2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belah barat berbatasan dengan Kelurahan Ketsoblak-Kota Tual</w:t>
      </w:r>
    </w:p>
    <w:p w:rsidR="00D83DCD" w:rsidRPr="00A60B96" w:rsidRDefault="004D0C64" w:rsidP="008E1E56">
      <w:pPr>
        <w:pStyle w:val="ListParagraph"/>
        <w:numPr>
          <w:ilvl w:val="0"/>
          <w:numId w:val="2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belah utara berbatasan dengan Dusun Lairkamor-Desa Ohoitel</w:t>
      </w:r>
    </w:p>
    <w:p w:rsidR="00D83DCD" w:rsidRPr="00A60B96" w:rsidRDefault="004D0C64" w:rsidP="008E1E56">
      <w:pPr>
        <w:pStyle w:val="ListParagraph"/>
        <w:numPr>
          <w:ilvl w:val="0"/>
          <w:numId w:val="23"/>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belah selatan berbatasan dengan Desa Taar</w:t>
      </w:r>
    </w:p>
    <w:p w:rsidR="00A92F2E" w:rsidRPr="00A60B96" w:rsidRDefault="004D0C64" w:rsidP="00A92F2E">
      <w:pPr>
        <w:pStyle w:val="ListParagraph"/>
        <w:numPr>
          <w:ilvl w:val="1"/>
          <w:numId w:val="2"/>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eadaan Iklim</w:t>
      </w:r>
    </w:p>
    <w:p w:rsidR="00D83DCD" w:rsidRPr="00A60B96" w:rsidRDefault="00A92F2E" w:rsidP="00A92F2E">
      <w:pPr>
        <w:pStyle w:val="ListParagraph"/>
        <w:tabs>
          <w:tab w:val="left" w:pos="1837"/>
        </w:tabs>
        <w:spacing w:line="480" w:lineRule="auto"/>
        <w:ind w:left="810"/>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Dusun Watran mengalami dua musim yakni musim hujan yang terjadi mulai dari akhir bulan </w:t>
      </w:r>
      <w:proofErr w:type="gramStart"/>
      <w:r w:rsidR="004D0C64" w:rsidRPr="00A60B96">
        <w:rPr>
          <w:rFonts w:ascii="Times New Roman" w:hAnsi="Times New Roman" w:cs="Times New Roman"/>
          <w:sz w:val="24"/>
          <w:szCs w:val="24"/>
        </w:rPr>
        <w:t>april</w:t>
      </w:r>
      <w:proofErr w:type="gramEnd"/>
      <w:r w:rsidR="004D0C64" w:rsidRPr="00A60B96">
        <w:rPr>
          <w:rFonts w:ascii="Times New Roman" w:hAnsi="Times New Roman" w:cs="Times New Roman"/>
          <w:sz w:val="24"/>
          <w:szCs w:val="24"/>
        </w:rPr>
        <w:t xml:space="preserve"> sampai akhir september yang disebut musim barat pada musim ini hujan dapat terjadi 20jam/hari.dan pada awal bulan oktober terjadi panas sampai pada bulan maret yang disebut musim timur pada musim ini panas terjadi 10jam/hari.</w:t>
      </w:r>
    </w:p>
    <w:p w:rsidR="00D83DCD" w:rsidRPr="00A60B96" w:rsidRDefault="004D0C64">
      <w:pPr>
        <w:pStyle w:val="ListParagraph"/>
        <w:numPr>
          <w:ilvl w:val="1"/>
          <w:numId w:val="2"/>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ondisi Demografi</w:t>
      </w:r>
    </w:p>
    <w:p w:rsidR="00FE7DD1" w:rsidRPr="00A60B96" w:rsidRDefault="004D0C64" w:rsidP="008E1E56">
      <w:pPr>
        <w:pStyle w:val="ListParagraph"/>
        <w:numPr>
          <w:ilvl w:val="0"/>
          <w:numId w:val="24"/>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eadaan Penduduk</w:t>
      </w:r>
    </w:p>
    <w:p w:rsidR="00D83DCD" w:rsidRPr="00A60B96" w:rsidRDefault="00FE7DD1" w:rsidP="00FE7DD1">
      <w:pPr>
        <w:pStyle w:val="ListParagraph"/>
        <w:tabs>
          <w:tab w:val="left" w:pos="1837"/>
        </w:tabs>
        <w:spacing w:line="480" w:lineRule="auto"/>
        <w:ind w:left="1170"/>
        <w:jc w:val="both"/>
        <w:rPr>
          <w:rFonts w:ascii="Times New Roman" w:hAnsi="Times New Roman" w:cs="Times New Roman"/>
          <w:b/>
          <w:sz w:val="24"/>
          <w:szCs w:val="24"/>
        </w:rPr>
      </w:pPr>
      <w:r w:rsidRPr="00A60B96">
        <w:rPr>
          <w:rFonts w:ascii="Times New Roman" w:hAnsi="Times New Roman" w:cs="Times New Roman"/>
          <w:b/>
          <w:sz w:val="24"/>
          <w:szCs w:val="24"/>
        </w:rPr>
        <w:t xml:space="preserve">            </w:t>
      </w:r>
      <w:r w:rsidR="004D0C64" w:rsidRPr="00A60B96">
        <w:rPr>
          <w:rFonts w:ascii="Times New Roman" w:hAnsi="Times New Roman" w:cs="Times New Roman"/>
          <w:sz w:val="24"/>
          <w:szCs w:val="24"/>
        </w:rPr>
        <w:t xml:space="preserve">Jumlah penduduk Dusun Watran pada Tahun 2023 adalah 1049 orang, terdiri atas laki-laki 529 orang dan perempuan sebanyak 520 orang dengan kepala keluaga (KK) sebanyak 269 orang (Data Pemerintah </w:t>
      </w:r>
      <w:r w:rsidR="004D0C64" w:rsidRPr="00A60B96">
        <w:rPr>
          <w:rFonts w:ascii="Times New Roman" w:hAnsi="Times New Roman" w:cs="Times New Roman"/>
          <w:sz w:val="24"/>
          <w:szCs w:val="24"/>
        </w:rPr>
        <w:lastRenderedPageBreak/>
        <w:t xml:space="preserve">DusunWatran tahun 2023). </w:t>
      </w:r>
      <w:proofErr w:type="gramStart"/>
      <w:r w:rsidR="004D0C64" w:rsidRPr="00A60B96">
        <w:rPr>
          <w:rFonts w:ascii="Times New Roman" w:hAnsi="Times New Roman" w:cs="Times New Roman"/>
          <w:sz w:val="24"/>
          <w:szCs w:val="24"/>
        </w:rPr>
        <w:t>Rata-rata setiap keluarga terdiri dari 3 sampai 5 anggota keluarga.</w:t>
      </w:r>
      <w:proofErr w:type="gramEnd"/>
      <w:r w:rsidR="004D0C64" w:rsidRPr="00A60B96">
        <w:rPr>
          <w:rFonts w:ascii="Times New Roman" w:hAnsi="Times New Roman" w:cs="Times New Roman"/>
          <w:sz w:val="24"/>
          <w:szCs w:val="24"/>
        </w:rPr>
        <w:t xml:space="preserve"> </w:t>
      </w:r>
    </w:p>
    <w:p w:rsidR="00FE7DD1" w:rsidRPr="00A60B96" w:rsidRDefault="004D0C64" w:rsidP="008E1E56">
      <w:pPr>
        <w:pStyle w:val="ListParagraph"/>
        <w:numPr>
          <w:ilvl w:val="0"/>
          <w:numId w:val="24"/>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ondisi Pendidikan</w:t>
      </w:r>
    </w:p>
    <w:p w:rsidR="00D83DCD" w:rsidRPr="00A60B96" w:rsidRDefault="00FE7DD1" w:rsidP="00FE7DD1">
      <w:pPr>
        <w:pStyle w:val="ListParagraph"/>
        <w:tabs>
          <w:tab w:val="left" w:pos="1837"/>
        </w:tabs>
        <w:spacing w:line="480" w:lineRule="auto"/>
        <w:ind w:left="1170"/>
        <w:jc w:val="both"/>
        <w:rPr>
          <w:rFonts w:ascii="Times New Roman" w:hAnsi="Times New Roman" w:cs="Times New Roman"/>
          <w:b/>
          <w:sz w:val="24"/>
          <w:szCs w:val="24"/>
        </w:rPr>
      </w:pPr>
      <w:r w:rsidRPr="00A60B96">
        <w:rPr>
          <w:rFonts w:ascii="Times New Roman" w:hAnsi="Times New Roman" w:cs="Times New Roman"/>
          <w:b/>
          <w:sz w:val="24"/>
          <w:szCs w:val="24"/>
        </w:rPr>
        <w:t xml:space="preserve">            </w:t>
      </w:r>
      <w:proofErr w:type="gramStart"/>
      <w:r w:rsidR="004D0C64" w:rsidRPr="00A60B96">
        <w:rPr>
          <w:rFonts w:ascii="Times New Roman" w:hAnsi="Times New Roman" w:cs="Times New Roman"/>
          <w:sz w:val="24"/>
          <w:szCs w:val="24"/>
        </w:rPr>
        <w:t>Untuk meningkatkan sumber daya manusia di dusun watran terdapat fasilitas penunjang kegiatan pendidikan.</w:t>
      </w:r>
      <w:proofErr w:type="gramEnd"/>
      <w:r w:rsidR="004D0C64" w:rsidRPr="00A60B96">
        <w:rPr>
          <w:rFonts w:ascii="Times New Roman" w:hAnsi="Times New Roman" w:cs="Times New Roman"/>
          <w:sz w:val="24"/>
          <w:szCs w:val="24"/>
        </w:rPr>
        <w:t xml:space="preserve"> Terdapat 1 unit pendidikan anak </w:t>
      </w:r>
      <w:proofErr w:type="gramStart"/>
      <w:r w:rsidR="004D0C64" w:rsidRPr="00A60B96">
        <w:rPr>
          <w:rFonts w:ascii="Times New Roman" w:hAnsi="Times New Roman" w:cs="Times New Roman"/>
          <w:sz w:val="24"/>
          <w:szCs w:val="24"/>
        </w:rPr>
        <w:t>usia</w:t>
      </w:r>
      <w:proofErr w:type="gramEnd"/>
      <w:r w:rsidR="004D0C64" w:rsidRPr="00A60B96">
        <w:rPr>
          <w:rFonts w:ascii="Times New Roman" w:hAnsi="Times New Roman" w:cs="Times New Roman"/>
          <w:sz w:val="24"/>
          <w:szCs w:val="24"/>
        </w:rPr>
        <w:t xml:space="preserve"> dini (paud), 1 unit sekolah dasar (sd). Pendidikan anak </w:t>
      </w:r>
      <w:proofErr w:type="gramStart"/>
      <w:r w:rsidR="004D0C64" w:rsidRPr="00A60B96">
        <w:rPr>
          <w:rFonts w:ascii="Times New Roman" w:hAnsi="Times New Roman" w:cs="Times New Roman"/>
          <w:sz w:val="24"/>
          <w:szCs w:val="24"/>
        </w:rPr>
        <w:t>usia</w:t>
      </w:r>
      <w:proofErr w:type="gramEnd"/>
      <w:r w:rsidR="004D0C64" w:rsidRPr="00A60B96">
        <w:rPr>
          <w:rFonts w:ascii="Times New Roman" w:hAnsi="Times New Roman" w:cs="Times New Roman"/>
          <w:sz w:val="24"/>
          <w:szCs w:val="24"/>
        </w:rPr>
        <w:t xml:space="preserve"> dini (paud) dimiliki oleh swasta dengan tenaga pendidik sebanyak 3 orang dan siswa sebanyak 29 orang. </w:t>
      </w:r>
      <w:proofErr w:type="gramStart"/>
      <w:r w:rsidR="004D0C64" w:rsidRPr="00A60B96">
        <w:rPr>
          <w:rFonts w:ascii="Times New Roman" w:hAnsi="Times New Roman" w:cs="Times New Roman"/>
          <w:sz w:val="24"/>
          <w:szCs w:val="24"/>
        </w:rPr>
        <w:t>Kemudian sekolah dasar yang dimikili oleh pemerintah dan swasta, memiliki tenaga pengajar sebanyak 12 orang dan siswa sebanyak 136 orang.</w:t>
      </w:r>
      <w:proofErr w:type="gramEnd"/>
      <w:r w:rsidR="004D0C64" w:rsidRPr="00A60B96">
        <w:rPr>
          <w:rFonts w:ascii="Times New Roman" w:hAnsi="Times New Roman" w:cs="Times New Roman"/>
          <w:sz w:val="24"/>
          <w:szCs w:val="24"/>
        </w:rPr>
        <w:t xml:space="preserve"> Maka tercatat 165 siswa di Dusun Watran yang masih melangsungkan kegiatan atau proses belajar mengajar.</w:t>
      </w:r>
    </w:p>
    <w:p w:rsidR="00FE7DD1" w:rsidRPr="00A60B96" w:rsidRDefault="004D0C64" w:rsidP="008E1E56">
      <w:pPr>
        <w:pStyle w:val="ListParagraph"/>
        <w:numPr>
          <w:ilvl w:val="0"/>
          <w:numId w:val="24"/>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ondisi Kesehatan</w:t>
      </w:r>
    </w:p>
    <w:p w:rsidR="00D83DCD" w:rsidRDefault="00FE7DD1" w:rsidP="00FE7DD1">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b/>
          <w:sz w:val="24"/>
          <w:szCs w:val="24"/>
        </w:rPr>
        <w:t xml:space="preserve">            </w:t>
      </w:r>
      <w:r w:rsidR="004D0C64" w:rsidRPr="00A60B96">
        <w:rPr>
          <w:rFonts w:ascii="Times New Roman" w:hAnsi="Times New Roman" w:cs="Times New Roman"/>
          <w:sz w:val="24"/>
          <w:szCs w:val="24"/>
        </w:rPr>
        <w:t>Untuk merawat dan menjaga kesehatan masyarakat Dusun Watran maka terdapat 1 unit puskesmas sebagai fasilitas penunjang kesehatan dengan 1 orang bidan yang bertugas dan bertanggung jawab untuk melayani masyarakat dengan adanya tenaga kesehatan dan sarana prasarana yang mendukung maka pelayanan kesehatan di Dusun Watran berjalan dengan baik.</w:t>
      </w:r>
    </w:p>
    <w:p w:rsidR="006262AD" w:rsidRDefault="006262AD" w:rsidP="00FE7DD1">
      <w:pPr>
        <w:pStyle w:val="ListParagraph"/>
        <w:tabs>
          <w:tab w:val="left" w:pos="1837"/>
        </w:tabs>
        <w:spacing w:line="480" w:lineRule="auto"/>
        <w:ind w:left="1170"/>
        <w:jc w:val="both"/>
        <w:rPr>
          <w:rFonts w:ascii="Times New Roman" w:hAnsi="Times New Roman" w:cs="Times New Roman"/>
          <w:sz w:val="24"/>
          <w:szCs w:val="24"/>
        </w:rPr>
      </w:pPr>
    </w:p>
    <w:p w:rsidR="006262AD" w:rsidRDefault="006262AD" w:rsidP="00FE7DD1">
      <w:pPr>
        <w:pStyle w:val="ListParagraph"/>
        <w:tabs>
          <w:tab w:val="left" w:pos="1837"/>
        </w:tabs>
        <w:spacing w:line="480" w:lineRule="auto"/>
        <w:ind w:left="1170"/>
        <w:jc w:val="both"/>
        <w:rPr>
          <w:rFonts w:ascii="Times New Roman" w:hAnsi="Times New Roman" w:cs="Times New Roman"/>
          <w:sz w:val="24"/>
          <w:szCs w:val="24"/>
        </w:rPr>
      </w:pPr>
    </w:p>
    <w:p w:rsidR="006262AD" w:rsidRPr="00A60B96" w:rsidRDefault="006262AD" w:rsidP="00FE7DD1">
      <w:pPr>
        <w:pStyle w:val="ListParagraph"/>
        <w:tabs>
          <w:tab w:val="left" w:pos="1837"/>
        </w:tabs>
        <w:spacing w:line="480" w:lineRule="auto"/>
        <w:ind w:left="1170"/>
        <w:jc w:val="both"/>
        <w:rPr>
          <w:rFonts w:ascii="Times New Roman" w:hAnsi="Times New Roman" w:cs="Times New Roman"/>
          <w:b/>
          <w:sz w:val="24"/>
          <w:szCs w:val="24"/>
        </w:rPr>
      </w:pPr>
    </w:p>
    <w:p w:rsidR="00FE7DD1" w:rsidRPr="00A60B96" w:rsidRDefault="004D0C64" w:rsidP="008E1E56">
      <w:pPr>
        <w:pStyle w:val="ListParagraph"/>
        <w:numPr>
          <w:ilvl w:val="0"/>
          <w:numId w:val="24"/>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 xml:space="preserve">Sarana Prasarana dan fasilitas Dusun Watran </w:t>
      </w:r>
    </w:p>
    <w:p w:rsidR="00D83DCD" w:rsidRPr="00A60B96" w:rsidRDefault="00FE7DD1" w:rsidP="00FE7DD1">
      <w:pPr>
        <w:pStyle w:val="ListParagraph"/>
        <w:tabs>
          <w:tab w:val="left" w:pos="1837"/>
        </w:tabs>
        <w:spacing w:line="480" w:lineRule="auto"/>
        <w:ind w:left="1170"/>
        <w:jc w:val="both"/>
        <w:rPr>
          <w:rFonts w:ascii="Times New Roman" w:hAnsi="Times New Roman" w:cs="Times New Roman"/>
          <w:b/>
          <w:sz w:val="24"/>
          <w:szCs w:val="24"/>
        </w:rPr>
      </w:pPr>
      <w:r w:rsidRPr="00A60B96">
        <w:rPr>
          <w:rFonts w:ascii="Times New Roman" w:hAnsi="Times New Roman" w:cs="Times New Roman"/>
          <w:b/>
          <w:sz w:val="24"/>
          <w:szCs w:val="24"/>
        </w:rPr>
        <w:t xml:space="preserve">            </w:t>
      </w:r>
      <w:r w:rsidR="004D0C64" w:rsidRPr="00A60B96">
        <w:rPr>
          <w:rFonts w:ascii="Times New Roman" w:hAnsi="Times New Roman" w:cs="Times New Roman"/>
          <w:sz w:val="24"/>
          <w:szCs w:val="24"/>
        </w:rPr>
        <w:t xml:space="preserve">Dusun Watran memiliki 1 unit balai dusun, 1 unit kantor dusun, 1 unit Gedung gereja, 1 unit pastoran, 1 unit Gedung masjid, 1 unit puskesmas, 2 unit posyandu/polindes, 1 unit sekolah, kuburan lama dan kuburan baru. Sarana prasarana tersebut sangat menunjang pelaksanaan acara atau </w:t>
      </w:r>
      <w:proofErr w:type="gramStart"/>
      <w:r w:rsidR="004D0C64" w:rsidRPr="00A60B96">
        <w:rPr>
          <w:rFonts w:ascii="Times New Roman" w:hAnsi="Times New Roman" w:cs="Times New Roman"/>
          <w:sz w:val="24"/>
          <w:szCs w:val="24"/>
        </w:rPr>
        <w:t>kegiatan  di</w:t>
      </w:r>
      <w:proofErr w:type="gramEnd"/>
      <w:r w:rsidR="004D0C64" w:rsidRPr="00A60B96">
        <w:rPr>
          <w:rFonts w:ascii="Times New Roman" w:hAnsi="Times New Roman" w:cs="Times New Roman"/>
          <w:sz w:val="24"/>
          <w:szCs w:val="24"/>
        </w:rPr>
        <w:t xml:space="preserve"> Dusun Watran.</w:t>
      </w:r>
    </w:p>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proofErr w:type="gramStart"/>
      <w:r w:rsidRPr="00A60B96">
        <w:rPr>
          <w:rFonts w:ascii="Times New Roman" w:hAnsi="Times New Roman" w:cs="Times New Roman"/>
          <w:sz w:val="24"/>
          <w:szCs w:val="24"/>
        </w:rPr>
        <w:t>Tabel 01.</w:t>
      </w:r>
      <w:proofErr w:type="gramEnd"/>
    </w:p>
    <w:p w:rsidR="00D83DCD" w:rsidRPr="00A60B96" w:rsidRDefault="004D0C64">
      <w:p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b/>
          <w:sz w:val="24"/>
          <w:szCs w:val="24"/>
        </w:rPr>
        <w:t>Penduduk menurut mata pencaharian</w:t>
      </w:r>
    </w:p>
    <w:tbl>
      <w:tblPr>
        <w:tblStyle w:val="TableGrid"/>
        <w:tblW w:w="0" w:type="auto"/>
        <w:tblInd w:w="648" w:type="dxa"/>
        <w:tblLook w:val="04A0" w:firstRow="1" w:lastRow="0" w:firstColumn="1" w:lastColumn="0" w:noHBand="0" w:noVBand="1"/>
      </w:tblPr>
      <w:tblGrid>
        <w:gridCol w:w="563"/>
        <w:gridCol w:w="3510"/>
        <w:gridCol w:w="2227"/>
      </w:tblGrid>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O</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MATA PENCAHARIAN</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PERSEN (%)</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1</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NS/ABRI</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20%</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2</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Wirasuasta</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10%</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3</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Wirausaha</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10%</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4</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Buruh Bangunan</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10%</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elayan</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5%</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6</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tani</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20%</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7</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ngangkutan</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15%</w:t>
            </w:r>
          </w:p>
        </w:tc>
      </w:tr>
      <w:tr w:rsidR="00D83DCD" w:rsidRPr="00A60B96">
        <w:tc>
          <w:tcPr>
            <w:tcW w:w="563"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  8</w:t>
            </w:r>
          </w:p>
        </w:tc>
        <w:tc>
          <w:tcPr>
            <w:tcW w:w="3510"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Pengangguran</w:t>
            </w:r>
          </w:p>
        </w:tc>
        <w:tc>
          <w:tcPr>
            <w:tcW w:w="2227" w:type="dxa"/>
          </w:tcPr>
          <w:p w:rsidR="00D83DCD" w:rsidRPr="00A60B96" w:rsidRDefault="004D0C64">
            <w:p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10%</w:t>
            </w:r>
          </w:p>
        </w:tc>
      </w:tr>
      <w:tr w:rsidR="00D83DCD" w:rsidRPr="00A60B96">
        <w:tc>
          <w:tcPr>
            <w:tcW w:w="6300" w:type="dxa"/>
            <w:gridSpan w:val="3"/>
          </w:tcPr>
          <w:p w:rsidR="00D83DCD" w:rsidRPr="00A60B96" w:rsidRDefault="004D0C64">
            <w:pPr>
              <w:tabs>
                <w:tab w:val="left" w:pos="1837"/>
              </w:tabs>
              <w:spacing w:line="480" w:lineRule="auto"/>
              <w:jc w:val="both"/>
              <w:rPr>
                <w:rFonts w:ascii="Times New Roman" w:hAnsi="Times New Roman" w:cs="Times New Roman"/>
                <w:b/>
                <w:i/>
                <w:sz w:val="24"/>
                <w:szCs w:val="24"/>
              </w:rPr>
            </w:pPr>
            <w:r w:rsidRPr="00A60B96">
              <w:rPr>
                <w:rFonts w:ascii="Times New Roman" w:hAnsi="Times New Roman" w:cs="Times New Roman"/>
                <w:sz w:val="24"/>
                <w:szCs w:val="24"/>
              </w:rPr>
              <w:t xml:space="preserve">                         </w:t>
            </w:r>
            <w:r w:rsidRPr="00A60B96">
              <w:rPr>
                <w:rFonts w:ascii="Times New Roman" w:hAnsi="Times New Roman" w:cs="Times New Roman"/>
                <w:b/>
                <w:i/>
                <w:sz w:val="24"/>
                <w:szCs w:val="24"/>
              </w:rPr>
              <w:t>Jumlah=                                   100%</w:t>
            </w:r>
          </w:p>
        </w:tc>
      </w:tr>
    </w:tbl>
    <w:p w:rsidR="00D83DCD" w:rsidRDefault="004D0C64">
      <w:pPr>
        <w:tabs>
          <w:tab w:val="left" w:pos="1837"/>
          <w:tab w:val="left" w:pos="3500"/>
        </w:tabs>
        <w:spacing w:line="480" w:lineRule="auto"/>
        <w:jc w:val="both"/>
        <w:rPr>
          <w:rFonts w:ascii="Times New Roman" w:hAnsi="Times New Roman" w:cs="Times New Roman"/>
          <w:i/>
          <w:sz w:val="24"/>
          <w:szCs w:val="24"/>
        </w:rPr>
      </w:pPr>
      <w:r w:rsidRPr="00A60B96">
        <w:rPr>
          <w:rFonts w:ascii="Times New Roman" w:hAnsi="Times New Roman" w:cs="Times New Roman"/>
          <w:i/>
          <w:sz w:val="24"/>
          <w:szCs w:val="24"/>
        </w:rPr>
        <w:t xml:space="preserve">          (Dokumen Dusun Watran)</w:t>
      </w:r>
    </w:p>
    <w:p w:rsidR="006262AD" w:rsidRPr="00A60B96" w:rsidRDefault="006262AD">
      <w:pPr>
        <w:tabs>
          <w:tab w:val="left" w:pos="1837"/>
          <w:tab w:val="left" w:pos="3500"/>
        </w:tabs>
        <w:spacing w:line="480" w:lineRule="auto"/>
        <w:jc w:val="both"/>
        <w:rPr>
          <w:rFonts w:ascii="Times New Roman" w:hAnsi="Times New Roman" w:cs="Times New Roman"/>
          <w:i/>
          <w:sz w:val="24"/>
          <w:szCs w:val="24"/>
        </w:rPr>
      </w:pPr>
    </w:p>
    <w:p w:rsidR="003F4082" w:rsidRPr="00A60B96" w:rsidRDefault="004D0C64" w:rsidP="008E1E56">
      <w:pPr>
        <w:pStyle w:val="ListParagraph"/>
        <w:numPr>
          <w:ilvl w:val="0"/>
          <w:numId w:val="24"/>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Mata Pencaharian</w:t>
      </w:r>
    </w:p>
    <w:p w:rsidR="00D83DCD" w:rsidRPr="00A60B96" w:rsidRDefault="003F4082" w:rsidP="003F4082">
      <w:pPr>
        <w:pStyle w:val="ListParagraph"/>
        <w:tabs>
          <w:tab w:val="left" w:pos="1837"/>
        </w:tabs>
        <w:spacing w:line="480" w:lineRule="auto"/>
        <w:ind w:left="1170"/>
        <w:jc w:val="both"/>
        <w:rPr>
          <w:rFonts w:ascii="Times New Roman" w:hAnsi="Times New Roman" w:cs="Times New Roman"/>
          <w:b/>
          <w:sz w:val="24"/>
          <w:szCs w:val="24"/>
        </w:rPr>
      </w:pPr>
      <w:r w:rsidRPr="00A60B96">
        <w:rPr>
          <w:rFonts w:ascii="Times New Roman" w:hAnsi="Times New Roman" w:cs="Times New Roman"/>
          <w:b/>
          <w:sz w:val="24"/>
          <w:szCs w:val="24"/>
        </w:rPr>
        <w:t xml:space="preserve">           </w:t>
      </w:r>
      <w:proofErr w:type="gramStart"/>
      <w:r w:rsidR="004D0C64" w:rsidRPr="00A60B96">
        <w:rPr>
          <w:rFonts w:ascii="Times New Roman" w:hAnsi="Times New Roman" w:cs="Times New Roman"/>
          <w:sz w:val="24"/>
          <w:szCs w:val="24"/>
        </w:rPr>
        <w:t>Masyarakat Dusun Watran memiliki beragam mata pencaharian seperti PNS/ABRI, wirasuasta, wirausaha, pedagang, nelayan, petani, buruh bangunan, supir, dan sebagian masyarakat dusun watran yang masih belum memiliki pekerjaan (pengangguran).</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emikian hal ini dapat sangat membantu kesejahteraan masyarakat terhadap usaha masyarakat demi mencari nafkah dalam kehidupan sehari-hari.</w:t>
      </w:r>
      <w:proofErr w:type="gramEnd"/>
    </w:p>
    <w:p w:rsidR="00D83DCD" w:rsidRPr="00A60B96" w:rsidRDefault="004D0C64">
      <w:pPr>
        <w:pStyle w:val="ListParagraph"/>
        <w:tabs>
          <w:tab w:val="left" w:pos="1837"/>
          <w:tab w:val="left" w:pos="3500"/>
        </w:tabs>
        <w:spacing w:line="480" w:lineRule="auto"/>
        <w:ind w:left="1620"/>
        <w:jc w:val="both"/>
        <w:rPr>
          <w:rFonts w:ascii="Times New Roman" w:hAnsi="Times New Roman" w:cs="Times New Roman"/>
          <w:b/>
          <w:sz w:val="24"/>
          <w:szCs w:val="24"/>
        </w:rPr>
      </w:pPr>
      <w:r w:rsidRPr="00A60B96">
        <w:rPr>
          <w:rFonts w:ascii="Times New Roman" w:hAnsi="Times New Roman" w:cs="Times New Roman"/>
          <w:sz w:val="24"/>
          <w:szCs w:val="24"/>
        </w:rPr>
        <w:tab/>
      </w:r>
      <w:r w:rsidRPr="00A60B96">
        <w:rPr>
          <w:rFonts w:ascii="Times New Roman" w:hAnsi="Times New Roman" w:cs="Times New Roman"/>
          <w:sz w:val="24"/>
          <w:szCs w:val="24"/>
        </w:rPr>
        <w:tab/>
      </w:r>
      <w:proofErr w:type="gramStart"/>
      <w:r w:rsidRPr="00A60B96">
        <w:rPr>
          <w:rFonts w:ascii="Times New Roman" w:hAnsi="Times New Roman" w:cs="Times New Roman"/>
          <w:b/>
          <w:sz w:val="24"/>
          <w:szCs w:val="24"/>
        </w:rPr>
        <w:t>Tabel 02.</w:t>
      </w:r>
      <w:proofErr w:type="gramEnd"/>
    </w:p>
    <w:p w:rsidR="00D83DCD" w:rsidRPr="00A60B96" w:rsidRDefault="004D0C64">
      <w:pPr>
        <w:pStyle w:val="ListParagraph"/>
        <w:tabs>
          <w:tab w:val="left" w:pos="1837"/>
          <w:tab w:val="left" w:pos="3500"/>
        </w:tabs>
        <w:spacing w:line="480" w:lineRule="auto"/>
        <w:ind w:left="1620"/>
        <w:jc w:val="both"/>
        <w:rPr>
          <w:rFonts w:ascii="Times New Roman" w:hAnsi="Times New Roman" w:cs="Times New Roman"/>
          <w:b/>
          <w:sz w:val="24"/>
          <w:szCs w:val="24"/>
        </w:rPr>
      </w:pPr>
      <w:r w:rsidRPr="00A60B96">
        <w:rPr>
          <w:rFonts w:ascii="Times New Roman" w:hAnsi="Times New Roman" w:cs="Times New Roman"/>
          <w:b/>
          <w:sz w:val="24"/>
          <w:szCs w:val="24"/>
        </w:rPr>
        <w:tab/>
        <w:t xml:space="preserve">            Penduduk menurut Agama</w:t>
      </w:r>
    </w:p>
    <w:tbl>
      <w:tblPr>
        <w:tblStyle w:val="TableGrid"/>
        <w:tblW w:w="0" w:type="auto"/>
        <w:tblInd w:w="1620" w:type="dxa"/>
        <w:tblLook w:val="04A0" w:firstRow="1" w:lastRow="0" w:firstColumn="1" w:lastColumn="0" w:noHBand="0" w:noVBand="1"/>
      </w:tblPr>
      <w:tblGrid>
        <w:gridCol w:w="738"/>
        <w:gridCol w:w="2430"/>
        <w:gridCol w:w="2700"/>
      </w:tblGrid>
      <w:tr w:rsidR="00D83DCD" w:rsidRPr="00A60B96">
        <w:tc>
          <w:tcPr>
            <w:tcW w:w="73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 xml:space="preserve"> NO</w:t>
            </w:r>
          </w:p>
        </w:tc>
        <w:tc>
          <w:tcPr>
            <w:tcW w:w="243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 xml:space="preserve">             Agama</w:t>
            </w:r>
          </w:p>
        </w:tc>
        <w:tc>
          <w:tcPr>
            <w:tcW w:w="270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 xml:space="preserve">     PRESENTASE%</w:t>
            </w:r>
          </w:p>
        </w:tc>
      </w:tr>
      <w:tr w:rsidR="00D83DCD" w:rsidRPr="00A60B96">
        <w:tc>
          <w:tcPr>
            <w:tcW w:w="73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 xml:space="preserve">  1</w:t>
            </w:r>
          </w:p>
        </w:tc>
        <w:tc>
          <w:tcPr>
            <w:tcW w:w="243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Katolik</w:t>
            </w:r>
          </w:p>
        </w:tc>
        <w:tc>
          <w:tcPr>
            <w:tcW w:w="270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90%</w:t>
            </w:r>
          </w:p>
        </w:tc>
      </w:tr>
      <w:tr w:rsidR="00D83DCD" w:rsidRPr="00A60B96">
        <w:tc>
          <w:tcPr>
            <w:tcW w:w="73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 xml:space="preserve">  2</w:t>
            </w:r>
          </w:p>
        </w:tc>
        <w:tc>
          <w:tcPr>
            <w:tcW w:w="243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Islam</w:t>
            </w:r>
          </w:p>
        </w:tc>
        <w:tc>
          <w:tcPr>
            <w:tcW w:w="270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10%</w:t>
            </w:r>
          </w:p>
        </w:tc>
      </w:tr>
      <w:tr w:rsidR="00D83DCD" w:rsidRPr="00A60B96">
        <w:tc>
          <w:tcPr>
            <w:tcW w:w="5868" w:type="dxa"/>
            <w:gridSpan w:val="3"/>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i/>
                <w:sz w:val="24"/>
                <w:szCs w:val="24"/>
              </w:rPr>
            </w:pPr>
            <w:r w:rsidRPr="00A60B96">
              <w:rPr>
                <w:rFonts w:ascii="Times New Roman" w:hAnsi="Times New Roman" w:cs="Times New Roman"/>
                <w:b/>
                <w:sz w:val="24"/>
                <w:szCs w:val="24"/>
              </w:rPr>
              <w:t xml:space="preserve">                       </w:t>
            </w:r>
            <w:r w:rsidRPr="00A60B96">
              <w:rPr>
                <w:rFonts w:ascii="Times New Roman" w:hAnsi="Times New Roman" w:cs="Times New Roman"/>
                <w:b/>
                <w:i/>
                <w:sz w:val="24"/>
                <w:szCs w:val="24"/>
              </w:rPr>
              <w:t>Jumlah=                                       100%</w:t>
            </w:r>
          </w:p>
        </w:tc>
      </w:tr>
    </w:tbl>
    <w:p w:rsidR="00D83DCD" w:rsidRPr="00A60B96" w:rsidRDefault="004D0C64">
      <w:pPr>
        <w:pStyle w:val="ListParagraph"/>
        <w:tabs>
          <w:tab w:val="left" w:pos="1837"/>
          <w:tab w:val="left" w:pos="3500"/>
          <w:tab w:val="center" w:pos="4945"/>
        </w:tabs>
        <w:spacing w:line="480" w:lineRule="auto"/>
        <w:ind w:left="1620"/>
        <w:jc w:val="both"/>
        <w:rPr>
          <w:rFonts w:ascii="Times New Roman" w:hAnsi="Times New Roman" w:cs="Times New Roman"/>
          <w:i/>
          <w:sz w:val="24"/>
          <w:szCs w:val="24"/>
        </w:rPr>
      </w:pPr>
      <w:r w:rsidRPr="00A60B96">
        <w:rPr>
          <w:rFonts w:ascii="Times New Roman" w:hAnsi="Times New Roman" w:cs="Times New Roman"/>
          <w:i/>
          <w:sz w:val="24"/>
          <w:szCs w:val="24"/>
        </w:rPr>
        <w:t>(Dokumen Dusun Watran)</w:t>
      </w:r>
    </w:p>
    <w:p w:rsidR="003F4082" w:rsidRPr="00A60B96" w:rsidRDefault="004D0C64" w:rsidP="008E1E56">
      <w:pPr>
        <w:pStyle w:val="ListParagraph"/>
        <w:numPr>
          <w:ilvl w:val="0"/>
          <w:numId w:val="24"/>
        </w:numPr>
        <w:tabs>
          <w:tab w:val="left" w:pos="1837"/>
          <w:tab w:val="left" w:pos="3500"/>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Agama</w:t>
      </w:r>
    </w:p>
    <w:p w:rsidR="002C6CF6" w:rsidRPr="006262AD" w:rsidRDefault="003F4082" w:rsidP="006262AD">
      <w:pPr>
        <w:pStyle w:val="ListParagraph"/>
        <w:tabs>
          <w:tab w:val="left" w:pos="1837"/>
          <w:tab w:val="left" w:pos="3500"/>
        </w:tabs>
        <w:spacing w:line="480" w:lineRule="auto"/>
        <w:ind w:left="1170"/>
        <w:jc w:val="both"/>
        <w:rPr>
          <w:rFonts w:ascii="Times New Roman" w:hAnsi="Times New Roman" w:cs="Times New Roman"/>
          <w:sz w:val="24"/>
          <w:szCs w:val="24"/>
        </w:rPr>
      </w:pPr>
      <w:r w:rsidRPr="00A60B96">
        <w:rPr>
          <w:rFonts w:ascii="Times New Roman" w:hAnsi="Times New Roman" w:cs="Times New Roman"/>
          <w:b/>
          <w:sz w:val="24"/>
          <w:szCs w:val="24"/>
        </w:rPr>
        <w:t xml:space="preserve">            </w:t>
      </w:r>
      <w:proofErr w:type="gramStart"/>
      <w:r w:rsidR="004D0C64" w:rsidRPr="00A60B96">
        <w:rPr>
          <w:rFonts w:ascii="Times New Roman" w:hAnsi="Times New Roman" w:cs="Times New Roman"/>
          <w:sz w:val="24"/>
          <w:szCs w:val="24"/>
        </w:rPr>
        <w:t>Sebagai bangsa yang percaya kedapa Tuhan yang Maha Esa maka sudah sepatutnya kita memiliki persekutuan dalam iman sebagai perwujudan Sila pertama yaitu Ketuhanan yang Maha Esa.</w:t>
      </w:r>
      <w:proofErr w:type="gramEnd"/>
      <w:r w:rsidR="004D0C64" w:rsidRPr="00A60B96">
        <w:rPr>
          <w:rFonts w:ascii="Times New Roman" w:hAnsi="Times New Roman" w:cs="Times New Roman"/>
          <w:sz w:val="24"/>
          <w:szCs w:val="24"/>
        </w:rPr>
        <w:t xml:space="preserve"> Maka sebagian besar masyarakat Dusun Watran menganut agama katolik dan sebagiannya lagi menganut agama </w:t>
      </w:r>
      <w:proofErr w:type="gramStart"/>
      <w:r w:rsidR="004D0C64" w:rsidRPr="00A60B96">
        <w:rPr>
          <w:rFonts w:ascii="Times New Roman" w:hAnsi="Times New Roman" w:cs="Times New Roman"/>
          <w:sz w:val="24"/>
          <w:szCs w:val="24"/>
        </w:rPr>
        <w:t>islam</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 xml:space="preserve">Dapat dilihat bahwa hal ini </w:t>
      </w:r>
      <w:r w:rsidR="004D0C64" w:rsidRPr="00A60B96">
        <w:rPr>
          <w:rFonts w:ascii="Times New Roman" w:hAnsi="Times New Roman" w:cs="Times New Roman"/>
          <w:sz w:val="24"/>
          <w:szCs w:val="24"/>
        </w:rPr>
        <w:lastRenderedPageBreak/>
        <w:t>menunjukan hidup bertoleransi antar umat beragama dalam kehidupan masyarakat Dusun Watran.</w:t>
      </w:r>
      <w:proofErr w:type="gramEnd"/>
    </w:p>
    <w:p w:rsidR="002C6CF6" w:rsidRPr="00A60B96" w:rsidRDefault="002C6CF6" w:rsidP="003F4082">
      <w:pPr>
        <w:pStyle w:val="ListParagraph"/>
        <w:tabs>
          <w:tab w:val="left" w:pos="1837"/>
          <w:tab w:val="left" w:pos="3500"/>
        </w:tabs>
        <w:spacing w:line="480" w:lineRule="auto"/>
        <w:ind w:left="1170"/>
        <w:jc w:val="both"/>
        <w:rPr>
          <w:rFonts w:ascii="Times New Roman" w:hAnsi="Times New Roman" w:cs="Times New Roman"/>
          <w:b/>
          <w:sz w:val="24"/>
          <w:szCs w:val="24"/>
        </w:rPr>
      </w:pPr>
    </w:p>
    <w:p w:rsidR="00D83DCD" w:rsidRPr="00A60B96" w:rsidRDefault="004D0C64">
      <w:pPr>
        <w:pStyle w:val="ListParagraph"/>
        <w:tabs>
          <w:tab w:val="left" w:pos="1837"/>
          <w:tab w:val="left" w:pos="3500"/>
        </w:tabs>
        <w:spacing w:line="480" w:lineRule="auto"/>
        <w:ind w:left="1620"/>
        <w:jc w:val="both"/>
        <w:rPr>
          <w:rFonts w:ascii="Times New Roman" w:hAnsi="Times New Roman" w:cs="Times New Roman"/>
          <w:b/>
          <w:sz w:val="24"/>
          <w:szCs w:val="24"/>
        </w:rPr>
      </w:pP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r w:rsidRPr="00A60B96">
        <w:rPr>
          <w:rFonts w:ascii="Times New Roman" w:hAnsi="Times New Roman" w:cs="Times New Roman"/>
          <w:sz w:val="24"/>
          <w:szCs w:val="24"/>
        </w:rPr>
        <w:tab/>
      </w:r>
      <w:proofErr w:type="gramStart"/>
      <w:r w:rsidRPr="00A60B96">
        <w:rPr>
          <w:rFonts w:ascii="Times New Roman" w:hAnsi="Times New Roman" w:cs="Times New Roman"/>
          <w:b/>
          <w:sz w:val="24"/>
          <w:szCs w:val="24"/>
        </w:rPr>
        <w:t>Tabel 03.</w:t>
      </w:r>
      <w:proofErr w:type="gramEnd"/>
    </w:p>
    <w:p w:rsidR="00D83DCD" w:rsidRPr="00A60B96" w:rsidRDefault="004D0C64">
      <w:pPr>
        <w:pStyle w:val="ListParagraph"/>
        <w:tabs>
          <w:tab w:val="left" w:pos="1837"/>
          <w:tab w:val="left" w:pos="3500"/>
        </w:tabs>
        <w:spacing w:line="480" w:lineRule="auto"/>
        <w:ind w:left="1620"/>
        <w:jc w:val="both"/>
        <w:rPr>
          <w:rFonts w:ascii="Times New Roman" w:hAnsi="Times New Roman" w:cs="Times New Roman"/>
          <w:b/>
          <w:sz w:val="24"/>
          <w:szCs w:val="24"/>
        </w:rPr>
      </w:pPr>
      <w:r w:rsidRPr="00A60B96">
        <w:rPr>
          <w:rFonts w:ascii="Times New Roman" w:hAnsi="Times New Roman" w:cs="Times New Roman"/>
          <w:b/>
          <w:sz w:val="24"/>
          <w:szCs w:val="24"/>
        </w:rPr>
        <w:tab/>
      </w:r>
      <w:r w:rsidRPr="00A60B96">
        <w:rPr>
          <w:rFonts w:ascii="Times New Roman" w:hAnsi="Times New Roman" w:cs="Times New Roman"/>
          <w:b/>
          <w:sz w:val="24"/>
          <w:szCs w:val="24"/>
        </w:rPr>
        <w:tab/>
        <w:t>Penduduk menurut suku</w:t>
      </w:r>
    </w:p>
    <w:tbl>
      <w:tblPr>
        <w:tblStyle w:val="TableGrid"/>
        <w:tblW w:w="0" w:type="auto"/>
        <w:tblInd w:w="1620" w:type="dxa"/>
        <w:tblLook w:val="04A0" w:firstRow="1" w:lastRow="0" w:firstColumn="1" w:lastColumn="0" w:noHBand="0" w:noVBand="1"/>
      </w:tblPr>
      <w:tblGrid>
        <w:gridCol w:w="648"/>
        <w:gridCol w:w="2880"/>
        <w:gridCol w:w="2970"/>
      </w:tblGrid>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b/>
                <w:sz w:val="24"/>
                <w:szCs w:val="24"/>
              </w:rPr>
              <w:t>NO</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Pr="00A60B96">
              <w:rPr>
                <w:rFonts w:ascii="Times New Roman" w:hAnsi="Times New Roman" w:cs="Times New Roman"/>
                <w:b/>
                <w:sz w:val="24"/>
                <w:szCs w:val="24"/>
              </w:rPr>
              <w:t>NAMA SUKU</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sz w:val="24"/>
                <w:szCs w:val="24"/>
              </w:rPr>
            </w:pPr>
            <w:r w:rsidRPr="00A60B96">
              <w:rPr>
                <w:rFonts w:ascii="Times New Roman" w:hAnsi="Times New Roman" w:cs="Times New Roman"/>
                <w:sz w:val="24"/>
                <w:szCs w:val="24"/>
              </w:rPr>
              <w:t xml:space="preserve">        </w:t>
            </w:r>
            <w:r w:rsidRPr="00A60B96">
              <w:rPr>
                <w:rFonts w:ascii="Times New Roman" w:hAnsi="Times New Roman" w:cs="Times New Roman"/>
                <w:b/>
                <w:sz w:val="24"/>
                <w:szCs w:val="24"/>
              </w:rPr>
              <w:t>PRESENTASE %</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w:t>
            </w:r>
            <w:r w:rsidRPr="00A60B96">
              <w:rPr>
                <w:rFonts w:ascii="Times New Roman" w:hAnsi="Times New Roman" w:cs="Times New Roman"/>
                <w:b/>
                <w:sz w:val="24"/>
                <w:szCs w:val="24"/>
              </w:rPr>
              <w:t xml:space="preserve"> </w:t>
            </w:r>
            <w:r w:rsidRPr="00A60B96">
              <w:rPr>
                <w:rFonts w:ascii="Times New Roman" w:hAnsi="Times New Roman" w:cs="Times New Roman"/>
                <w:sz w:val="24"/>
                <w:szCs w:val="24"/>
              </w:rPr>
              <w:t>1</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Kei</w:t>
            </w:r>
          </w:p>
        </w:tc>
        <w:tc>
          <w:tcPr>
            <w:tcW w:w="2970" w:type="dxa"/>
          </w:tcPr>
          <w:p w:rsidR="00D83DCD" w:rsidRPr="00A60B96" w:rsidRDefault="004D0C64">
            <w:pPr>
              <w:pStyle w:val="ListParagraph"/>
              <w:tabs>
                <w:tab w:val="left" w:pos="1837"/>
                <w:tab w:val="left" w:pos="3500"/>
              </w:tabs>
              <w:spacing w:line="36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70%</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2</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Tanimbar</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10%</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3</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Batak</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4</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Ambon</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Bugis</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r>
      <w:tr w:rsidR="00D83DCD" w:rsidRPr="00A60B96">
        <w:tc>
          <w:tcPr>
            <w:tcW w:w="648"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6</w:t>
            </w:r>
          </w:p>
        </w:tc>
        <w:tc>
          <w:tcPr>
            <w:tcW w:w="288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Suku Jawa</w:t>
            </w:r>
          </w:p>
        </w:tc>
        <w:tc>
          <w:tcPr>
            <w:tcW w:w="2970" w:type="dxa"/>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sz w:val="24"/>
                <w:szCs w:val="24"/>
              </w:rPr>
            </w:pPr>
            <w:r w:rsidRPr="00A60B96">
              <w:rPr>
                <w:rFonts w:ascii="Times New Roman" w:hAnsi="Times New Roman" w:cs="Times New Roman"/>
                <w:sz w:val="24"/>
                <w:szCs w:val="24"/>
              </w:rPr>
              <w:t xml:space="preserve">                    5%</w:t>
            </w:r>
          </w:p>
        </w:tc>
      </w:tr>
      <w:tr w:rsidR="00D83DCD" w:rsidRPr="00A60B96">
        <w:tc>
          <w:tcPr>
            <w:tcW w:w="6498" w:type="dxa"/>
            <w:gridSpan w:val="3"/>
          </w:tcPr>
          <w:p w:rsidR="00D83DCD" w:rsidRPr="00A60B96" w:rsidRDefault="004D0C64">
            <w:pPr>
              <w:pStyle w:val="ListParagraph"/>
              <w:tabs>
                <w:tab w:val="left" w:pos="1837"/>
                <w:tab w:val="left" w:pos="3500"/>
              </w:tabs>
              <w:spacing w:line="480" w:lineRule="auto"/>
              <w:ind w:left="0"/>
              <w:jc w:val="both"/>
              <w:rPr>
                <w:rFonts w:ascii="Times New Roman" w:hAnsi="Times New Roman" w:cs="Times New Roman"/>
                <w:b/>
                <w:i/>
                <w:sz w:val="24"/>
                <w:szCs w:val="24"/>
              </w:rPr>
            </w:pPr>
            <w:r w:rsidRPr="00A60B96">
              <w:rPr>
                <w:rFonts w:ascii="Times New Roman" w:hAnsi="Times New Roman" w:cs="Times New Roman"/>
                <w:b/>
                <w:sz w:val="24"/>
                <w:szCs w:val="24"/>
              </w:rPr>
              <w:t xml:space="preserve">                          </w:t>
            </w:r>
            <w:r w:rsidRPr="00A60B96">
              <w:rPr>
                <w:rFonts w:ascii="Times New Roman" w:hAnsi="Times New Roman" w:cs="Times New Roman"/>
                <w:b/>
                <w:i/>
                <w:sz w:val="24"/>
                <w:szCs w:val="24"/>
              </w:rPr>
              <w:t>Jumlah=                                     100%</w:t>
            </w:r>
          </w:p>
        </w:tc>
      </w:tr>
    </w:tbl>
    <w:p w:rsidR="00D83DCD" w:rsidRPr="00A60B96" w:rsidRDefault="004D0C64">
      <w:pPr>
        <w:pStyle w:val="ListParagraph"/>
        <w:tabs>
          <w:tab w:val="left" w:pos="1837"/>
          <w:tab w:val="left" w:pos="3500"/>
        </w:tabs>
        <w:spacing w:line="480" w:lineRule="auto"/>
        <w:ind w:left="1620"/>
        <w:jc w:val="both"/>
        <w:rPr>
          <w:rFonts w:ascii="Times New Roman" w:hAnsi="Times New Roman" w:cs="Times New Roman"/>
          <w:sz w:val="24"/>
          <w:szCs w:val="24"/>
        </w:rPr>
      </w:pPr>
      <w:r w:rsidRPr="00A60B96">
        <w:rPr>
          <w:rFonts w:ascii="Times New Roman" w:hAnsi="Times New Roman" w:cs="Times New Roman"/>
          <w:sz w:val="24"/>
          <w:szCs w:val="24"/>
        </w:rPr>
        <w:t>(</w:t>
      </w:r>
      <w:r w:rsidRPr="00A60B96">
        <w:rPr>
          <w:rFonts w:ascii="Times New Roman" w:hAnsi="Times New Roman" w:cs="Times New Roman"/>
          <w:i/>
          <w:sz w:val="24"/>
          <w:szCs w:val="24"/>
        </w:rPr>
        <w:t>Dokumen Dusun Watran</w:t>
      </w:r>
      <w:r w:rsidRPr="00A60B96">
        <w:rPr>
          <w:rFonts w:ascii="Times New Roman" w:hAnsi="Times New Roman" w:cs="Times New Roman"/>
          <w:sz w:val="24"/>
          <w:szCs w:val="24"/>
        </w:rPr>
        <w:t>)</w:t>
      </w:r>
    </w:p>
    <w:p w:rsidR="003F4082" w:rsidRPr="00A60B96" w:rsidRDefault="004D0C64" w:rsidP="008E1E56">
      <w:pPr>
        <w:pStyle w:val="ListParagraph"/>
        <w:numPr>
          <w:ilvl w:val="0"/>
          <w:numId w:val="24"/>
        </w:numPr>
        <w:tabs>
          <w:tab w:val="left" w:pos="1837"/>
          <w:tab w:val="left" w:pos="3500"/>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Representasi Suku pada masyarakat Dusun Watran</w:t>
      </w:r>
    </w:p>
    <w:p w:rsidR="00D83DCD" w:rsidRDefault="003F4082" w:rsidP="003F4082">
      <w:pPr>
        <w:pStyle w:val="ListParagraph"/>
        <w:tabs>
          <w:tab w:val="left" w:pos="1837"/>
          <w:tab w:val="left" w:pos="3500"/>
        </w:tabs>
        <w:spacing w:line="480" w:lineRule="auto"/>
        <w:ind w:left="1170"/>
        <w:jc w:val="both"/>
        <w:rPr>
          <w:rFonts w:ascii="Times New Roman" w:hAnsi="Times New Roman" w:cs="Times New Roman"/>
          <w:sz w:val="24"/>
          <w:szCs w:val="24"/>
        </w:rPr>
      </w:pPr>
      <w:r w:rsidRPr="00A60B96">
        <w:rPr>
          <w:rFonts w:ascii="Times New Roman" w:hAnsi="Times New Roman" w:cs="Times New Roman"/>
          <w:b/>
          <w:sz w:val="24"/>
          <w:szCs w:val="24"/>
        </w:rPr>
        <w:t xml:space="preserve">            </w:t>
      </w:r>
      <w:proofErr w:type="gramStart"/>
      <w:r w:rsidR="004D0C64" w:rsidRPr="00A60B96">
        <w:rPr>
          <w:rFonts w:ascii="Times New Roman" w:hAnsi="Times New Roman" w:cs="Times New Roman"/>
          <w:sz w:val="24"/>
          <w:szCs w:val="24"/>
        </w:rPr>
        <w:t>Masyarakat Dusun Watran memiliki beragam suku seperti Suku Kei, Tanimbar, Batak, Ambon, Bugis, dan Jawa.</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ari</w:t>
      </w:r>
      <w:proofErr w:type="gramEnd"/>
      <w:r w:rsidR="004D0C64" w:rsidRPr="00A60B96">
        <w:rPr>
          <w:rFonts w:ascii="Times New Roman" w:hAnsi="Times New Roman" w:cs="Times New Roman"/>
          <w:sz w:val="24"/>
          <w:szCs w:val="24"/>
        </w:rPr>
        <w:t xml:space="preserve"> percampuran dan pendatang ini mereka kawin dan menetap di kampung sehingga berbaur dengan berbagai kondisi yang ada pada Dusun Watran.</w:t>
      </w:r>
    </w:p>
    <w:p w:rsidR="006262AD" w:rsidRDefault="006262AD" w:rsidP="003F4082">
      <w:pPr>
        <w:pStyle w:val="ListParagraph"/>
        <w:tabs>
          <w:tab w:val="left" w:pos="1837"/>
          <w:tab w:val="left" w:pos="3500"/>
        </w:tabs>
        <w:spacing w:line="480" w:lineRule="auto"/>
        <w:ind w:left="1170"/>
        <w:jc w:val="both"/>
        <w:rPr>
          <w:rFonts w:ascii="Times New Roman" w:hAnsi="Times New Roman" w:cs="Times New Roman"/>
          <w:sz w:val="24"/>
          <w:szCs w:val="24"/>
        </w:rPr>
      </w:pPr>
    </w:p>
    <w:p w:rsidR="006262AD" w:rsidRPr="00A60B96" w:rsidRDefault="006262AD" w:rsidP="003F4082">
      <w:pPr>
        <w:pStyle w:val="ListParagraph"/>
        <w:tabs>
          <w:tab w:val="left" w:pos="1837"/>
          <w:tab w:val="left" w:pos="3500"/>
        </w:tabs>
        <w:spacing w:line="480" w:lineRule="auto"/>
        <w:ind w:left="1170"/>
        <w:jc w:val="both"/>
        <w:rPr>
          <w:rFonts w:ascii="Times New Roman" w:hAnsi="Times New Roman" w:cs="Times New Roman"/>
          <w:b/>
          <w:sz w:val="24"/>
          <w:szCs w:val="24"/>
        </w:rPr>
      </w:pPr>
    </w:p>
    <w:p w:rsidR="003F4082" w:rsidRPr="00A60B96" w:rsidRDefault="004D0C64" w:rsidP="008E1E56">
      <w:pPr>
        <w:pStyle w:val="ListParagraph"/>
        <w:numPr>
          <w:ilvl w:val="0"/>
          <w:numId w:val="24"/>
        </w:numPr>
        <w:tabs>
          <w:tab w:val="left" w:pos="1837"/>
          <w:tab w:val="left" w:pos="3500"/>
          <w:tab w:val="center" w:pos="4945"/>
        </w:tabs>
        <w:spacing w:line="480" w:lineRule="auto"/>
        <w:jc w:val="both"/>
        <w:rPr>
          <w:rFonts w:ascii="Times New Roman" w:hAnsi="Times New Roman" w:cs="Times New Roman"/>
          <w:b/>
          <w:i/>
          <w:sz w:val="24"/>
          <w:szCs w:val="24"/>
        </w:rPr>
      </w:pPr>
      <w:r w:rsidRPr="00A60B96">
        <w:rPr>
          <w:rFonts w:ascii="Times New Roman" w:hAnsi="Times New Roman" w:cs="Times New Roman"/>
          <w:b/>
          <w:sz w:val="24"/>
          <w:szCs w:val="24"/>
        </w:rPr>
        <w:lastRenderedPageBreak/>
        <w:t>Sosial Budaya</w:t>
      </w:r>
    </w:p>
    <w:p w:rsidR="00F437F7" w:rsidRPr="00A60B96" w:rsidRDefault="003F4082" w:rsidP="003F4082">
      <w:pPr>
        <w:pStyle w:val="ListParagraph"/>
        <w:tabs>
          <w:tab w:val="left" w:pos="1837"/>
          <w:tab w:val="left" w:pos="3500"/>
          <w:tab w:val="center" w:pos="4945"/>
        </w:tabs>
        <w:spacing w:line="480" w:lineRule="auto"/>
        <w:ind w:left="1170"/>
        <w:jc w:val="both"/>
        <w:rPr>
          <w:rFonts w:ascii="Times New Roman" w:hAnsi="Times New Roman" w:cs="Times New Roman"/>
          <w:sz w:val="24"/>
          <w:szCs w:val="24"/>
        </w:rPr>
      </w:pPr>
      <w:r w:rsidRPr="00A60B96">
        <w:rPr>
          <w:rFonts w:ascii="Times New Roman" w:hAnsi="Times New Roman" w:cs="Times New Roman"/>
          <w:b/>
          <w:sz w:val="24"/>
          <w:szCs w:val="24"/>
        </w:rPr>
        <w:t xml:space="preserve">            </w:t>
      </w:r>
      <w:proofErr w:type="gramStart"/>
      <w:r w:rsidR="004D0C64" w:rsidRPr="00A60B96">
        <w:rPr>
          <w:rFonts w:ascii="Times New Roman" w:hAnsi="Times New Roman" w:cs="Times New Roman"/>
          <w:sz w:val="24"/>
          <w:szCs w:val="24"/>
        </w:rPr>
        <w:t>Masyarakat kei adalah masyarakat adat yang memiliki budaya dan adat istiadat dengan nilai yang kental di dalammya.</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sama</w:t>
      </w:r>
      <w:proofErr w:type="gramEnd"/>
      <w:r w:rsidR="004D0C64" w:rsidRPr="00A60B96">
        <w:rPr>
          <w:rFonts w:ascii="Times New Roman" w:hAnsi="Times New Roman" w:cs="Times New Roman"/>
          <w:sz w:val="24"/>
          <w:szCs w:val="24"/>
        </w:rPr>
        <w:t xml:space="preserve"> halnya dengan masyarakat Dusun Watran yang selalu menjadikan budaya sebagai pegangan hidup yang sudah di wariskan oleh para leluhur. Terdapat banyak budaya yang sering dilakukan atau dilaksanakan pada masyarakat Dusun Watran seperti:</w:t>
      </w:r>
    </w:p>
    <w:p w:rsidR="00D83DCD" w:rsidRPr="00A60B96" w:rsidRDefault="004D0C64" w:rsidP="003F4082">
      <w:pPr>
        <w:pStyle w:val="ListParagraph"/>
        <w:tabs>
          <w:tab w:val="left" w:pos="1837"/>
          <w:tab w:val="left" w:pos="3500"/>
          <w:tab w:val="center" w:pos="4945"/>
        </w:tabs>
        <w:spacing w:line="480" w:lineRule="auto"/>
        <w:ind w:left="1170"/>
        <w:jc w:val="both"/>
        <w:rPr>
          <w:rFonts w:ascii="Times New Roman" w:hAnsi="Times New Roman" w:cs="Times New Roman"/>
          <w:b/>
          <w:i/>
          <w:sz w:val="24"/>
          <w:szCs w:val="24"/>
        </w:rPr>
      </w:pPr>
      <w:r w:rsidRPr="00A60B96">
        <w:rPr>
          <w:rFonts w:ascii="Times New Roman" w:hAnsi="Times New Roman" w:cs="Times New Roman"/>
          <w:i/>
          <w:sz w:val="24"/>
          <w:szCs w:val="24"/>
        </w:rPr>
        <w:tab/>
      </w:r>
    </w:p>
    <w:p w:rsidR="00F437F7" w:rsidRPr="00A60B96" w:rsidRDefault="00B55E45" w:rsidP="00F437F7">
      <w:pPr>
        <w:pStyle w:val="ListParagraph"/>
        <w:numPr>
          <w:ilvl w:val="2"/>
          <w:numId w:val="2"/>
        </w:numPr>
        <w:tabs>
          <w:tab w:val="left" w:pos="1837"/>
          <w:tab w:val="left" w:pos="3500"/>
          <w:tab w:val="center" w:pos="4945"/>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t>Yelim</w:t>
      </w:r>
    </w:p>
    <w:p w:rsidR="00D83DCD" w:rsidRDefault="00F437F7" w:rsidP="00F437F7">
      <w:pPr>
        <w:tabs>
          <w:tab w:val="left" w:pos="1837"/>
          <w:tab w:val="left" w:pos="3500"/>
          <w:tab w:val="center" w:pos="4945"/>
        </w:tabs>
        <w:spacing w:line="480" w:lineRule="auto"/>
        <w:ind w:left="1260"/>
        <w:jc w:val="both"/>
        <w:rPr>
          <w:rFonts w:ascii="Times New Roman" w:hAnsi="Times New Roman" w:cs="Times New Roman"/>
          <w:sz w:val="24"/>
          <w:szCs w:val="24"/>
        </w:rPr>
      </w:pPr>
      <w:r w:rsidRPr="00A60B96">
        <w:rPr>
          <w:rFonts w:ascii="Times New Roman" w:hAnsi="Times New Roman" w:cs="Times New Roman"/>
          <w:sz w:val="24"/>
          <w:szCs w:val="24"/>
        </w:rPr>
        <w:tab/>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adalah salah satu budaya masyarakat Dusun Watran yang biasanya dilakukan pada saat hajatan atau acara-acara besar seperti acara kedukaan, perkawinan, pembangunan rumah pribadi, pembangunan fasilitas dusun/desa, dan peringatan hari-hari besar keagama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rupakan proses pemberian tanggungan secara suka rela dari setiap masing-masing keluarga di Dusun Watran, ketika ada suatu hajatan maka seluruh mata rumah dan keluarga serta kerabat berpartisipasi dalam memberikan sumbangan sebagai salah satu kewajiban kepada orang yang melakukan hajatan tersebut dapat dilakukan H-1 sebelum acar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pat berupa uang, sembako, perlengkapan/barang adat dan juga tenaga dari masing-masing keluarga.</w:t>
      </w:r>
    </w:p>
    <w:p w:rsidR="006262AD" w:rsidRPr="00A60B96" w:rsidRDefault="006262AD" w:rsidP="00F437F7">
      <w:pPr>
        <w:tabs>
          <w:tab w:val="left" w:pos="1837"/>
          <w:tab w:val="left" w:pos="3500"/>
          <w:tab w:val="center" w:pos="4945"/>
        </w:tabs>
        <w:spacing w:line="480" w:lineRule="auto"/>
        <w:ind w:left="1260"/>
        <w:jc w:val="both"/>
        <w:rPr>
          <w:rFonts w:ascii="Times New Roman" w:hAnsi="Times New Roman" w:cs="Times New Roman"/>
          <w:sz w:val="24"/>
          <w:szCs w:val="24"/>
        </w:rPr>
      </w:pPr>
    </w:p>
    <w:p w:rsidR="00F437F7" w:rsidRPr="00A60B96" w:rsidRDefault="00B55E45" w:rsidP="00F437F7">
      <w:pPr>
        <w:pStyle w:val="ListParagraph"/>
        <w:numPr>
          <w:ilvl w:val="2"/>
          <w:numId w:val="2"/>
        </w:numPr>
        <w:tabs>
          <w:tab w:val="left" w:pos="1837"/>
          <w:tab w:val="left" w:pos="3500"/>
          <w:tab w:val="center" w:pos="4945"/>
        </w:tabs>
        <w:spacing w:line="480" w:lineRule="auto"/>
        <w:jc w:val="both"/>
        <w:rPr>
          <w:rFonts w:ascii="Times New Roman" w:hAnsi="Times New Roman" w:cs="Times New Roman"/>
          <w:sz w:val="24"/>
          <w:szCs w:val="24"/>
        </w:rPr>
      </w:pPr>
      <w:r w:rsidRPr="00B55E45">
        <w:rPr>
          <w:rFonts w:ascii="Times New Roman" w:hAnsi="Times New Roman" w:cs="Times New Roman"/>
          <w:i/>
          <w:sz w:val="24"/>
          <w:szCs w:val="24"/>
        </w:rPr>
        <w:lastRenderedPageBreak/>
        <w:t>Maren</w:t>
      </w:r>
    </w:p>
    <w:p w:rsidR="00D83DCD" w:rsidRDefault="00F437F7" w:rsidP="00F437F7">
      <w:pPr>
        <w:tabs>
          <w:tab w:val="left" w:pos="1837"/>
          <w:tab w:val="left" w:pos="3500"/>
          <w:tab w:val="center" w:pos="4945"/>
        </w:tabs>
        <w:spacing w:line="480" w:lineRule="auto"/>
        <w:ind w:left="1260"/>
        <w:jc w:val="both"/>
        <w:rPr>
          <w:rFonts w:ascii="Times New Roman" w:hAnsi="Times New Roman" w:cs="Times New Roman"/>
          <w:sz w:val="24"/>
          <w:szCs w:val="24"/>
        </w:rPr>
      </w:pPr>
      <w:r w:rsidRPr="00A60B96">
        <w:rPr>
          <w:rFonts w:ascii="Times New Roman" w:hAnsi="Times New Roman" w:cs="Times New Roman"/>
          <w:sz w:val="24"/>
          <w:szCs w:val="24"/>
        </w:rPr>
        <w:tab/>
      </w:r>
      <w:proofErr w:type="gramStart"/>
      <w:r w:rsidR="004D0C64" w:rsidRPr="00A60B96">
        <w:rPr>
          <w:rFonts w:ascii="Times New Roman" w:hAnsi="Times New Roman" w:cs="Times New Roman"/>
          <w:sz w:val="24"/>
          <w:szCs w:val="24"/>
        </w:rPr>
        <w:t>budaya</w:t>
      </w:r>
      <w:proofErr w:type="gramEnd"/>
      <w:r w:rsidR="004D0C64" w:rsidRPr="00A60B96">
        <w:rPr>
          <w:rFonts w:ascii="Times New Roman" w:hAnsi="Times New Roman" w:cs="Times New Roman"/>
          <w:sz w:val="24"/>
          <w:szCs w:val="24"/>
        </w:rPr>
        <w:t xml:space="preserve"> ini tidak jauh berbeda dengan 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Budaya ini juga merupakan salah satu budaya yang biasanya dilakukan dalam masyarakat Dusun Watran sepeti hajatan /acara besar keluarga contohnya acara kedukaan,perkawinan  pembangunan rumah pribadi, pembangunan gedung gereja/mesjid, dan fasilitas dusun lainny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proses gotong royong yang biasanya dilakukan secara besama-sama dalam kehidupan masyarakat dusun watran ketika ada pembangunan atau acara yang membutuhkan tenaga maka dari setiap keluarga </w:t>
      </w:r>
      <w:proofErr w:type="gramStart"/>
      <w:r w:rsidR="004D0C64" w:rsidRPr="00A60B96">
        <w:rPr>
          <w:rFonts w:ascii="Times New Roman" w:hAnsi="Times New Roman" w:cs="Times New Roman"/>
          <w:sz w:val="24"/>
          <w:szCs w:val="24"/>
        </w:rPr>
        <w:t>akan</w:t>
      </w:r>
      <w:proofErr w:type="gramEnd"/>
      <w:r w:rsidR="004D0C64" w:rsidRPr="00A60B96">
        <w:rPr>
          <w:rFonts w:ascii="Times New Roman" w:hAnsi="Times New Roman" w:cs="Times New Roman"/>
          <w:sz w:val="24"/>
          <w:szCs w:val="24"/>
        </w:rPr>
        <w:t xml:space="preserve"> berbondong-bondong hadir dan sama-sama berpartisipasi dalam acara tersebut dengan berbagai sumbangan berupa tenang alat atau bahan dan barang yang perlu di gunakan agar perkerjaan tersebut dapat terselesaikan bersama-sama. </w:t>
      </w:r>
      <w:proofErr w:type="gramStart"/>
      <w:r w:rsidR="004D0C64" w:rsidRPr="00A60B96">
        <w:rPr>
          <w:rFonts w:ascii="Times New Roman" w:hAnsi="Times New Roman" w:cs="Times New Roman"/>
          <w:sz w:val="24"/>
          <w:szCs w:val="24"/>
        </w:rPr>
        <w:t>Hal ini merupakan salah ikatan persaudaraan dalam membangun toleransi antar umat beragama pada masyarakat Dusun Watran.</w:t>
      </w:r>
      <w:proofErr w:type="gramEnd"/>
    </w:p>
    <w:p w:rsidR="006262AD" w:rsidRDefault="006262AD" w:rsidP="00F437F7">
      <w:pPr>
        <w:tabs>
          <w:tab w:val="left" w:pos="1837"/>
          <w:tab w:val="left" w:pos="3500"/>
          <w:tab w:val="center" w:pos="4945"/>
        </w:tabs>
        <w:spacing w:line="480" w:lineRule="auto"/>
        <w:ind w:left="1260"/>
        <w:jc w:val="both"/>
        <w:rPr>
          <w:rFonts w:ascii="Times New Roman" w:hAnsi="Times New Roman" w:cs="Times New Roman"/>
          <w:sz w:val="24"/>
          <w:szCs w:val="24"/>
        </w:rPr>
      </w:pPr>
    </w:p>
    <w:p w:rsidR="006262AD" w:rsidRDefault="006262AD" w:rsidP="00F437F7">
      <w:pPr>
        <w:tabs>
          <w:tab w:val="left" w:pos="1837"/>
          <w:tab w:val="left" w:pos="3500"/>
          <w:tab w:val="center" w:pos="4945"/>
        </w:tabs>
        <w:spacing w:line="480" w:lineRule="auto"/>
        <w:ind w:left="1260"/>
        <w:jc w:val="both"/>
        <w:rPr>
          <w:rFonts w:ascii="Times New Roman" w:hAnsi="Times New Roman" w:cs="Times New Roman"/>
          <w:sz w:val="24"/>
          <w:szCs w:val="24"/>
        </w:rPr>
      </w:pPr>
    </w:p>
    <w:p w:rsidR="006262AD" w:rsidRDefault="006262AD" w:rsidP="00F437F7">
      <w:pPr>
        <w:tabs>
          <w:tab w:val="left" w:pos="1837"/>
          <w:tab w:val="left" w:pos="3500"/>
          <w:tab w:val="center" w:pos="4945"/>
        </w:tabs>
        <w:spacing w:line="480" w:lineRule="auto"/>
        <w:ind w:left="1260"/>
        <w:jc w:val="both"/>
        <w:rPr>
          <w:rFonts w:ascii="Times New Roman" w:hAnsi="Times New Roman" w:cs="Times New Roman"/>
          <w:sz w:val="24"/>
          <w:szCs w:val="24"/>
        </w:rPr>
      </w:pPr>
    </w:p>
    <w:p w:rsidR="006262AD" w:rsidRPr="00A60B96" w:rsidRDefault="006262AD" w:rsidP="006262AD">
      <w:pPr>
        <w:tabs>
          <w:tab w:val="left" w:pos="1837"/>
          <w:tab w:val="left" w:pos="3500"/>
          <w:tab w:val="center" w:pos="4945"/>
        </w:tabs>
        <w:spacing w:line="480" w:lineRule="auto"/>
        <w:jc w:val="both"/>
        <w:rPr>
          <w:rFonts w:ascii="Times New Roman" w:hAnsi="Times New Roman" w:cs="Times New Roman"/>
          <w:sz w:val="24"/>
          <w:szCs w:val="24"/>
        </w:rPr>
      </w:pPr>
    </w:p>
    <w:p w:rsidR="0054072C" w:rsidRPr="00A60B96" w:rsidRDefault="0054072C" w:rsidP="0054072C">
      <w:pPr>
        <w:tabs>
          <w:tab w:val="left" w:pos="1837"/>
          <w:tab w:val="left" w:pos="3500"/>
          <w:tab w:val="center" w:pos="4945"/>
        </w:tabs>
        <w:spacing w:line="480" w:lineRule="auto"/>
        <w:ind w:left="1260"/>
        <w:jc w:val="center"/>
        <w:rPr>
          <w:rFonts w:ascii="Times New Roman" w:hAnsi="Times New Roman" w:cs="Times New Roman"/>
          <w:sz w:val="24"/>
          <w:szCs w:val="24"/>
        </w:rPr>
      </w:pPr>
      <w:r w:rsidRPr="00A60B96">
        <w:rPr>
          <w:rFonts w:ascii="Times New Roman" w:hAnsi="Times New Roman" w:cs="Times New Roman"/>
          <w:sz w:val="24"/>
          <w:szCs w:val="24"/>
        </w:rPr>
        <w:lastRenderedPageBreak/>
        <w:t>Tabel.04</w:t>
      </w:r>
    </w:p>
    <w:p w:rsidR="0054072C" w:rsidRPr="00A60B96" w:rsidRDefault="0054072C" w:rsidP="0054072C">
      <w:pPr>
        <w:tabs>
          <w:tab w:val="left" w:pos="1837"/>
          <w:tab w:val="left" w:pos="3500"/>
          <w:tab w:val="center" w:pos="4945"/>
        </w:tabs>
        <w:spacing w:line="480" w:lineRule="auto"/>
        <w:ind w:left="1260"/>
        <w:jc w:val="center"/>
        <w:rPr>
          <w:rFonts w:ascii="Times New Roman" w:hAnsi="Times New Roman" w:cs="Times New Roman"/>
          <w:sz w:val="24"/>
          <w:szCs w:val="24"/>
        </w:rPr>
      </w:pPr>
      <w:r w:rsidRPr="00A60B96">
        <w:rPr>
          <w:rFonts w:ascii="Times New Roman" w:hAnsi="Times New Roman" w:cs="Times New Roman"/>
          <w:sz w:val="24"/>
          <w:szCs w:val="24"/>
        </w:rPr>
        <w:t xml:space="preserve">Klasifikasi responden menurut </w:t>
      </w:r>
      <w:proofErr w:type="gramStart"/>
      <w:r w:rsidRPr="00A60B96">
        <w:rPr>
          <w:rFonts w:ascii="Times New Roman" w:hAnsi="Times New Roman" w:cs="Times New Roman"/>
          <w:sz w:val="24"/>
          <w:szCs w:val="24"/>
        </w:rPr>
        <w:t>nama</w:t>
      </w:r>
      <w:proofErr w:type="gramEnd"/>
      <w:r w:rsidRPr="00A60B96">
        <w:rPr>
          <w:rFonts w:ascii="Times New Roman" w:hAnsi="Times New Roman" w:cs="Times New Roman"/>
          <w:sz w:val="24"/>
          <w:szCs w:val="24"/>
        </w:rPr>
        <w:t xml:space="preserve"> r</w:t>
      </w:r>
      <w:r w:rsidR="00BE2151" w:rsidRPr="00A60B96">
        <w:rPr>
          <w:rFonts w:ascii="Times New Roman" w:hAnsi="Times New Roman" w:cs="Times New Roman"/>
          <w:sz w:val="24"/>
          <w:szCs w:val="24"/>
        </w:rPr>
        <w:t>esponden, usia</w:t>
      </w:r>
      <w:r w:rsidRPr="00A60B96">
        <w:rPr>
          <w:rFonts w:ascii="Times New Roman" w:hAnsi="Times New Roman" w:cs="Times New Roman"/>
          <w:sz w:val="24"/>
          <w:szCs w:val="24"/>
        </w:rPr>
        <w:t xml:space="preserve">, jenis kelamin, pendidikan, </w:t>
      </w:r>
      <w:r w:rsidR="00BE2151" w:rsidRPr="00A60B96">
        <w:rPr>
          <w:rFonts w:ascii="Times New Roman" w:hAnsi="Times New Roman" w:cs="Times New Roman"/>
          <w:sz w:val="24"/>
          <w:szCs w:val="24"/>
        </w:rPr>
        <w:t xml:space="preserve">dan </w:t>
      </w:r>
      <w:r w:rsidRPr="00A60B96">
        <w:rPr>
          <w:rFonts w:ascii="Times New Roman" w:hAnsi="Times New Roman" w:cs="Times New Roman"/>
          <w:sz w:val="24"/>
          <w:szCs w:val="24"/>
        </w:rPr>
        <w:t>status di masyarakat</w:t>
      </w:r>
    </w:p>
    <w:tbl>
      <w:tblPr>
        <w:tblStyle w:val="TableGrid"/>
        <w:tblW w:w="0" w:type="auto"/>
        <w:tblInd w:w="1260" w:type="dxa"/>
        <w:tblLook w:val="04A0" w:firstRow="1" w:lastRow="0" w:firstColumn="1" w:lastColumn="0" w:noHBand="0" w:noVBand="1"/>
      </w:tblPr>
      <w:tblGrid>
        <w:gridCol w:w="628"/>
        <w:gridCol w:w="1283"/>
        <w:gridCol w:w="807"/>
        <w:gridCol w:w="1080"/>
        <w:gridCol w:w="1440"/>
        <w:gridCol w:w="1710"/>
      </w:tblGrid>
      <w:tr w:rsidR="0054072C"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No</w:t>
            </w:r>
          </w:p>
        </w:tc>
        <w:tc>
          <w:tcPr>
            <w:tcW w:w="1283" w:type="dxa"/>
          </w:tcPr>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Nama Responden</w:t>
            </w:r>
          </w:p>
        </w:tc>
        <w:tc>
          <w:tcPr>
            <w:tcW w:w="807"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p>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Usia</w:t>
            </w:r>
          </w:p>
        </w:tc>
        <w:tc>
          <w:tcPr>
            <w:tcW w:w="1080"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Jenis </w:t>
            </w:r>
          </w:p>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Kelamin</w:t>
            </w:r>
          </w:p>
        </w:tc>
        <w:tc>
          <w:tcPr>
            <w:tcW w:w="1440"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p>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Pendidikan </w:t>
            </w:r>
          </w:p>
        </w:tc>
        <w:tc>
          <w:tcPr>
            <w:tcW w:w="1710" w:type="dxa"/>
          </w:tcPr>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Status di masyarakat</w:t>
            </w:r>
          </w:p>
        </w:tc>
      </w:tr>
      <w:tr w:rsidR="0054072C"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1</w:t>
            </w:r>
          </w:p>
        </w:tc>
        <w:tc>
          <w:tcPr>
            <w:tcW w:w="1283" w:type="dxa"/>
          </w:tcPr>
          <w:p w:rsidR="0054072C"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KN</w:t>
            </w:r>
          </w:p>
        </w:tc>
        <w:tc>
          <w:tcPr>
            <w:tcW w:w="807" w:type="dxa"/>
          </w:tcPr>
          <w:p w:rsidR="0054072C"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59</w:t>
            </w:r>
          </w:p>
        </w:tc>
        <w:tc>
          <w:tcPr>
            <w:tcW w:w="1080" w:type="dxa"/>
          </w:tcPr>
          <w:p w:rsidR="0054072C"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L</w:t>
            </w:r>
          </w:p>
        </w:tc>
        <w:tc>
          <w:tcPr>
            <w:tcW w:w="1440" w:type="dxa"/>
          </w:tcPr>
          <w:p w:rsidR="0054072C"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MA</w:t>
            </w:r>
          </w:p>
        </w:tc>
        <w:tc>
          <w:tcPr>
            <w:tcW w:w="1710" w:type="dxa"/>
          </w:tcPr>
          <w:p w:rsidR="0054072C" w:rsidRPr="00A60B96" w:rsidRDefault="0029153A"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Tokoh Adat</w:t>
            </w:r>
          </w:p>
        </w:tc>
      </w:tr>
      <w:tr w:rsidR="00BE2151"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2</w:t>
            </w:r>
          </w:p>
        </w:tc>
        <w:tc>
          <w:tcPr>
            <w:tcW w:w="1283"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w:t>
            </w:r>
            <w:r w:rsidR="005E7330" w:rsidRPr="00A60B96">
              <w:rPr>
                <w:rFonts w:ascii="Times New Roman" w:hAnsi="Times New Roman" w:cs="Times New Roman"/>
                <w:sz w:val="24"/>
                <w:szCs w:val="24"/>
              </w:rPr>
              <w:t>JBN</w:t>
            </w:r>
          </w:p>
        </w:tc>
        <w:tc>
          <w:tcPr>
            <w:tcW w:w="807"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58</w:t>
            </w:r>
          </w:p>
        </w:tc>
        <w:tc>
          <w:tcPr>
            <w:tcW w:w="108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L</w:t>
            </w:r>
          </w:p>
        </w:tc>
        <w:tc>
          <w:tcPr>
            <w:tcW w:w="144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1</w:t>
            </w:r>
          </w:p>
        </w:tc>
        <w:tc>
          <w:tcPr>
            <w:tcW w:w="1710" w:type="dxa"/>
          </w:tcPr>
          <w:p w:rsidR="00BE2151" w:rsidRPr="00A60B96" w:rsidRDefault="0029153A"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Masyarakat Adat</w:t>
            </w:r>
          </w:p>
        </w:tc>
      </w:tr>
      <w:tr w:rsidR="00BE2151"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3</w:t>
            </w:r>
          </w:p>
        </w:tc>
        <w:tc>
          <w:tcPr>
            <w:tcW w:w="1283"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MRN</w:t>
            </w:r>
          </w:p>
        </w:tc>
        <w:tc>
          <w:tcPr>
            <w:tcW w:w="807"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51</w:t>
            </w:r>
          </w:p>
        </w:tc>
        <w:tc>
          <w:tcPr>
            <w:tcW w:w="108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L</w:t>
            </w:r>
          </w:p>
        </w:tc>
        <w:tc>
          <w:tcPr>
            <w:tcW w:w="144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MA</w:t>
            </w:r>
          </w:p>
        </w:tc>
        <w:tc>
          <w:tcPr>
            <w:tcW w:w="1710" w:type="dxa"/>
          </w:tcPr>
          <w:p w:rsidR="00BE2151" w:rsidRPr="00A60B96" w:rsidRDefault="0029153A"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Tokoh Masyarakat</w:t>
            </w:r>
          </w:p>
        </w:tc>
      </w:tr>
      <w:tr w:rsidR="00BE2151"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4</w:t>
            </w:r>
          </w:p>
        </w:tc>
        <w:tc>
          <w:tcPr>
            <w:tcW w:w="1283"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N</w:t>
            </w:r>
          </w:p>
        </w:tc>
        <w:tc>
          <w:tcPr>
            <w:tcW w:w="807" w:type="dxa"/>
          </w:tcPr>
          <w:p w:rsidR="00BE2151" w:rsidRPr="00A60B96" w:rsidRDefault="00C5632C" w:rsidP="0054072C">
            <w:pPr>
              <w:tabs>
                <w:tab w:val="left" w:pos="1837"/>
                <w:tab w:val="left" w:pos="3500"/>
                <w:tab w:val="center" w:pos="4945"/>
              </w:tabs>
              <w:spacing w:line="480" w:lineRule="auto"/>
              <w:rPr>
                <w:rFonts w:ascii="Times New Roman" w:hAnsi="Times New Roman" w:cs="Times New Roman"/>
                <w:sz w:val="24"/>
                <w:szCs w:val="24"/>
              </w:rPr>
            </w:pPr>
            <w:r>
              <w:rPr>
                <w:rFonts w:ascii="Times New Roman" w:hAnsi="Times New Roman" w:cs="Times New Roman"/>
                <w:sz w:val="24"/>
                <w:szCs w:val="24"/>
              </w:rPr>
              <w:t xml:space="preserve">  57</w:t>
            </w:r>
          </w:p>
        </w:tc>
        <w:tc>
          <w:tcPr>
            <w:tcW w:w="108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L</w:t>
            </w:r>
          </w:p>
        </w:tc>
        <w:tc>
          <w:tcPr>
            <w:tcW w:w="144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MA</w:t>
            </w:r>
          </w:p>
        </w:tc>
        <w:tc>
          <w:tcPr>
            <w:tcW w:w="1710" w:type="dxa"/>
          </w:tcPr>
          <w:p w:rsidR="00BE2151" w:rsidRPr="00A60B96" w:rsidRDefault="0029153A"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Masyarakat Adat</w:t>
            </w:r>
          </w:p>
        </w:tc>
      </w:tr>
      <w:tr w:rsidR="00BE2151" w:rsidRPr="00A60B96" w:rsidTr="00BE2151">
        <w:tc>
          <w:tcPr>
            <w:tcW w:w="628" w:type="dxa"/>
          </w:tcPr>
          <w:p w:rsidR="00BE2151" w:rsidRPr="00A60B96" w:rsidRDefault="00BE2151"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5</w:t>
            </w:r>
          </w:p>
        </w:tc>
        <w:tc>
          <w:tcPr>
            <w:tcW w:w="1283"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YN</w:t>
            </w:r>
          </w:p>
        </w:tc>
        <w:tc>
          <w:tcPr>
            <w:tcW w:w="807"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47</w:t>
            </w:r>
          </w:p>
        </w:tc>
        <w:tc>
          <w:tcPr>
            <w:tcW w:w="108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P</w:t>
            </w:r>
          </w:p>
        </w:tc>
        <w:tc>
          <w:tcPr>
            <w:tcW w:w="1440" w:type="dxa"/>
          </w:tcPr>
          <w:p w:rsidR="00BE2151" w:rsidRPr="00A60B96" w:rsidRDefault="005E7330"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 xml:space="preserve">      SMA</w:t>
            </w:r>
          </w:p>
        </w:tc>
        <w:tc>
          <w:tcPr>
            <w:tcW w:w="1710" w:type="dxa"/>
          </w:tcPr>
          <w:p w:rsidR="00BE2151" w:rsidRPr="00A60B96" w:rsidRDefault="0029153A" w:rsidP="0054072C">
            <w:pPr>
              <w:tabs>
                <w:tab w:val="left" w:pos="1837"/>
                <w:tab w:val="left" w:pos="3500"/>
                <w:tab w:val="center" w:pos="4945"/>
              </w:tabs>
              <w:spacing w:line="480" w:lineRule="auto"/>
              <w:rPr>
                <w:rFonts w:ascii="Times New Roman" w:hAnsi="Times New Roman" w:cs="Times New Roman"/>
                <w:sz w:val="24"/>
                <w:szCs w:val="24"/>
              </w:rPr>
            </w:pPr>
            <w:r w:rsidRPr="00A60B96">
              <w:rPr>
                <w:rFonts w:ascii="Times New Roman" w:hAnsi="Times New Roman" w:cs="Times New Roman"/>
                <w:sz w:val="24"/>
                <w:szCs w:val="24"/>
              </w:rPr>
              <w:t>Masyarakat Adat</w:t>
            </w:r>
          </w:p>
        </w:tc>
      </w:tr>
    </w:tbl>
    <w:p w:rsidR="00BE2151" w:rsidRPr="00A60B96" w:rsidRDefault="00D50E56" w:rsidP="00D50E56">
      <w:pPr>
        <w:tabs>
          <w:tab w:val="left" w:pos="1837"/>
          <w:tab w:val="left" w:pos="3500"/>
          <w:tab w:val="center" w:pos="4945"/>
        </w:tabs>
        <w:spacing w:line="480" w:lineRule="auto"/>
        <w:rPr>
          <w:rFonts w:ascii="Times New Roman" w:hAnsi="Times New Roman" w:cs="Times New Roman"/>
          <w:i/>
          <w:sz w:val="24"/>
          <w:szCs w:val="24"/>
        </w:rPr>
      </w:pPr>
      <w:r w:rsidRPr="00A60B96">
        <w:rPr>
          <w:rFonts w:ascii="Times New Roman" w:hAnsi="Times New Roman" w:cs="Times New Roman"/>
          <w:sz w:val="24"/>
          <w:szCs w:val="24"/>
        </w:rPr>
        <w:t xml:space="preserve">                   </w:t>
      </w:r>
      <w:r w:rsidRPr="00A60B96">
        <w:rPr>
          <w:rFonts w:ascii="Times New Roman" w:hAnsi="Times New Roman" w:cs="Times New Roman"/>
          <w:i/>
          <w:sz w:val="24"/>
          <w:szCs w:val="24"/>
        </w:rPr>
        <w:t>(</w:t>
      </w:r>
      <w:proofErr w:type="gramStart"/>
      <w:r w:rsidRPr="00A60B96">
        <w:rPr>
          <w:rFonts w:ascii="Times New Roman" w:hAnsi="Times New Roman" w:cs="Times New Roman"/>
          <w:i/>
          <w:sz w:val="24"/>
          <w:szCs w:val="24"/>
        </w:rPr>
        <w:t>sumber</w:t>
      </w:r>
      <w:proofErr w:type="gramEnd"/>
      <w:r w:rsidRPr="00A60B96">
        <w:rPr>
          <w:rFonts w:ascii="Times New Roman" w:hAnsi="Times New Roman" w:cs="Times New Roman"/>
          <w:i/>
          <w:sz w:val="24"/>
          <w:szCs w:val="24"/>
        </w:rPr>
        <w:t xml:space="preserve"> data:</w:t>
      </w:r>
      <w:r w:rsidR="009D3D98" w:rsidRPr="00A60B96">
        <w:rPr>
          <w:rFonts w:ascii="Times New Roman" w:hAnsi="Times New Roman" w:cs="Times New Roman"/>
          <w:i/>
          <w:sz w:val="24"/>
          <w:szCs w:val="24"/>
        </w:rPr>
        <w:t>hasil penelitian 2023)</w:t>
      </w:r>
    </w:p>
    <w:p w:rsidR="00F437F7" w:rsidRPr="00A60B96" w:rsidRDefault="004D0C64" w:rsidP="008E1E56">
      <w:pPr>
        <w:pStyle w:val="ListParagraph"/>
        <w:numPr>
          <w:ilvl w:val="0"/>
          <w:numId w:val="24"/>
        </w:numPr>
        <w:tabs>
          <w:tab w:val="left" w:pos="1837"/>
          <w:tab w:val="left" w:pos="3500"/>
          <w:tab w:val="center" w:pos="4945"/>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Identitas Responden</w:t>
      </w:r>
    </w:p>
    <w:p w:rsidR="00FB5B25" w:rsidRDefault="00F437F7" w:rsidP="00FB5B25">
      <w:pPr>
        <w:pStyle w:val="ListParagraph"/>
        <w:tabs>
          <w:tab w:val="left" w:pos="1837"/>
          <w:tab w:val="left" w:pos="3500"/>
          <w:tab w:val="center" w:pos="4945"/>
        </w:tabs>
        <w:spacing w:line="480" w:lineRule="auto"/>
        <w:ind w:left="1170"/>
        <w:jc w:val="both"/>
        <w:rPr>
          <w:rFonts w:ascii="Times New Roman" w:hAnsi="Times New Roman" w:cs="Times New Roman"/>
          <w:sz w:val="24"/>
          <w:szCs w:val="24"/>
        </w:rPr>
      </w:pPr>
      <w:r w:rsidRPr="00A60B96">
        <w:rPr>
          <w:rFonts w:ascii="Times New Roman" w:hAnsi="Times New Roman" w:cs="Times New Roman"/>
          <w:b/>
          <w:sz w:val="24"/>
          <w:szCs w:val="24"/>
        </w:rPr>
        <w:t xml:space="preserve">            </w:t>
      </w:r>
      <w:r w:rsidR="004D0C64" w:rsidRPr="00A60B96">
        <w:rPr>
          <w:rFonts w:ascii="Times New Roman" w:hAnsi="Times New Roman" w:cs="Times New Roman"/>
          <w:sz w:val="24"/>
          <w:szCs w:val="24"/>
        </w:rPr>
        <w:t>Sebagaimana yang dikemukaan dalam BAB III bahwa jumlah responden dalam penelitian ini adalah 5 orang yang dianta</w:t>
      </w:r>
      <w:r w:rsidR="00492610" w:rsidRPr="00A60B96">
        <w:rPr>
          <w:rFonts w:ascii="Times New Roman" w:hAnsi="Times New Roman" w:cs="Times New Roman"/>
          <w:sz w:val="24"/>
          <w:szCs w:val="24"/>
        </w:rPr>
        <w:t xml:space="preserve">ranya </w:t>
      </w:r>
      <w:r w:rsidR="00C96045" w:rsidRPr="00A60B96">
        <w:rPr>
          <w:rFonts w:ascii="Times New Roman" w:hAnsi="Times New Roman" w:cs="Times New Roman"/>
          <w:sz w:val="24"/>
          <w:szCs w:val="24"/>
        </w:rPr>
        <w:t xml:space="preserve">1 </w:t>
      </w:r>
      <w:r w:rsidR="00492610" w:rsidRPr="00A60B96">
        <w:rPr>
          <w:rFonts w:ascii="Times New Roman" w:hAnsi="Times New Roman" w:cs="Times New Roman"/>
          <w:sz w:val="24"/>
          <w:szCs w:val="24"/>
        </w:rPr>
        <w:t xml:space="preserve">tokoh adat, </w:t>
      </w:r>
      <w:r w:rsidR="00C96045" w:rsidRPr="00A60B96">
        <w:rPr>
          <w:rFonts w:ascii="Times New Roman" w:hAnsi="Times New Roman" w:cs="Times New Roman"/>
          <w:sz w:val="24"/>
          <w:szCs w:val="24"/>
        </w:rPr>
        <w:t xml:space="preserve">1 tokoh masyarakat </w:t>
      </w:r>
      <w:r w:rsidR="004D0C64" w:rsidRPr="00A60B96">
        <w:rPr>
          <w:rFonts w:ascii="Times New Roman" w:hAnsi="Times New Roman" w:cs="Times New Roman"/>
          <w:sz w:val="24"/>
          <w:szCs w:val="24"/>
        </w:rPr>
        <w:t>dan 3 masyarakat adat, Semua responden memiliki latar belakan</w:t>
      </w:r>
      <w:r w:rsidR="00D94270" w:rsidRPr="00A60B96">
        <w:rPr>
          <w:rFonts w:ascii="Times New Roman" w:hAnsi="Times New Roman" w:cs="Times New Roman"/>
          <w:sz w:val="24"/>
          <w:szCs w:val="24"/>
        </w:rPr>
        <w:t>g yang beda-beda mulai dari usia 47-59 tahun</w:t>
      </w:r>
      <w:r w:rsidR="004D0C64"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lastRenderedPageBreak/>
        <w:t>jenis kelamin</w:t>
      </w:r>
      <w:r w:rsidR="00D94270" w:rsidRPr="00A60B96">
        <w:rPr>
          <w:rFonts w:ascii="Times New Roman" w:hAnsi="Times New Roman" w:cs="Times New Roman"/>
          <w:sz w:val="24"/>
          <w:szCs w:val="24"/>
        </w:rPr>
        <w:t xml:space="preserve"> terdiri dari 1 perempuan dan 3 laki-</w:t>
      </w:r>
      <w:proofErr w:type="gramStart"/>
      <w:r w:rsidR="00D94270" w:rsidRPr="00A60B96">
        <w:rPr>
          <w:rFonts w:ascii="Times New Roman" w:hAnsi="Times New Roman" w:cs="Times New Roman"/>
          <w:sz w:val="24"/>
          <w:szCs w:val="24"/>
        </w:rPr>
        <w:t xml:space="preserve">laki </w:t>
      </w:r>
      <w:r w:rsidR="004D0C64" w:rsidRPr="00A60B96">
        <w:rPr>
          <w:rFonts w:ascii="Times New Roman" w:hAnsi="Times New Roman" w:cs="Times New Roman"/>
          <w:sz w:val="24"/>
          <w:szCs w:val="24"/>
        </w:rPr>
        <w:t>,</w:t>
      </w:r>
      <w:proofErr w:type="gramEnd"/>
      <w:r w:rsidR="004D0C64" w:rsidRPr="00A60B96">
        <w:rPr>
          <w:rFonts w:ascii="Times New Roman" w:hAnsi="Times New Roman" w:cs="Times New Roman"/>
          <w:sz w:val="24"/>
          <w:szCs w:val="24"/>
        </w:rPr>
        <w:t xml:space="preserve"> </w:t>
      </w:r>
      <w:r w:rsidR="00D94270" w:rsidRPr="00A60B96">
        <w:rPr>
          <w:rFonts w:ascii="Times New Roman" w:hAnsi="Times New Roman" w:cs="Times New Roman"/>
          <w:sz w:val="24"/>
          <w:szCs w:val="24"/>
        </w:rPr>
        <w:t xml:space="preserve">dengan </w:t>
      </w:r>
      <w:r w:rsidR="004D0C64" w:rsidRPr="00A60B96">
        <w:rPr>
          <w:rFonts w:ascii="Times New Roman" w:hAnsi="Times New Roman" w:cs="Times New Roman"/>
          <w:sz w:val="24"/>
          <w:szCs w:val="24"/>
        </w:rPr>
        <w:t>tingkat pendidikan</w:t>
      </w:r>
      <w:r w:rsidR="00D94270" w:rsidRPr="00A60B96">
        <w:rPr>
          <w:rFonts w:ascii="Times New Roman" w:hAnsi="Times New Roman" w:cs="Times New Roman"/>
          <w:sz w:val="24"/>
          <w:szCs w:val="24"/>
        </w:rPr>
        <w:t xml:space="preserve">  SMA dan S1 dan memiliki status sebagai tokoh adat, tokoh masyarakat, dan masyarakat adat</w:t>
      </w:r>
      <w:r w:rsidR="004D0C64" w:rsidRPr="00A60B96">
        <w:rPr>
          <w:rFonts w:ascii="Times New Roman" w:hAnsi="Times New Roman" w:cs="Times New Roman"/>
          <w:sz w:val="24"/>
          <w:szCs w:val="24"/>
        </w:rPr>
        <w:t xml:space="preserve">. Teknik sampling dalam penelitian ini adalah </w:t>
      </w:r>
      <w:r w:rsidR="004D0C64" w:rsidRPr="00A60B96">
        <w:rPr>
          <w:rFonts w:ascii="Times New Roman" w:hAnsi="Times New Roman" w:cs="Times New Roman"/>
          <w:i/>
          <w:sz w:val="24"/>
          <w:szCs w:val="24"/>
        </w:rPr>
        <w:t>purposive sampling</w:t>
      </w:r>
      <w:r w:rsidR="004D0C64" w:rsidRPr="00A60B96">
        <w:rPr>
          <w:rFonts w:ascii="Times New Roman" w:hAnsi="Times New Roman" w:cs="Times New Roman"/>
          <w:sz w:val="24"/>
          <w:szCs w:val="24"/>
        </w:rPr>
        <w:t xml:space="preserve"> maka semua responden dipilih </w:t>
      </w:r>
      <w:proofErr w:type="gramStart"/>
      <w:r w:rsidR="004D0C64" w:rsidRPr="00A60B96">
        <w:rPr>
          <w:rFonts w:ascii="Times New Roman" w:hAnsi="Times New Roman" w:cs="Times New Roman"/>
          <w:sz w:val="24"/>
          <w:szCs w:val="24"/>
        </w:rPr>
        <w:t>dengan  pertimbangan</w:t>
      </w:r>
      <w:proofErr w:type="gramEnd"/>
      <w:r w:rsidR="004D0C64" w:rsidRPr="00A60B96">
        <w:rPr>
          <w:rFonts w:ascii="Times New Roman" w:hAnsi="Times New Roman" w:cs="Times New Roman"/>
          <w:sz w:val="24"/>
          <w:szCs w:val="24"/>
        </w:rPr>
        <w:t xml:space="preserve"> dan memenuhi semua kriteria menjadi responden dalam penelitian ini.</w:t>
      </w:r>
    </w:p>
    <w:p w:rsidR="00FB5B25" w:rsidRPr="00FB5B25" w:rsidRDefault="00FB5B25" w:rsidP="00FB5B25">
      <w:pPr>
        <w:pStyle w:val="ListParagraph"/>
        <w:tabs>
          <w:tab w:val="left" w:pos="1837"/>
          <w:tab w:val="left" w:pos="3500"/>
          <w:tab w:val="center" w:pos="4945"/>
        </w:tabs>
        <w:spacing w:line="480" w:lineRule="auto"/>
        <w:ind w:left="1170"/>
        <w:jc w:val="both"/>
        <w:rPr>
          <w:rFonts w:ascii="Times New Roman" w:hAnsi="Times New Roman" w:cs="Times New Roman"/>
          <w:sz w:val="24"/>
          <w:szCs w:val="24"/>
        </w:rPr>
      </w:pPr>
    </w:p>
    <w:p w:rsidR="007360EA" w:rsidRPr="00A60B96" w:rsidRDefault="007360EA" w:rsidP="008E1E56">
      <w:pPr>
        <w:pStyle w:val="ListParagraph"/>
        <w:numPr>
          <w:ilvl w:val="0"/>
          <w:numId w:val="31"/>
        </w:numPr>
        <w:tabs>
          <w:tab w:val="left" w:pos="1837"/>
        </w:tabs>
        <w:spacing w:line="480" w:lineRule="auto"/>
        <w:rPr>
          <w:rFonts w:ascii="Times New Roman" w:hAnsi="Times New Roman" w:cs="Times New Roman"/>
          <w:b/>
          <w:sz w:val="24"/>
          <w:szCs w:val="24"/>
        </w:rPr>
      </w:pPr>
      <w:r w:rsidRPr="00A60B96">
        <w:rPr>
          <w:rFonts w:ascii="Times New Roman" w:hAnsi="Times New Roman" w:cs="Times New Roman"/>
          <w:b/>
          <w:sz w:val="24"/>
          <w:szCs w:val="24"/>
        </w:rPr>
        <w:t>HASIL PENELITIAN</w:t>
      </w:r>
      <w:r w:rsidRPr="00A60B96">
        <w:rPr>
          <w:rFonts w:ascii="Times New Roman" w:hAnsi="Times New Roman" w:cs="Times New Roman"/>
          <w:b/>
          <w:sz w:val="24"/>
          <w:szCs w:val="24"/>
        </w:rPr>
        <w:tab/>
      </w:r>
    </w:p>
    <w:p w:rsidR="00A920EC" w:rsidRDefault="00A920EC" w:rsidP="00A920EC">
      <w:pPr>
        <w:pStyle w:val="ListParagraph"/>
        <w:tabs>
          <w:tab w:val="left" w:pos="1170"/>
        </w:tabs>
        <w:spacing w:line="48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        </w:t>
      </w:r>
      <w:proofErr w:type="gramStart"/>
      <w:r w:rsidR="00E02B41" w:rsidRPr="00A60B96">
        <w:rPr>
          <w:rFonts w:ascii="Times New Roman" w:hAnsi="Times New Roman" w:cs="Times New Roman"/>
          <w:sz w:val="24"/>
          <w:szCs w:val="24"/>
        </w:rPr>
        <w:t>P</w:t>
      </w:r>
      <w:r w:rsidR="004D0C64" w:rsidRPr="00A60B96">
        <w:rPr>
          <w:rFonts w:ascii="Times New Roman" w:hAnsi="Times New Roman" w:cs="Times New Roman"/>
          <w:sz w:val="24"/>
          <w:szCs w:val="24"/>
        </w:rPr>
        <w:t>enjelasan selanjutnya peneliti menguraikan temuan data yang terdapat dilapangan berupa data boservasi dan wawancara sesuai dengan rumusan masalah yang ada dalam judul penelitian ini.</w:t>
      </w:r>
      <w:proofErr w:type="gramEnd"/>
      <w:r w:rsidR="004D0C64" w:rsidRPr="00A60B96">
        <w:rPr>
          <w:rFonts w:ascii="Times New Roman" w:hAnsi="Times New Roman" w:cs="Times New Roman"/>
          <w:sz w:val="24"/>
          <w:szCs w:val="24"/>
        </w:rPr>
        <w:t xml:space="preserve"> Hasil penelitian dapat disusun antara hasil wawancara, observasi dan analisa peneliti, kemudian dikuatkan dengan penggunaan teori </w:t>
      </w:r>
      <w:r w:rsidR="00F0015C" w:rsidRPr="00A60B96">
        <w:rPr>
          <w:rFonts w:ascii="Times New Roman" w:hAnsi="Times New Roman" w:cs="Times New Roman"/>
          <w:sz w:val="24"/>
          <w:szCs w:val="24"/>
        </w:rPr>
        <w:t xml:space="preserve">pada pembahasan asil penelitian </w:t>
      </w:r>
      <w:r w:rsidR="004D0C64" w:rsidRPr="00A60B96">
        <w:rPr>
          <w:rFonts w:ascii="Times New Roman" w:hAnsi="Times New Roman" w:cs="Times New Roman"/>
          <w:sz w:val="24"/>
          <w:szCs w:val="24"/>
        </w:rPr>
        <w:t xml:space="preserve">berdasarkan uraian </w:t>
      </w:r>
      <w:proofErr w:type="gramStart"/>
      <w:r w:rsidR="004D0C64" w:rsidRPr="00A60B96">
        <w:rPr>
          <w:rFonts w:ascii="Times New Roman" w:hAnsi="Times New Roman" w:cs="Times New Roman"/>
          <w:sz w:val="24"/>
          <w:szCs w:val="24"/>
        </w:rPr>
        <w:t>bab</w:t>
      </w:r>
      <w:proofErr w:type="gramEnd"/>
      <w:r w:rsidR="004D0C64" w:rsidRPr="00A60B96">
        <w:rPr>
          <w:rFonts w:ascii="Times New Roman" w:hAnsi="Times New Roman" w:cs="Times New Roman"/>
          <w:sz w:val="24"/>
          <w:szCs w:val="24"/>
        </w:rPr>
        <w:t xml:space="preserve"> II sebelumnya.</w:t>
      </w:r>
    </w:p>
    <w:p w:rsidR="00D83DCD" w:rsidRPr="00A920EC" w:rsidRDefault="00A920EC" w:rsidP="00A920EC">
      <w:pPr>
        <w:pStyle w:val="ListParagraph"/>
        <w:tabs>
          <w:tab w:val="left" w:pos="1170"/>
        </w:tabs>
        <w:spacing w:line="480" w:lineRule="auto"/>
        <w:ind w:left="360"/>
        <w:jc w:val="both"/>
        <w:rPr>
          <w:rFonts w:ascii="Times New Roman" w:hAnsi="Times New Roman" w:cs="Times New Roman"/>
          <w:b/>
          <w:sz w:val="24"/>
          <w:szCs w:val="24"/>
        </w:rPr>
      </w:pPr>
      <w:r>
        <w:rPr>
          <w:rFonts w:ascii="Times New Roman" w:hAnsi="Times New Roman" w:cs="Times New Roman"/>
          <w:sz w:val="24"/>
          <w:szCs w:val="24"/>
        </w:rPr>
        <w:t xml:space="preserve">        </w:t>
      </w:r>
      <w:r w:rsidR="004D0C64" w:rsidRPr="00A920EC">
        <w:rPr>
          <w:rFonts w:ascii="Times New Roman" w:hAnsi="Times New Roman" w:cs="Times New Roman"/>
          <w:sz w:val="24"/>
          <w:szCs w:val="24"/>
        </w:rPr>
        <w:t xml:space="preserve">Dalam beberapa indikator yang di pakai untuk membahas tanggung jawab masyarakat terhadap </w:t>
      </w:r>
      <w:r w:rsidR="002C6CF6" w:rsidRPr="00A920EC">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002C6CF6" w:rsidRPr="00A920EC">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2C6CF6" w:rsidRPr="00A920EC">
        <w:rPr>
          <w:rFonts w:ascii="Times New Roman" w:hAnsi="Times New Roman" w:cs="Times New Roman"/>
          <w:sz w:val="24"/>
          <w:szCs w:val="24"/>
        </w:rPr>
        <w:t>, maka di</w:t>
      </w:r>
      <w:r w:rsidR="004D0C64" w:rsidRPr="00A920EC">
        <w:rPr>
          <w:rFonts w:ascii="Times New Roman" w:hAnsi="Times New Roman" w:cs="Times New Roman"/>
          <w:sz w:val="24"/>
          <w:szCs w:val="24"/>
        </w:rPr>
        <w:t xml:space="preserve">jadikan beberapa pertanyaan terhadap informan dalam </w:t>
      </w:r>
      <w:r w:rsidR="002C6CF6" w:rsidRPr="00A920EC">
        <w:rPr>
          <w:rFonts w:ascii="Times New Roman" w:hAnsi="Times New Roman" w:cs="Times New Roman"/>
          <w:sz w:val="24"/>
          <w:szCs w:val="24"/>
        </w:rPr>
        <w:t>penelitian ini yang kemudian di</w:t>
      </w:r>
      <w:r w:rsidR="004D0C64" w:rsidRPr="00A920EC">
        <w:rPr>
          <w:rFonts w:ascii="Times New Roman" w:hAnsi="Times New Roman" w:cs="Times New Roman"/>
          <w:sz w:val="24"/>
          <w:szCs w:val="24"/>
        </w:rPr>
        <w:t>analisa hasilnya sebagai berikut:</w:t>
      </w:r>
    </w:p>
    <w:p w:rsidR="00D83DCD" w:rsidRPr="00A60B96" w:rsidRDefault="00B55E45" w:rsidP="008E1E56">
      <w:pPr>
        <w:pStyle w:val="ListParagraph"/>
        <w:numPr>
          <w:ilvl w:val="0"/>
          <w:numId w:val="32"/>
        </w:numPr>
        <w:tabs>
          <w:tab w:val="left" w:pos="1837"/>
        </w:tabs>
        <w:spacing w:line="480" w:lineRule="auto"/>
        <w:jc w:val="both"/>
        <w:rPr>
          <w:rFonts w:ascii="Times New Roman" w:hAnsi="Times New Roman" w:cs="Times New Roman"/>
          <w:b/>
          <w:sz w:val="24"/>
          <w:szCs w:val="24"/>
        </w:rPr>
      </w:pPr>
      <w:r w:rsidRPr="00B55E45">
        <w:rPr>
          <w:rFonts w:ascii="Times New Roman" w:hAnsi="Times New Roman" w:cs="Times New Roman"/>
          <w:b/>
          <w:i/>
          <w:sz w:val="24"/>
          <w:szCs w:val="24"/>
        </w:rPr>
        <w:t>Yelim</w:t>
      </w:r>
      <w:r w:rsidR="004D0C64" w:rsidRPr="00A60B96">
        <w:rPr>
          <w:rFonts w:ascii="Times New Roman" w:hAnsi="Times New Roman" w:cs="Times New Roman"/>
          <w:b/>
          <w:sz w:val="24"/>
          <w:szCs w:val="24"/>
        </w:rPr>
        <w:t xml:space="preserve"> sebagai tanggung jawab terhadap lingkungan, bangsa</w:t>
      </w:r>
      <w:r w:rsidR="00B12120" w:rsidRPr="00A60B96">
        <w:rPr>
          <w:rFonts w:ascii="Times New Roman" w:hAnsi="Times New Roman" w:cs="Times New Roman"/>
          <w:b/>
          <w:sz w:val="24"/>
          <w:szCs w:val="24"/>
        </w:rPr>
        <w:t>, dan negara pada masyarakat Dusun Watran</w:t>
      </w:r>
    </w:p>
    <w:p w:rsidR="00D83DCD" w:rsidRPr="00A60B96" w:rsidRDefault="00A920EC">
      <w:pPr>
        <w:pStyle w:val="ListParagraph"/>
        <w:tabs>
          <w:tab w:val="left" w:pos="183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 xml:space="preserve">Dusun Watran memiliki kebiasaan yang menjadi turun-temurun dari leluhur yang dapat dilestarikan oleh generasi ke generasi, kebiasaan atau </w:t>
      </w:r>
      <w:r w:rsidR="004D0C64" w:rsidRPr="00A60B96">
        <w:rPr>
          <w:rFonts w:ascii="Times New Roman" w:hAnsi="Times New Roman" w:cs="Times New Roman"/>
          <w:sz w:val="24"/>
          <w:szCs w:val="24"/>
        </w:rPr>
        <w:lastRenderedPageBreak/>
        <w:t>budaya ini sudah berjalan sejak dahulu dalam kehidupan masyarakat kei secara menyeluruh da</w:t>
      </w:r>
      <w:r w:rsidR="00B77162">
        <w:rPr>
          <w:rFonts w:ascii="Times New Roman" w:hAnsi="Times New Roman" w:cs="Times New Roman"/>
          <w:sz w:val="24"/>
          <w:szCs w:val="24"/>
        </w:rPr>
        <w:t>n terkhususnya pada masyarakat Dusun W</w:t>
      </w:r>
      <w:r w:rsidR="004D0C64" w:rsidRPr="00A60B96">
        <w:rPr>
          <w:rFonts w:ascii="Times New Roman" w:hAnsi="Times New Roman" w:cs="Times New Roman"/>
          <w:sz w:val="24"/>
          <w:szCs w:val="24"/>
        </w:rPr>
        <w:t>atran.</w:t>
      </w:r>
      <w:proofErr w:type="gramEnd"/>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proofErr w:type="gramStart"/>
      <w:r w:rsidRPr="00A60B96">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dalah budaya atau kebiasaan yang dapat dilaksanakan dalam kehidupan masyarakat kei sampai saat ini masih menjadi tali penguat dalam bersilaturahmi terhadap sesama.</w:t>
      </w:r>
      <w:proofErr w:type="gramEnd"/>
      <w:r w:rsidRPr="00A60B96">
        <w:rPr>
          <w:rFonts w:ascii="Times New Roman" w:hAnsi="Times New Roman" w:cs="Times New Roman"/>
          <w:sz w:val="24"/>
          <w:szCs w:val="24"/>
        </w:rPr>
        <w:t xml:space="preserve"> budaya ini dapat berjalan tidak memandang golongan atau adanya klasifikasi antara satu sama yang lain.</w:t>
      </w:r>
    </w:p>
    <w:p w:rsidR="00D83DCD" w:rsidRPr="00A60B96" w:rsidRDefault="00A920EC">
      <w:pPr>
        <w:pStyle w:val="ListParagraph"/>
        <w:tabs>
          <w:tab w:val="left" w:pos="183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77162">
        <w:rPr>
          <w:rFonts w:ascii="Times New Roman" w:hAnsi="Times New Roman" w:cs="Times New Roman"/>
          <w:sz w:val="24"/>
          <w:szCs w:val="24"/>
        </w:rPr>
        <w:t xml:space="preserve">Buda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rupakan proses pemberian tanggungan secara fisik maupun sumbangan secara suka rela dari masing-masing keluarga di dusun watran, hal ini merupakan satu bentuk hidup orang bersaudara dalam kehidupa</w:t>
      </w:r>
      <w:r w:rsidR="00B12120" w:rsidRPr="00A60B96">
        <w:rPr>
          <w:rFonts w:ascii="Times New Roman" w:hAnsi="Times New Roman" w:cs="Times New Roman"/>
          <w:sz w:val="24"/>
          <w:szCs w:val="24"/>
        </w:rPr>
        <w:t xml:space="preserve">n sehari-hari. </w:t>
      </w:r>
      <w:proofErr w:type="gramStart"/>
      <w:r w:rsidR="00B12120" w:rsidRPr="00A60B96">
        <w:rPr>
          <w:rFonts w:ascii="Times New Roman" w:hAnsi="Times New Roman" w:cs="Times New Roman"/>
          <w:sz w:val="24"/>
          <w:szCs w:val="24"/>
        </w:rPr>
        <w:t xml:space="preserve">Untuk mengetahui hasil wawancara, bisa kita lihat </w:t>
      </w:r>
      <w:r w:rsidR="004D0C64" w:rsidRPr="00A60B96">
        <w:rPr>
          <w:rFonts w:ascii="Times New Roman" w:hAnsi="Times New Roman" w:cs="Times New Roman"/>
          <w:sz w:val="24"/>
          <w:szCs w:val="24"/>
        </w:rPr>
        <w:t>dibawah ini.</w:t>
      </w:r>
      <w:proofErr w:type="gramEnd"/>
      <w:r w:rsidR="004D0C64" w:rsidRPr="00A60B96">
        <w:rPr>
          <w:rFonts w:ascii="Times New Roman" w:hAnsi="Times New Roman" w:cs="Times New Roman"/>
          <w:sz w:val="24"/>
          <w:szCs w:val="24"/>
        </w:rPr>
        <w:t xml:space="preserve"> </w:t>
      </w:r>
    </w:p>
    <w:p w:rsidR="00EE3508" w:rsidRPr="00A60B96" w:rsidRDefault="008A316E" w:rsidP="00EE350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b</w:t>
      </w:r>
      <w:r w:rsidR="00B12120" w:rsidRPr="00A60B96">
        <w:rPr>
          <w:rFonts w:ascii="Times New Roman" w:hAnsi="Times New Roman" w:cs="Times New Roman"/>
          <w:sz w:val="24"/>
          <w:szCs w:val="24"/>
        </w:rPr>
        <w:t xml:space="preserve">entuk tanggung jawab masyarakat Dusun Watran pada acara kedukaan yang terkait dalam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pat diremukan melalui hasil wawancara peneliti dengan </w:t>
      </w:r>
      <w:r w:rsidR="00EE3508" w:rsidRPr="00A60B96">
        <w:rPr>
          <w:rFonts w:ascii="Times New Roman" w:hAnsi="Times New Roman" w:cs="Times New Roman"/>
          <w:sz w:val="24"/>
          <w:szCs w:val="24"/>
        </w:rPr>
        <w:t>para informan penelitian antara lain:</w:t>
      </w:r>
    </w:p>
    <w:p w:rsidR="00D83DCD" w:rsidRPr="00A60B96" w:rsidRDefault="0055232F" w:rsidP="00EE350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Dari salah satu tokoh adat Dusun Watran bapak K. N</w:t>
      </w:r>
      <w:r w:rsidR="00AC7B42" w:rsidRPr="00A60B96">
        <w:rPr>
          <w:rFonts w:ascii="Times New Roman" w:hAnsi="Times New Roman" w:cs="Times New Roman"/>
          <w:sz w:val="24"/>
          <w:szCs w:val="24"/>
        </w:rPr>
        <w:t>araha</w:t>
      </w:r>
      <w:r w:rsidRPr="00A60B96">
        <w:rPr>
          <w:rFonts w:ascii="Times New Roman" w:hAnsi="Times New Roman" w:cs="Times New Roman"/>
          <w:sz w:val="24"/>
          <w:szCs w:val="24"/>
        </w:rPr>
        <w:t xml:space="preserve"> </w:t>
      </w:r>
      <w:r w:rsidR="00AC7B42" w:rsidRPr="00A60B96">
        <w:rPr>
          <w:rFonts w:ascii="Times New Roman" w:hAnsi="Times New Roman" w:cs="Times New Roman"/>
          <w:sz w:val="24"/>
          <w:szCs w:val="24"/>
        </w:rPr>
        <w:t>(</w:t>
      </w:r>
      <w:r w:rsidR="001C7118">
        <w:rPr>
          <w:rFonts w:ascii="Times New Roman" w:hAnsi="Times New Roman" w:cs="Times New Roman"/>
          <w:sz w:val="24"/>
          <w:szCs w:val="24"/>
        </w:rPr>
        <w:t>26 O</w:t>
      </w:r>
      <w:r w:rsidRPr="00A60B96">
        <w:rPr>
          <w:rFonts w:ascii="Times New Roman" w:hAnsi="Times New Roman" w:cs="Times New Roman"/>
          <w:sz w:val="24"/>
          <w:szCs w:val="24"/>
        </w:rPr>
        <w:t>ktober 2023</w:t>
      </w:r>
      <w:r w:rsidR="00AC7B42" w:rsidRPr="00A60B96">
        <w:rPr>
          <w:rFonts w:ascii="Times New Roman" w:hAnsi="Times New Roman" w:cs="Times New Roman"/>
          <w:sz w:val="24"/>
          <w:szCs w:val="24"/>
        </w:rPr>
        <w:t>)</w:t>
      </w:r>
      <w:r w:rsidRPr="00A60B96">
        <w:rPr>
          <w:rFonts w:ascii="Times New Roman" w:hAnsi="Times New Roman" w:cs="Times New Roman"/>
          <w:sz w:val="24"/>
          <w:szCs w:val="24"/>
        </w:rPr>
        <w:t xml:space="preserve"> menurut beliau:</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w:t>
      </w:r>
      <w:r w:rsidR="0014763A" w:rsidRPr="00A60B96">
        <w:rPr>
          <w:rFonts w:ascii="Times New Roman" w:hAnsi="Times New Roman" w:cs="Times New Roman"/>
          <w:sz w:val="24"/>
          <w:szCs w:val="24"/>
        </w:rPr>
        <w:t xml:space="preserve">merupakan budaya sosial </w:t>
      </w:r>
      <w:r w:rsidR="004D0C64" w:rsidRPr="00A60B96">
        <w:rPr>
          <w:rFonts w:ascii="Times New Roman" w:hAnsi="Times New Roman" w:cs="Times New Roman"/>
          <w:sz w:val="24"/>
          <w:szCs w:val="24"/>
        </w:rPr>
        <w:t>digunakan baik dalam duniaw</w:t>
      </w:r>
      <w:r w:rsidR="00045E85" w:rsidRPr="00A60B96">
        <w:rPr>
          <w:rFonts w:ascii="Times New Roman" w:hAnsi="Times New Roman" w:cs="Times New Roman"/>
          <w:sz w:val="24"/>
          <w:szCs w:val="24"/>
        </w:rPr>
        <w:t xml:space="preserve">i, pemerintahan, adat, agama, pendidikan dan hal sosial lainnya. </w:t>
      </w:r>
      <w:proofErr w:type="gramStart"/>
      <w:r w:rsidR="00B55E45" w:rsidRPr="00B55E45">
        <w:rPr>
          <w:rFonts w:ascii="Times New Roman" w:hAnsi="Times New Roman" w:cs="Times New Roman"/>
          <w:i/>
          <w:sz w:val="24"/>
          <w:szCs w:val="24"/>
        </w:rPr>
        <w:t>yelim</w:t>
      </w:r>
      <w:proofErr w:type="gramEnd"/>
      <w:r w:rsidR="0014763A" w:rsidRPr="00A60B96">
        <w:rPr>
          <w:rFonts w:ascii="Times New Roman" w:hAnsi="Times New Roman" w:cs="Times New Roman"/>
          <w:sz w:val="24"/>
          <w:szCs w:val="24"/>
        </w:rPr>
        <w:t xml:space="preserve"> ini berupa </w:t>
      </w:r>
      <w:r w:rsidR="004D0C64" w:rsidRPr="00A60B96">
        <w:rPr>
          <w:rFonts w:ascii="Times New Roman" w:hAnsi="Times New Roman" w:cs="Times New Roman"/>
          <w:sz w:val="24"/>
          <w:szCs w:val="24"/>
        </w:rPr>
        <w:t>sumbang</w:t>
      </w:r>
      <w:r w:rsidR="00045E85" w:rsidRPr="00A60B96">
        <w:rPr>
          <w:rFonts w:ascii="Times New Roman" w:hAnsi="Times New Roman" w:cs="Times New Roman"/>
          <w:sz w:val="24"/>
          <w:szCs w:val="24"/>
        </w:rPr>
        <w:t xml:space="preserve">an uang, </w:t>
      </w:r>
      <w:r w:rsidR="0014763A" w:rsidRPr="00A60B96">
        <w:rPr>
          <w:rFonts w:ascii="Times New Roman" w:hAnsi="Times New Roman" w:cs="Times New Roman"/>
          <w:sz w:val="24"/>
          <w:szCs w:val="24"/>
        </w:rPr>
        <w:t xml:space="preserve">bantuan makan minum </w:t>
      </w:r>
      <w:r w:rsidR="00045E85" w:rsidRPr="00A60B96">
        <w:rPr>
          <w:rFonts w:ascii="Times New Roman" w:hAnsi="Times New Roman" w:cs="Times New Roman"/>
          <w:sz w:val="24"/>
          <w:szCs w:val="24"/>
        </w:rPr>
        <w:t xml:space="preserve">dan material lainnya. </w:t>
      </w:r>
      <w:r w:rsidR="0014763A" w:rsidRPr="00A60B96">
        <w:rPr>
          <w:rFonts w:ascii="Times New Roman" w:hAnsi="Times New Roman" w:cs="Times New Roman"/>
          <w:sz w:val="24"/>
          <w:szCs w:val="24"/>
        </w:rPr>
        <w:t>O</w:t>
      </w:r>
      <w:r w:rsidR="004D0C64" w:rsidRPr="00A60B96">
        <w:rPr>
          <w:rFonts w:ascii="Times New Roman" w:hAnsi="Times New Roman" w:cs="Times New Roman"/>
          <w:sz w:val="24"/>
          <w:szCs w:val="24"/>
        </w:rPr>
        <w:t xml:space="preserve">leh karena itu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adalah hasil pekerjaan dari ka</w:t>
      </w:r>
      <w:r w:rsidR="00045E85" w:rsidRPr="00A60B96">
        <w:rPr>
          <w:rFonts w:ascii="Times New Roman" w:hAnsi="Times New Roman" w:cs="Times New Roman"/>
          <w:sz w:val="24"/>
          <w:szCs w:val="24"/>
        </w:rPr>
        <w:t xml:space="preserve">ki yang melangkah dengan tangan untuk </w:t>
      </w:r>
      <w:r w:rsidR="004D0C64" w:rsidRPr="00A60B96">
        <w:rPr>
          <w:rFonts w:ascii="Times New Roman" w:hAnsi="Times New Roman" w:cs="Times New Roman"/>
          <w:sz w:val="24"/>
          <w:szCs w:val="24"/>
        </w:rPr>
        <w:t>bekerja kemudian di pisahkan atau disisah</w:t>
      </w:r>
      <w:r w:rsidR="0014763A" w:rsidRPr="00A60B96">
        <w:rPr>
          <w:rFonts w:ascii="Times New Roman" w:hAnsi="Times New Roman" w:cs="Times New Roman"/>
          <w:sz w:val="24"/>
          <w:szCs w:val="24"/>
        </w:rPr>
        <w:t xml:space="preserve">kan kepada yang mempunyai hajatan hal </w:t>
      </w:r>
      <w:r w:rsidR="00045E85" w:rsidRPr="00A60B96">
        <w:rPr>
          <w:rFonts w:ascii="Times New Roman" w:hAnsi="Times New Roman" w:cs="Times New Roman"/>
          <w:sz w:val="24"/>
          <w:szCs w:val="24"/>
        </w:rPr>
        <w:t>ini</w:t>
      </w:r>
      <w:r w:rsidR="004D0C64" w:rsidRPr="00A60B96">
        <w:rPr>
          <w:rFonts w:ascii="Times New Roman" w:hAnsi="Times New Roman" w:cs="Times New Roman"/>
          <w:sz w:val="24"/>
          <w:szCs w:val="24"/>
        </w:rPr>
        <w:t xml:space="preserve"> </w:t>
      </w:r>
      <w:r w:rsidR="0014763A" w:rsidRPr="00A60B96">
        <w:rPr>
          <w:rFonts w:ascii="Times New Roman" w:hAnsi="Times New Roman" w:cs="Times New Roman"/>
          <w:sz w:val="24"/>
          <w:szCs w:val="24"/>
        </w:rPr>
        <w:t xml:space="preserve">menunjukan rasa </w:t>
      </w:r>
      <w:r w:rsidR="004D0C64" w:rsidRPr="00A60B96">
        <w:rPr>
          <w:rFonts w:ascii="Times New Roman" w:hAnsi="Times New Roman" w:cs="Times New Roman"/>
          <w:sz w:val="24"/>
          <w:szCs w:val="24"/>
        </w:rPr>
        <w:t>kemanusiaan dalam hidup sehari-hari"</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Selanjutnya </w:t>
      </w:r>
      <w:r w:rsidR="00117D32" w:rsidRPr="00A60B96">
        <w:rPr>
          <w:rFonts w:ascii="Times New Roman" w:hAnsi="Times New Roman" w:cs="Times New Roman"/>
          <w:sz w:val="24"/>
          <w:szCs w:val="24"/>
        </w:rPr>
        <w:t xml:space="preserve">hal yang </w:t>
      </w:r>
      <w:proofErr w:type="gramStart"/>
      <w:r w:rsidR="00117D32" w:rsidRPr="00A60B96">
        <w:rPr>
          <w:rFonts w:ascii="Times New Roman" w:hAnsi="Times New Roman" w:cs="Times New Roman"/>
          <w:sz w:val="24"/>
          <w:szCs w:val="24"/>
        </w:rPr>
        <w:t>sama</w:t>
      </w:r>
      <w:proofErr w:type="gramEnd"/>
      <w:r w:rsidR="00117D32" w:rsidRPr="00A60B96">
        <w:rPr>
          <w:rFonts w:ascii="Times New Roman" w:hAnsi="Times New Roman" w:cs="Times New Roman"/>
          <w:sz w:val="24"/>
          <w:szCs w:val="24"/>
        </w:rPr>
        <w:t xml:space="preserve"> juga di </w:t>
      </w:r>
      <w:r w:rsidR="00863E66" w:rsidRPr="00A60B96">
        <w:rPr>
          <w:rFonts w:ascii="Times New Roman" w:hAnsi="Times New Roman" w:cs="Times New Roman"/>
          <w:sz w:val="24"/>
          <w:szCs w:val="24"/>
        </w:rPr>
        <w:t xml:space="preserve">sampaikan </w:t>
      </w:r>
      <w:r w:rsidR="0069702E" w:rsidRPr="00A60B96">
        <w:rPr>
          <w:rFonts w:ascii="Times New Roman" w:hAnsi="Times New Roman" w:cs="Times New Roman"/>
          <w:sz w:val="24"/>
          <w:szCs w:val="24"/>
        </w:rPr>
        <w:t xml:space="preserve">oleh </w:t>
      </w:r>
      <w:r w:rsidRPr="00A60B96">
        <w:rPr>
          <w:rFonts w:ascii="Times New Roman" w:hAnsi="Times New Roman" w:cs="Times New Roman"/>
          <w:sz w:val="24"/>
          <w:szCs w:val="24"/>
        </w:rPr>
        <w:t>salah sa</w:t>
      </w:r>
      <w:r w:rsidR="00863E66" w:rsidRPr="00A60B96">
        <w:rPr>
          <w:rFonts w:ascii="Times New Roman" w:hAnsi="Times New Roman" w:cs="Times New Roman"/>
          <w:sz w:val="24"/>
          <w:szCs w:val="24"/>
        </w:rPr>
        <w:t xml:space="preserve">tu masyarakat adat bapak </w:t>
      </w:r>
      <w:r w:rsidR="00E079B2" w:rsidRPr="00A60B96">
        <w:rPr>
          <w:rFonts w:ascii="Times New Roman" w:hAnsi="Times New Roman" w:cs="Times New Roman"/>
          <w:sz w:val="24"/>
          <w:szCs w:val="24"/>
        </w:rPr>
        <w:t>J.</w:t>
      </w:r>
      <w:r w:rsidRPr="00A60B96">
        <w:rPr>
          <w:rFonts w:ascii="Times New Roman" w:hAnsi="Times New Roman" w:cs="Times New Roman"/>
          <w:sz w:val="24"/>
          <w:szCs w:val="24"/>
        </w:rPr>
        <w:t xml:space="preserve"> B</w:t>
      </w:r>
      <w:r w:rsidR="00E079B2" w:rsidRPr="00A60B96">
        <w:rPr>
          <w:rFonts w:ascii="Times New Roman" w:hAnsi="Times New Roman" w:cs="Times New Roman"/>
          <w:sz w:val="24"/>
          <w:szCs w:val="24"/>
        </w:rPr>
        <w:t>.</w:t>
      </w:r>
      <w:r w:rsidR="00863E66" w:rsidRPr="00A60B96">
        <w:rPr>
          <w:rFonts w:ascii="Times New Roman" w:hAnsi="Times New Roman" w:cs="Times New Roman"/>
          <w:sz w:val="24"/>
          <w:szCs w:val="24"/>
        </w:rPr>
        <w:t xml:space="preserve"> Narahawarin (</w:t>
      </w:r>
      <w:r w:rsidR="001C7118">
        <w:rPr>
          <w:rFonts w:ascii="Times New Roman" w:hAnsi="Times New Roman" w:cs="Times New Roman"/>
          <w:sz w:val="24"/>
          <w:szCs w:val="24"/>
        </w:rPr>
        <w:t>31 O</w:t>
      </w:r>
      <w:r w:rsidR="0069702E" w:rsidRPr="00A60B96">
        <w:rPr>
          <w:rFonts w:ascii="Times New Roman" w:hAnsi="Times New Roman" w:cs="Times New Roman"/>
          <w:sz w:val="24"/>
          <w:szCs w:val="24"/>
        </w:rPr>
        <w:t>ktober 2023</w:t>
      </w:r>
      <w:r w:rsidR="00863E66" w:rsidRPr="00A60B96">
        <w:rPr>
          <w:rFonts w:ascii="Times New Roman" w:hAnsi="Times New Roman" w:cs="Times New Roman"/>
          <w:sz w:val="24"/>
          <w:szCs w:val="24"/>
        </w:rPr>
        <w:t>)</w:t>
      </w:r>
      <w:r w:rsidR="00B624E1"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menjadi soal tanggung jawab moral untuk meringankan beban dari keluarga yang berduka</w:t>
      </w:r>
      <w:r w:rsidR="00F172C5" w:rsidRPr="00A60B96">
        <w:rPr>
          <w:rFonts w:ascii="Times New Roman" w:hAnsi="Times New Roman" w:cs="Times New Roman"/>
          <w:sz w:val="24"/>
          <w:szCs w:val="24"/>
        </w:rPr>
        <w:t xml:space="preserve">. </w:t>
      </w:r>
      <w:proofErr w:type="gramStart"/>
      <w:r w:rsidR="00F172C5" w:rsidRPr="00A60B96">
        <w:rPr>
          <w:rFonts w:ascii="Times New Roman" w:hAnsi="Times New Roman" w:cs="Times New Roman"/>
          <w:sz w:val="24"/>
          <w:szCs w:val="24"/>
        </w:rPr>
        <w:t xml:space="preserve">Dengan budaya ini </w:t>
      </w:r>
      <w:r w:rsidR="004D0C64" w:rsidRPr="00A60B96">
        <w:rPr>
          <w:rFonts w:ascii="Times New Roman" w:hAnsi="Times New Roman" w:cs="Times New Roman"/>
          <w:sz w:val="24"/>
          <w:szCs w:val="24"/>
        </w:rPr>
        <w:t>selalu memberikan dukungan berupa materil yang terdiri barang maupun uang dalam jumlah yang tidak pasti dan tidak mematok bahwa wajib sekian</w:t>
      </w:r>
      <w:r w:rsidR="00F172C5"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tetapi ini merupakan sesuatu yang termasuk kerelaan serta kemampuan yang ada karena dalam masyar</w:t>
      </w:r>
      <w:r w:rsidR="00F172C5" w:rsidRPr="00A60B96">
        <w:rPr>
          <w:rFonts w:ascii="Times New Roman" w:hAnsi="Times New Roman" w:cs="Times New Roman"/>
          <w:sz w:val="24"/>
          <w:szCs w:val="24"/>
        </w:rPr>
        <w:t>akat kei khususnya dusun watran.</w:t>
      </w:r>
      <w:r w:rsidR="004D0C64" w:rsidRPr="00A60B96">
        <w:rPr>
          <w:rFonts w:ascii="Times New Roman" w:hAnsi="Times New Roman" w:cs="Times New Roman"/>
          <w:sz w:val="24"/>
          <w:szCs w:val="24"/>
        </w:rPr>
        <w:t>"</w:t>
      </w:r>
      <w:proofErr w:type="gramEnd"/>
    </w:p>
    <w:p w:rsidR="00F30E6E" w:rsidRPr="00A60B96" w:rsidRDefault="00F30E6E">
      <w:pPr>
        <w:pStyle w:val="ListParagraph"/>
        <w:tabs>
          <w:tab w:val="left" w:pos="1837"/>
        </w:tabs>
        <w:spacing w:line="240" w:lineRule="auto"/>
        <w:jc w:val="both"/>
        <w:rPr>
          <w:rFonts w:ascii="Times New Roman" w:hAnsi="Times New Roman" w:cs="Times New Roman"/>
          <w:sz w:val="24"/>
          <w:szCs w:val="24"/>
        </w:rPr>
      </w:pPr>
    </w:p>
    <w:p w:rsidR="00D83DCD" w:rsidRPr="00A60B96" w:rsidRDefault="00F30E6E" w:rsidP="00B624E1">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Tutu</w:t>
      </w:r>
      <w:r w:rsidR="00B624E1" w:rsidRPr="00A60B96">
        <w:rPr>
          <w:rFonts w:ascii="Times New Roman" w:hAnsi="Times New Roman" w:cs="Times New Roman"/>
          <w:sz w:val="24"/>
          <w:szCs w:val="24"/>
        </w:rPr>
        <w:t xml:space="preserve">ran yang sama juga di sampaikan </w:t>
      </w:r>
      <w:proofErr w:type="gramStart"/>
      <w:r w:rsidRPr="00A60B96">
        <w:rPr>
          <w:rFonts w:ascii="Times New Roman" w:hAnsi="Times New Roman" w:cs="Times New Roman"/>
          <w:sz w:val="24"/>
          <w:szCs w:val="24"/>
        </w:rPr>
        <w:t xml:space="preserve">oleh  </w:t>
      </w:r>
      <w:r w:rsidR="00BE1DE6" w:rsidRPr="00A60B96">
        <w:rPr>
          <w:rFonts w:ascii="Times New Roman" w:hAnsi="Times New Roman" w:cs="Times New Roman"/>
          <w:sz w:val="24"/>
          <w:szCs w:val="24"/>
        </w:rPr>
        <w:t>salah</w:t>
      </w:r>
      <w:proofErr w:type="gramEnd"/>
      <w:r w:rsidR="00BE1DE6" w:rsidRPr="00A60B96">
        <w:rPr>
          <w:rFonts w:ascii="Times New Roman" w:hAnsi="Times New Roman" w:cs="Times New Roman"/>
          <w:sz w:val="24"/>
          <w:szCs w:val="24"/>
        </w:rPr>
        <w:t xml:space="preserve"> satu Tokoh masyarakat </w:t>
      </w:r>
      <w:r w:rsidR="00EE037D" w:rsidRPr="00A60B96">
        <w:rPr>
          <w:rFonts w:ascii="Times New Roman" w:hAnsi="Times New Roman" w:cs="Times New Roman"/>
          <w:sz w:val="24"/>
          <w:szCs w:val="24"/>
        </w:rPr>
        <w:t>dusun</w:t>
      </w:r>
      <w:r w:rsidR="00BE1DE6" w:rsidRPr="00A60B96">
        <w:rPr>
          <w:rFonts w:ascii="Times New Roman" w:hAnsi="Times New Roman" w:cs="Times New Roman"/>
          <w:sz w:val="24"/>
          <w:szCs w:val="24"/>
        </w:rPr>
        <w:t xml:space="preserve"> Watran</w:t>
      </w:r>
      <w:r w:rsidR="00E079B2" w:rsidRPr="00A60B96">
        <w:rPr>
          <w:rFonts w:ascii="Times New Roman" w:hAnsi="Times New Roman" w:cs="Times New Roman"/>
          <w:sz w:val="24"/>
          <w:szCs w:val="24"/>
        </w:rPr>
        <w:t xml:space="preserve"> Bapak M.</w:t>
      </w:r>
      <w:r w:rsidR="00F9532A" w:rsidRPr="00A60B96">
        <w:rPr>
          <w:rFonts w:ascii="Times New Roman" w:hAnsi="Times New Roman" w:cs="Times New Roman"/>
          <w:sz w:val="24"/>
          <w:szCs w:val="24"/>
        </w:rPr>
        <w:t xml:space="preserve"> </w:t>
      </w:r>
      <w:r w:rsidR="00E079B2" w:rsidRPr="00A60B96">
        <w:rPr>
          <w:rFonts w:ascii="Times New Roman" w:hAnsi="Times New Roman" w:cs="Times New Roman"/>
          <w:sz w:val="24"/>
          <w:szCs w:val="24"/>
        </w:rPr>
        <w:t>R.</w:t>
      </w:r>
      <w:r w:rsidR="004D0C64" w:rsidRPr="00A60B96">
        <w:rPr>
          <w:rFonts w:ascii="Times New Roman" w:hAnsi="Times New Roman" w:cs="Times New Roman"/>
          <w:sz w:val="24"/>
          <w:szCs w:val="24"/>
        </w:rPr>
        <w:t xml:space="preserve"> Naraha</w:t>
      </w:r>
      <w:r w:rsidRPr="00A60B96">
        <w:rPr>
          <w:rFonts w:ascii="Times New Roman" w:hAnsi="Times New Roman" w:cs="Times New Roman"/>
          <w:sz w:val="24"/>
          <w:szCs w:val="24"/>
        </w:rPr>
        <w:t xml:space="preserve"> </w:t>
      </w:r>
      <w:r w:rsidR="00B624E1" w:rsidRPr="00A60B96">
        <w:rPr>
          <w:rFonts w:ascii="Times New Roman" w:hAnsi="Times New Roman" w:cs="Times New Roman"/>
          <w:sz w:val="24"/>
          <w:szCs w:val="24"/>
        </w:rPr>
        <w:t>(</w:t>
      </w:r>
      <w:r w:rsidR="001C7118">
        <w:rPr>
          <w:rFonts w:ascii="Times New Roman" w:hAnsi="Times New Roman" w:cs="Times New Roman"/>
          <w:sz w:val="24"/>
          <w:szCs w:val="24"/>
        </w:rPr>
        <w:t>6 N</w:t>
      </w:r>
      <w:r w:rsidRPr="00A60B96">
        <w:rPr>
          <w:rFonts w:ascii="Times New Roman" w:hAnsi="Times New Roman" w:cs="Times New Roman"/>
          <w:sz w:val="24"/>
          <w:szCs w:val="24"/>
        </w:rPr>
        <w:t>ovember 2023</w:t>
      </w:r>
      <w:r w:rsidR="00B624E1"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beliau menyatakan bahwa:</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erbicara</w:t>
      </w:r>
      <w:proofErr w:type="gramEnd"/>
      <w:r w:rsidR="004D0C64" w:rsidRPr="00A60B96">
        <w:rPr>
          <w:rFonts w:ascii="Times New Roman" w:hAnsi="Times New Roman" w:cs="Times New Roman"/>
          <w:sz w:val="24"/>
          <w:szCs w:val="24"/>
        </w:rPr>
        <w:t xml:space="preserve"> mengenai tanggung jawab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adalah salah satu kewajiban yang dilaku</w:t>
      </w:r>
      <w:r w:rsidR="00F172C5" w:rsidRPr="00A60B96">
        <w:rPr>
          <w:rFonts w:ascii="Times New Roman" w:hAnsi="Times New Roman" w:cs="Times New Roman"/>
          <w:sz w:val="24"/>
          <w:szCs w:val="24"/>
        </w:rPr>
        <w:t>kan oleh masyarakat adat dusun W</w:t>
      </w:r>
      <w:r w:rsidR="001A6D63" w:rsidRPr="00A60B96">
        <w:rPr>
          <w:rFonts w:ascii="Times New Roman" w:hAnsi="Times New Roman" w:cs="Times New Roman"/>
          <w:sz w:val="24"/>
          <w:szCs w:val="24"/>
        </w:rPr>
        <w:t xml:space="preserve">atran </w:t>
      </w:r>
      <w:r w:rsidR="004D0C64" w:rsidRPr="00A60B96">
        <w:rPr>
          <w:rFonts w:ascii="Times New Roman" w:hAnsi="Times New Roman" w:cs="Times New Roman"/>
          <w:sz w:val="24"/>
          <w:szCs w:val="24"/>
        </w:rPr>
        <w:t>yang suda</w:t>
      </w:r>
      <w:r w:rsidR="001A6D63" w:rsidRPr="00A60B96">
        <w:rPr>
          <w:rFonts w:ascii="Times New Roman" w:hAnsi="Times New Roman" w:cs="Times New Roman"/>
          <w:sz w:val="24"/>
          <w:szCs w:val="24"/>
        </w:rPr>
        <w:t xml:space="preserve">h terbangun secara </w:t>
      </w:r>
      <w:r w:rsidR="004D0C64" w:rsidRPr="00A60B96">
        <w:rPr>
          <w:rFonts w:ascii="Times New Roman" w:hAnsi="Times New Roman" w:cs="Times New Roman"/>
          <w:sz w:val="24"/>
          <w:szCs w:val="24"/>
        </w:rPr>
        <w:t xml:space="preserve">turun-temurun untuk dapat bertanggung jawab terhadap satu acara misalnya acara kedukaan, yang artin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lebih dari pada bersedekah untuk harus menyelesaikan sebuah permasalahan dari sisi ekonominy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lanj</w:t>
      </w:r>
      <w:r w:rsidR="00B624E1" w:rsidRPr="00A60B96">
        <w:rPr>
          <w:rFonts w:ascii="Times New Roman" w:hAnsi="Times New Roman" w:cs="Times New Roman"/>
          <w:sz w:val="24"/>
          <w:szCs w:val="24"/>
        </w:rPr>
        <w:t xml:space="preserve">utnya hal </w:t>
      </w:r>
      <w:r w:rsidR="00AE67E9" w:rsidRPr="00A60B96">
        <w:rPr>
          <w:rFonts w:ascii="Times New Roman" w:hAnsi="Times New Roman" w:cs="Times New Roman"/>
          <w:sz w:val="24"/>
          <w:szCs w:val="24"/>
        </w:rPr>
        <w:t xml:space="preserve">yang serupa juga datang dari </w:t>
      </w:r>
      <w:r w:rsidRPr="00A60B96">
        <w:rPr>
          <w:rFonts w:ascii="Times New Roman" w:hAnsi="Times New Roman" w:cs="Times New Roman"/>
          <w:sz w:val="24"/>
          <w:szCs w:val="24"/>
        </w:rPr>
        <w:t>salah s</w:t>
      </w:r>
      <w:r w:rsidR="00E079B2" w:rsidRPr="00A60B96">
        <w:rPr>
          <w:rFonts w:ascii="Times New Roman" w:hAnsi="Times New Roman" w:cs="Times New Roman"/>
          <w:sz w:val="24"/>
          <w:szCs w:val="24"/>
        </w:rPr>
        <w:t xml:space="preserve">atu masyarakat adat Bapak S. </w:t>
      </w:r>
      <w:r w:rsidRPr="00A60B96">
        <w:rPr>
          <w:rFonts w:ascii="Times New Roman" w:hAnsi="Times New Roman" w:cs="Times New Roman"/>
          <w:sz w:val="24"/>
          <w:szCs w:val="24"/>
        </w:rPr>
        <w:t>Naraha</w:t>
      </w:r>
      <w:r w:rsidR="001858B4" w:rsidRPr="00A60B96">
        <w:rPr>
          <w:rFonts w:ascii="Times New Roman" w:hAnsi="Times New Roman" w:cs="Times New Roman"/>
          <w:sz w:val="24"/>
          <w:szCs w:val="24"/>
        </w:rPr>
        <w:t xml:space="preserve"> (</w:t>
      </w:r>
      <w:r w:rsidR="001C7118">
        <w:rPr>
          <w:rFonts w:ascii="Times New Roman" w:hAnsi="Times New Roman" w:cs="Times New Roman"/>
          <w:sz w:val="24"/>
          <w:szCs w:val="24"/>
        </w:rPr>
        <w:t>11 N</w:t>
      </w:r>
      <w:r w:rsidR="00AE67E9" w:rsidRPr="00A60B96">
        <w:rPr>
          <w:rFonts w:ascii="Times New Roman" w:hAnsi="Times New Roman" w:cs="Times New Roman"/>
          <w:sz w:val="24"/>
          <w:szCs w:val="24"/>
        </w:rPr>
        <w:t>ovember 2023</w:t>
      </w:r>
      <w:r w:rsidR="001858B4"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kehidupan masyarakat kei khususnya di dusun watr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rupakan salah satu kewajiban bersama yang berlangsung dalam acara kedukaan dan hajatan lain tujuannya untuk memberikan sumbangan secara suka rela dari keluarga-keluarga dan mata rumah kepada keluarga yang bersangkuta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1858B4" w:rsidRPr="00A60B96">
        <w:rPr>
          <w:rFonts w:ascii="Times New Roman" w:hAnsi="Times New Roman" w:cs="Times New Roman"/>
          <w:sz w:val="24"/>
          <w:szCs w:val="24"/>
        </w:rPr>
        <w:t xml:space="preserve">tuturan yang </w:t>
      </w:r>
      <w:proofErr w:type="gramStart"/>
      <w:r w:rsidR="001858B4" w:rsidRPr="00A60B96">
        <w:rPr>
          <w:rFonts w:ascii="Times New Roman" w:hAnsi="Times New Roman" w:cs="Times New Roman"/>
          <w:sz w:val="24"/>
          <w:szCs w:val="24"/>
        </w:rPr>
        <w:t>sama</w:t>
      </w:r>
      <w:proofErr w:type="gramEnd"/>
      <w:r w:rsidR="001858B4" w:rsidRPr="00A60B96">
        <w:rPr>
          <w:rFonts w:ascii="Times New Roman" w:hAnsi="Times New Roman" w:cs="Times New Roman"/>
          <w:sz w:val="24"/>
          <w:szCs w:val="24"/>
        </w:rPr>
        <w:t xml:space="preserve"> di sampaikan oleh salah satu masyarak</w:t>
      </w:r>
      <w:r w:rsidR="001C7118">
        <w:rPr>
          <w:rFonts w:ascii="Times New Roman" w:hAnsi="Times New Roman" w:cs="Times New Roman"/>
          <w:sz w:val="24"/>
          <w:szCs w:val="24"/>
        </w:rPr>
        <w:t>at adat ibu Y. Narahawarin (14 N</w:t>
      </w:r>
      <w:r w:rsidR="001858B4" w:rsidRPr="00A60B96">
        <w:rPr>
          <w:rFonts w:ascii="Times New Roman" w:hAnsi="Times New Roman" w:cs="Times New Roman"/>
          <w:sz w:val="24"/>
          <w:szCs w:val="24"/>
        </w:rPr>
        <w:t>ovember 2023)</w:t>
      </w:r>
      <w:r w:rsidRPr="00A60B96">
        <w:rPr>
          <w:rFonts w:ascii="Times New Roman" w:hAnsi="Times New Roman" w:cs="Times New Roman"/>
          <w:sz w:val="24"/>
          <w:szCs w:val="24"/>
        </w:rPr>
        <w:t xml:space="preserve"> mengatakan bahwa:</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merupakan salah satu tradisi masyarakat kei yang turun-temurun hingga saat ini menjadi tangung jawab besar dalam acara kedukaan, proses tradisi ini menimbulkan rasa peduli terhadap sesama untuk memberikan penguatan kepada keluarga yang berduka serta membawah sumbangan sebagai simbol kepedulian"</w:t>
      </w:r>
    </w:p>
    <w:p w:rsidR="00E06142" w:rsidRPr="00A60B96" w:rsidRDefault="00E06142" w:rsidP="00E06142">
      <w:pPr>
        <w:pStyle w:val="ListParagraph"/>
        <w:tabs>
          <w:tab w:val="left" w:pos="1837"/>
        </w:tabs>
        <w:jc w:val="center"/>
        <w:rPr>
          <w:rFonts w:ascii="Times New Roman" w:hAnsi="Times New Roman" w:cs="Times New Roman"/>
          <w:sz w:val="24"/>
          <w:szCs w:val="24"/>
        </w:rPr>
      </w:pPr>
      <w:proofErr w:type="gramStart"/>
      <w:r w:rsidRPr="00A60B96">
        <w:rPr>
          <w:rFonts w:ascii="Times New Roman" w:hAnsi="Times New Roman" w:cs="Times New Roman"/>
          <w:sz w:val="24"/>
          <w:szCs w:val="24"/>
        </w:rPr>
        <w:lastRenderedPageBreak/>
        <w:t>Gambar 1</w:t>
      </w:r>
      <w:r w:rsidR="002F0E1C">
        <w:rPr>
          <w:rFonts w:ascii="Times New Roman" w:hAnsi="Times New Roman" w:cs="Times New Roman"/>
          <w:sz w:val="24"/>
          <w:szCs w:val="24"/>
        </w:rPr>
        <w:t>.</w:t>
      </w:r>
      <w:proofErr w:type="gramEnd"/>
      <w:r w:rsidR="00F356CE">
        <w:rPr>
          <w:rFonts w:ascii="Times New Roman" w:hAnsi="Times New Roman" w:cs="Times New Roman"/>
          <w:sz w:val="24"/>
          <w:szCs w:val="24"/>
        </w:rPr>
        <w:t xml:space="preserve"> </w:t>
      </w:r>
      <w:r w:rsidR="002F0E1C">
        <w:rPr>
          <w:rFonts w:ascii="Times New Roman" w:hAnsi="Times New Roman" w:cs="Times New Roman"/>
          <w:sz w:val="24"/>
          <w:szCs w:val="24"/>
        </w:rPr>
        <w:t>S</w:t>
      </w:r>
      <w:r w:rsidR="001A4B65">
        <w:rPr>
          <w:rFonts w:ascii="Times New Roman" w:hAnsi="Times New Roman" w:cs="Times New Roman"/>
          <w:sz w:val="24"/>
          <w:szCs w:val="24"/>
        </w:rPr>
        <w:t>umbangan</w:t>
      </w:r>
      <w:r w:rsidR="002F0E1C">
        <w:rPr>
          <w:rFonts w:ascii="Times New Roman" w:hAnsi="Times New Roman" w:cs="Times New Roman"/>
          <w:sz w:val="24"/>
          <w:szCs w:val="24"/>
        </w:rPr>
        <w:t xml:space="preserve"> bahan pokok</w:t>
      </w:r>
    </w:p>
    <w:p w:rsidR="00E06142" w:rsidRPr="00A60B96" w:rsidRDefault="00E06142" w:rsidP="00E06142">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rPr>
        <w:drawing>
          <wp:inline distT="0" distB="0" distL="0" distR="0" wp14:anchorId="6F3D0130" wp14:editId="12636F2C">
            <wp:extent cx="2918298" cy="2145583"/>
            <wp:effectExtent l="0" t="0" r="0" b="7620"/>
            <wp:docPr id="7" name="Picture 7" descr="C:\Users\LENOVO\Pictures\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images (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4470" cy="2150121"/>
                    </a:xfrm>
                    <a:prstGeom prst="rect">
                      <a:avLst/>
                    </a:prstGeom>
                    <a:noFill/>
                    <a:ln>
                      <a:noFill/>
                    </a:ln>
                  </pic:spPr>
                </pic:pic>
              </a:graphicData>
            </a:graphic>
          </wp:inline>
        </w:drawing>
      </w:r>
    </w:p>
    <w:p w:rsidR="00E06142" w:rsidRPr="001074E7" w:rsidRDefault="001074E7" w:rsidP="00E06142">
      <w:pPr>
        <w:pStyle w:val="ListParagraph"/>
        <w:tabs>
          <w:tab w:val="left" w:pos="1837"/>
        </w:tabs>
        <w:jc w:val="center"/>
        <w:rPr>
          <w:rFonts w:ascii="Times New Roman" w:hAnsi="Times New Roman" w:cs="Times New Roman"/>
          <w:sz w:val="20"/>
          <w:szCs w:val="20"/>
        </w:rPr>
      </w:pPr>
      <w:proofErr w:type="gramStart"/>
      <w:r w:rsidRPr="001074E7">
        <w:rPr>
          <w:rFonts w:ascii="Times New Roman" w:hAnsi="Times New Roman" w:cs="Times New Roman"/>
          <w:sz w:val="20"/>
          <w:szCs w:val="20"/>
        </w:rPr>
        <w:t>ket</w:t>
      </w:r>
      <w:proofErr w:type="gramEnd"/>
      <w:r w:rsidRPr="001074E7">
        <w:rPr>
          <w:rFonts w:ascii="Times New Roman" w:hAnsi="Times New Roman" w:cs="Times New Roman"/>
          <w:sz w:val="20"/>
          <w:szCs w:val="20"/>
        </w:rPr>
        <w:t xml:space="preserve">. </w:t>
      </w:r>
      <w:proofErr w:type="gramStart"/>
      <w:r w:rsidRPr="001074E7">
        <w:rPr>
          <w:rFonts w:ascii="Times New Roman" w:hAnsi="Times New Roman" w:cs="Times New Roman"/>
          <w:sz w:val="20"/>
          <w:szCs w:val="20"/>
        </w:rPr>
        <w:t>gambar</w:t>
      </w:r>
      <w:proofErr w:type="gramEnd"/>
      <w:r w:rsidRPr="001074E7">
        <w:rPr>
          <w:rFonts w:ascii="Times New Roman" w:hAnsi="Times New Roman" w:cs="Times New Roman"/>
          <w:sz w:val="20"/>
          <w:szCs w:val="20"/>
        </w:rPr>
        <w:t>:</w:t>
      </w:r>
      <w:r>
        <w:rPr>
          <w:rFonts w:ascii="Times New Roman" w:hAnsi="Times New Roman" w:cs="Times New Roman"/>
          <w:sz w:val="20"/>
          <w:szCs w:val="20"/>
        </w:rPr>
        <w:t xml:space="preserve"> </w:t>
      </w:r>
      <w:r w:rsidR="00E06142" w:rsidRPr="001074E7">
        <w:rPr>
          <w:rFonts w:ascii="Times New Roman" w:hAnsi="Times New Roman" w:cs="Times New Roman"/>
          <w:sz w:val="20"/>
          <w:szCs w:val="20"/>
        </w:rPr>
        <w:t>sumbangan suka rela seperti uang dan barang (bahan pokok) kepada keluarg</w:t>
      </w:r>
      <w:r w:rsidRPr="001074E7">
        <w:rPr>
          <w:rFonts w:ascii="Times New Roman" w:hAnsi="Times New Roman" w:cs="Times New Roman"/>
          <w:sz w:val="20"/>
          <w:szCs w:val="20"/>
        </w:rPr>
        <w:t>a yang mempunyai suatu hajatan.</w:t>
      </w:r>
    </w:p>
    <w:p w:rsidR="00E06142" w:rsidRPr="00A60B96" w:rsidRDefault="00E06142" w:rsidP="00E06142">
      <w:pPr>
        <w:pStyle w:val="ListParagraph"/>
        <w:tabs>
          <w:tab w:val="left" w:pos="1837"/>
        </w:tabs>
        <w:jc w:val="center"/>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analisa bahw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terdiri dari dua kata ya dan lim. ya yang artinya kaki dan lim yang artinya tangan jika keduanya dipadukan berarti kaki tangan, Namun yang dimaksudkan oleh leluhur kei, kat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bukan hanya untuk orng meninggal melainkan dalam proses perkawinan adat, proses pembangunan rumah, dan pekerjaan sosial juga di lakukan. </w:t>
      </w:r>
      <w:proofErr w:type="gramStart"/>
      <w:r w:rsidRPr="00A60B96">
        <w:rPr>
          <w:rFonts w:ascii="Times New Roman" w:hAnsi="Times New Roman" w:cs="Times New Roman"/>
          <w:sz w:val="24"/>
          <w:szCs w:val="24"/>
        </w:rPr>
        <w:t xml:space="preserve">Contohnya ada tetangga rumah yang menikah maka sudah merupakan suatu tanggung jawab dan suatu beban moral untuk masyarakat yang tinggal dalam lingkungan baik itu keluarga, sanang saudara aliran darah yang mengalir agar sama-sama membawah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w:t>
      </w:r>
      <w:proofErr w:type="gramEnd"/>
      <w:r w:rsidRPr="00A60B96">
        <w:rPr>
          <w:rFonts w:ascii="Times New Roman" w:hAnsi="Times New Roman" w:cs="Times New Roman"/>
          <w:sz w:val="24"/>
          <w:szCs w:val="24"/>
        </w:rPr>
        <w:t xml:space="preserve"> Jad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ndiri lahir dari leluhur orang kei menggunakan kata kaki dan tangan tujuannya adalah penghasilan yang didapat dari kaki dan tangan itu kita membagi atau memberikan kepada orang lain. Misalnya memberikan sumbangan kepada mereka yang membutuhkan dalam keadaan </w:t>
      </w:r>
      <w:proofErr w:type="gramStart"/>
      <w:r w:rsidRPr="00A60B96">
        <w:rPr>
          <w:rFonts w:ascii="Times New Roman" w:hAnsi="Times New Roman" w:cs="Times New Roman"/>
          <w:sz w:val="24"/>
          <w:szCs w:val="24"/>
        </w:rPr>
        <w:t>susah</w:t>
      </w:r>
      <w:proofErr w:type="gramEnd"/>
      <w:r w:rsidRPr="00A60B96">
        <w:rPr>
          <w:rFonts w:ascii="Times New Roman" w:hAnsi="Times New Roman" w:cs="Times New Roman"/>
          <w:sz w:val="24"/>
          <w:szCs w:val="24"/>
        </w:rPr>
        <w:t xml:space="preserve">, baik perorang, </w:t>
      </w:r>
      <w:r w:rsidRPr="00A60B96">
        <w:rPr>
          <w:rFonts w:ascii="Times New Roman" w:hAnsi="Times New Roman" w:cs="Times New Roman"/>
          <w:sz w:val="24"/>
          <w:szCs w:val="24"/>
        </w:rPr>
        <w:lastRenderedPageBreak/>
        <w:t xml:space="preserve">perkelompok, maupun orang banyak itu di sebut jug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w:t>
      </w:r>
      <w:proofErr w:type="gramStart"/>
      <w:r w:rsidRPr="00A60B96">
        <w:rPr>
          <w:rFonts w:ascii="Times New Roman" w:hAnsi="Times New Roman" w:cs="Times New Roman"/>
          <w:sz w:val="24"/>
          <w:szCs w:val="24"/>
        </w:rPr>
        <w:t>Hal ini bertujuan agar budaya masyarakat Dusun Watran tetap terjaga.</w:t>
      </w:r>
      <w:proofErr w:type="gramEnd"/>
      <w:r w:rsidRPr="00A60B96">
        <w:rPr>
          <w:rFonts w:ascii="Times New Roman" w:hAnsi="Times New Roman" w:cs="Times New Roman"/>
          <w:sz w:val="24"/>
          <w:szCs w:val="24"/>
        </w:rPr>
        <w:t xml:space="preserve"> </w:t>
      </w:r>
    </w:p>
    <w:p w:rsidR="00F50FDD" w:rsidRPr="00A60B96" w:rsidRDefault="00AC7B42" w:rsidP="00AC7B4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t</w:t>
      </w:r>
      <w:r w:rsidR="00F50FDD" w:rsidRPr="00A60B96">
        <w:rPr>
          <w:rFonts w:ascii="Times New Roman" w:hAnsi="Times New Roman" w:cs="Times New Roman"/>
          <w:sz w:val="24"/>
          <w:szCs w:val="24"/>
        </w:rPr>
        <w:t xml:space="preserve">anggung jawab masyarakat Dusun Watran berdasarkan marga atau </w:t>
      </w:r>
      <w:bookmarkStart w:id="0" w:name="_GoBack"/>
      <w:bookmarkEnd w:id="0"/>
      <w:r w:rsidR="00F50FDD" w:rsidRPr="00A60B96">
        <w:rPr>
          <w:rFonts w:ascii="Times New Roman" w:hAnsi="Times New Roman" w:cs="Times New Roman"/>
          <w:sz w:val="24"/>
          <w:szCs w:val="24"/>
        </w:rPr>
        <w:t>mata rumah dalam acara kedukaan</w:t>
      </w:r>
      <w:r w:rsidRPr="00A60B96">
        <w:rPr>
          <w:rFonts w:ascii="Times New Roman" w:hAnsi="Times New Roman" w:cs="Times New Roman"/>
          <w:sz w:val="24"/>
          <w:szCs w:val="24"/>
        </w:rPr>
        <w:t xml:space="preserve"> </w:t>
      </w:r>
    </w:p>
    <w:p w:rsidR="00D83DCD" w:rsidRPr="00A60B96" w:rsidRDefault="00AC7B4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Maka </w:t>
      </w:r>
      <w:r w:rsidR="00BB63BB" w:rsidRPr="00A60B96">
        <w:rPr>
          <w:rFonts w:ascii="Times New Roman" w:hAnsi="Times New Roman" w:cs="Times New Roman"/>
          <w:sz w:val="24"/>
          <w:szCs w:val="24"/>
        </w:rPr>
        <w:t>salah satu tokoh adat Dusun Watran bapak K. Naraha (</w:t>
      </w:r>
      <w:r w:rsidR="001C7118">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00BB63BB"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beliau menyatakan bahwa:</w:t>
      </w:r>
    </w:p>
    <w:p w:rsidR="00D83DCD"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kedukaan maka tangung jawab masyarakat dusun watran berdasarkan mar</w:t>
      </w:r>
      <w:r w:rsidR="001A6D63" w:rsidRPr="00A60B96">
        <w:rPr>
          <w:rFonts w:ascii="Times New Roman" w:hAnsi="Times New Roman" w:cs="Times New Roman"/>
          <w:sz w:val="24"/>
          <w:szCs w:val="24"/>
        </w:rPr>
        <w:t xml:space="preserve">ga dan mata rumah. </w:t>
      </w:r>
      <w:proofErr w:type="gramStart"/>
      <w:r w:rsidR="001A6D63" w:rsidRPr="00A60B96">
        <w:rPr>
          <w:rFonts w:ascii="Times New Roman" w:hAnsi="Times New Roman" w:cs="Times New Roman"/>
          <w:sz w:val="24"/>
          <w:szCs w:val="24"/>
        </w:rPr>
        <w:t>Dalam budaya masyarakat</w:t>
      </w:r>
      <w:r w:rsidR="004D0C64" w:rsidRPr="00A60B96">
        <w:rPr>
          <w:rFonts w:ascii="Times New Roman" w:hAnsi="Times New Roman" w:cs="Times New Roman"/>
          <w:sz w:val="24"/>
          <w:szCs w:val="24"/>
        </w:rPr>
        <w:t xml:space="preserve"> kei seseorang</w:t>
      </w:r>
      <w:r w:rsidR="001A6D63" w:rsidRPr="00A60B96">
        <w:rPr>
          <w:rFonts w:ascii="Times New Roman" w:hAnsi="Times New Roman" w:cs="Times New Roman"/>
          <w:sz w:val="24"/>
          <w:szCs w:val="24"/>
        </w:rPr>
        <w:t xml:space="preserve"> meninggal dunia atau </w:t>
      </w:r>
      <w:r w:rsidR="004D0C64" w:rsidRPr="00A60B96">
        <w:rPr>
          <w:rFonts w:ascii="Times New Roman" w:hAnsi="Times New Roman" w:cs="Times New Roman"/>
          <w:sz w:val="24"/>
          <w:szCs w:val="24"/>
        </w:rPr>
        <w:t>menikah maka bukan hanya orang tua atau keluarga t</w:t>
      </w:r>
      <w:r w:rsidR="001A6D63" w:rsidRPr="00A60B96">
        <w:rPr>
          <w:rFonts w:ascii="Times New Roman" w:hAnsi="Times New Roman" w:cs="Times New Roman"/>
          <w:sz w:val="24"/>
          <w:szCs w:val="24"/>
        </w:rPr>
        <w:t>ersebut yang bertanggung jawab.</w:t>
      </w:r>
      <w:proofErr w:type="gramEnd"/>
      <w:r w:rsidR="001A6D63" w:rsidRPr="00A60B96">
        <w:rPr>
          <w:rFonts w:ascii="Times New Roman" w:hAnsi="Times New Roman" w:cs="Times New Roman"/>
          <w:sz w:val="24"/>
          <w:szCs w:val="24"/>
        </w:rPr>
        <w:t xml:space="preserve"> T</w:t>
      </w:r>
      <w:r w:rsidR="004D0C64" w:rsidRPr="00A60B96">
        <w:rPr>
          <w:rFonts w:ascii="Times New Roman" w:hAnsi="Times New Roman" w:cs="Times New Roman"/>
          <w:sz w:val="24"/>
          <w:szCs w:val="24"/>
        </w:rPr>
        <w:t>etapi adanya keluarga berdas</w:t>
      </w:r>
      <w:r w:rsidR="001A6D63" w:rsidRPr="00A60B96">
        <w:rPr>
          <w:rFonts w:ascii="Times New Roman" w:hAnsi="Times New Roman" w:cs="Times New Roman"/>
          <w:sz w:val="24"/>
          <w:szCs w:val="24"/>
        </w:rPr>
        <w:t>arkan turunan yang disebut rin dan yang</w:t>
      </w:r>
      <w:r w:rsidR="004D0C64" w:rsidRPr="00A60B96">
        <w:rPr>
          <w:rFonts w:ascii="Times New Roman" w:hAnsi="Times New Roman" w:cs="Times New Roman"/>
          <w:sz w:val="24"/>
          <w:szCs w:val="24"/>
        </w:rPr>
        <w:t xml:space="preserve"> masuk dalam generasi ke tiga disebut rahanyam dan yang bertangung jawab adalah seniri marga"</w:t>
      </w:r>
    </w:p>
    <w:p w:rsidR="001074E7" w:rsidRPr="00A60B96" w:rsidRDefault="001074E7" w:rsidP="00A62875">
      <w:pPr>
        <w:pStyle w:val="ListParagraph"/>
        <w:tabs>
          <w:tab w:val="left" w:pos="1837"/>
        </w:tabs>
        <w:jc w:val="both"/>
        <w:rPr>
          <w:rFonts w:ascii="Times New Roman" w:hAnsi="Times New Roman" w:cs="Times New Roman"/>
          <w:sz w:val="24"/>
          <w:szCs w:val="24"/>
        </w:rPr>
      </w:pPr>
    </w:p>
    <w:p w:rsidR="00D83DCD" w:rsidRPr="00A60B96" w:rsidRDefault="00BB63BB">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 sampaikan</w:t>
      </w:r>
      <w:r w:rsidR="00B877AD" w:rsidRPr="00A60B96">
        <w:rPr>
          <w:rFonts w:ascii="Times New Roman" w:hAnsi="Times New Roman" w:cs="Times New Roman"/>
          <w:sz w:val="24"/>
          <w:szCs w:val="24"/>
        </w:rPr>
        <w:t xml:space="preserve"> oleh </w:t>
      </w:r>
      <w:r w:rsidR="004D0C64" w:rsidRPr="00A60B96">
        <w:rPr>
          <w:rFonts w:ascii="Times New Roman" w:hAnsi="Times New Roman" w:cs="Times New Roman"/>
          <w:sz w:val="24"/>
          <w:szCs w:val="24"/>
        </w:rPr>
        <w:t>salah sa</w:t>
      </w:r>
      <w:r w:rsidR="00F8047B" w:rsidRPr="00A60B96">
        <w:rPr>
          <w:rFonts w:ascii="Times New Roman" w:hAnsi="Times New Roman" w:cs="Times New Roman"/>
          <w:sz w:val="24"/>
          <w:szCs w:val="24"/>
        </w:rPr>
        <w:t>tu masyarakat adat Bapak J.</w:t>
      </w:r>
      <w:r w:rsidR="004D0C64" w:rsidRPr="00A60B96">
        <w:rPr>
          <w:rFonts w:ascii="Times New Roman" w:hAnsi="Times New Roman" w:cs="Times New Roman"/>
          <w:sz w:val="24"/>
          <w:szCs w:val="24"/>
        </w:rPr>
        <w:t xml:space="preserve"> B</w:t>
      </w:r>
      <w:r w:rsidR="00F8047B"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Narahawarin</w:t>
      </w:r>
      <w:r w:rsidR="00B877AD" w:rsidRPr="00A60B96">
        <w:rPr>
          <w:rFonts w:ascii="Times New Roman" w:hAnsi="Times New Roman" w:cs="Times New Roman"/>
          <w:sz w:val="24"/>
          <w:szCs w:val="24"/>
        </w:rPr>
        <w:t xml:space="preserve"> </w:t>
      </w:r>
      <w:r w:rsidRPr="00A60B96">
        <w:rPr>
          <w:rFonts w:ascii="Times New Roman" w:hAnsi="Times New Roman" w:cs="Times New Roman"/>
          <w:sz w:val="24"/>
          <w:szCs w:val="24"/>
        </w:rPr>
        <w:t>(</w:t>
      </w:r>
      <w:r w:rsidR="001C7118">
        <w:rPr>
          <w:rFonts w:ascii="Times New Roman" w:hAnsi="Times New Roman" w:cs="Times New Roman"/>
          <w:sz w:val="24"/>
          <w:szCs w:val="24"/>
        </w:rPr>
        <w:t>31 O</w:t>
      </w:r>
      <w:r w:rsidR="00B877AD" w:rsidRPr="00A60B96">
        <w:rPr>
          <w:rFonts w:ascii="Times New Roman" w:hAnsi="Times New Roman" w:cs="Times New Roman"/>
          <w:sz w:val="24"/>
          <w:szCs w:val="24"/>
        </w:rPr>
        <w:t>ktober 2023</w:t>
      </w:r>
      <w:r w:rsidRPr="00A60B96">
        <w:rPr>
          <w:rFonts w:ascii="Times New Roman" w:hAnsi="Times New Roman" w:cs="Times New Roman"/>
          <w:sz w:val="24"/>
          <w:szCs w:val="24"/>
        </w:rPr>
        <w:t xml:space="preserve">) menyatakan </w:t>
      </w:r>
      <w:r w:rsidR="004D0C64" w:rsidRPr="00A60B96">
        <w:rPr>
          <w:rFonts w:ascii="Times New Roman" w:hAnsi="Times New Roman" w:cs="Times New Roman"/>
          <w:sz w:val="24"/>
          <w:szCs w:val="24"/>
        </w:rPr>
        <w:t>bahwa:</w:t>
      </w:r>
    </w:p>
    <w:p w:rsidR="00D83DCD" w:rsidRPr="00A60B96" w:rsidRDefault="00BA3E4B" w:rsidP="00A6287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tertuju pada pengelompokan marga yang kebetulan keluarganya meninggal merupakan sebuah tanggung ja</w:t>
      </w:r>
      <w:r w:rsidR="00DD7D6F" w:rsidRPr="00A60B96">
        <w:rPr>
          <w:rFonts w:ascii="Times New Roman" w:hAnsi="Times New Roman" w:cs="Times New Roman"/>
          <w:sz w:val="24"/>
          <w:szCs w:val="24"/>
        </w:rPr>
        <w:t xml:space="preserve">wab bersama dalam tradisi masyarakat kei, </w:t>
      </w:r>
      <w:r w:rsidR="004D0C64" w:rsidRPr="00A60B96">
        <w:rPr>
          <w:rFonts w:ascii="Times New Roman" w:hAnsi="Times New Roman" w:cs="Times New Roman"/>
          <w:sz w:val="24"/>
          <w:szCs w:val="24"/>
        </w:rPr>
        <w:t>misalnaya ada anggota marga yang meninggal berarti sudah menjadi tanggung jawab marga untuk melayani bersama-sama"</w:t>
      </w:r>
    </w:p>
    <w:p w:rsidR="00D83DCD" w:rsidRPr="00A60B96" w:rsidRDefault="00BB63BB" w:rsidP="00A91B79">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1E258F" w:rsidRPr="00A60B96">
        <w:rPr>
          <w:rFonts w:ascii="Times New Roman" w:hAnsi="Times New Roman" w:cs="Times New Roman"/>
          <w:sz w:val="24"/>
          <w:szCs w:val="24"/>
        </w:rPr>
        <w:t xml:space="preserve">tuturan yang sama </w:t>
      </w:r>
      <w:r w:rsidR="0001351B" w:rsidRPr="00A60B96">
        <w:rPr>
          <w:rFonts w:ascii="Times New Roman" w:hAnsi="Times New Roman" w:cs="Times New Roman"/>
          <w:sz w:val="24"/>
          <w:szCs w:val="24"/>
        </w:rPr>
        <w:t xml:space="preserve">menurut </w:t>
      </w:r>
      <w:r w:rsidR="00A91B79" w:rsidRPr="00A60B96">
        <w:rPr>
          <w:rFonts w:ascii="Times New Roman" w:hAnsi="Times New Roman" w:cs="Times New Roman"/>
          <w:sz w:val="24"/>
          <w:szCs w:val="24"/>
        </w:rPr>
        <w:t>salah satu Tokoh adat masyarakat</w:t>
      </w:r>
      <w:r w:rsidR="0001351B" w:rsidRPr="00A60B96">
        <w:rPr>
          <w:rFonts w:ascii="Times New Roman" w:hAnsi="Times New Roman" w:cs="Times New Roman"/>
          <w:sz w:val="24"/>
          <w:szCs w:val="24"/>
        </w:rPr>
        <w:t xml:space="preserve"> Dusun Watran bapak M.R </w:t>
      </w:r>
      <w:proofErr w:type="gramStart"/>
      <w:r w:rsidR="0001351B" w:rsidRPr="00A60B96">
        <w:rPr>
          <w:rFonts w:ascii="Times New Roman" w:hAnsi="Times New Roman" w:cs="Times New Roman"/>
          <w:sz w:val="24"/>
          <w:szCs w:val="24"/>
        </w:rPr>
        <w:t xml:space="preserve">Naraha </w:t>
      </w:r>
      <w:r w:rsidR="004D0C64" w:rsidRPr="00A60B96">
        <w:rPr>
          <w:rFonts w:ascii="Times New Roman" w:hAnsi="Times New Roman" w:cs="Times New Roman"/>
          <w:sz w:val="24"/>
          <w:szCs w:val="24"/>
        </w:rPr>
        <w:t xml:space="preserve"> </w:t>
      </w:r>
      <w:r w:rsidRPr="00A60B96">
        <w:rPr>
          <w:rFonts w:ascii="Times New Roman" w:hAnsi="Times New Roman" w:cs="Times New Roman"/>
          <w:sz w:val="24"/>
          <w:szCs w:val="24"/>
        </w:rPr>
        <w:t>(</w:t>
      </w:r>
      <w:proofErr w:type="gramEnd"/>
      <w:r w:rsidR="001C7118">
        <w:rPr>
          <w:rFonts w:ascii="Times New Roman" w:hAnsi="Times New Roman" w:cs="Times New Roman"/>
          <w:sz w:val="24"/>
          <w:szCs w:val="24"/>
        </w:rPr>
        <w:t>6 N</w:t>
      </w:r>
      <w:r w:rsidR="004D0C64" w:rsidRPr="00A60B96">
        <w:rPr>
          <w:rFonts w:ascii="Times New Roman" w:hAnsi="Times New Roman" w:cs="Times New Roman"/>
          <w:sz w:val="24"/>
          <w:szCs w:val="24"/>
        </w:rPr>
        <w:t>ovember 20</w:t>
      </w:r>
      <w:r w:rsidRPr="00A60B96">
        <w:rPr>
          <w:rFonts w:ascii="Times New Roman" w:hAnsi="Times New Roman" w:cs="Times New Roman"/>
          <w:sz w:val="24"/>
          <w:szCs w:val="24"/>
        </w:rPr>
        <w:t>23)</w:t>
      </w:r>
      <w:r w:rsidR="0001351B"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BA3E4B"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merupakan sebuah kewajiban yang dilakukan oleh marga atau mata rumah apabila terjadi salah satu kedukaan di dalam marga itu sendiri hal ini adalah bentuk peran dan tanggung jawab yang dilakukan oleh marga-marga untuk harus menyelesaikan berdasarkan kekuat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ersebut"</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01351B" w:rsidRPr="00A60B96">
        <w:rPr>
          <w:rFonts w:ascii="Times New Roman" w:hAnsi="Times New Roman" w:cs="Times New Roman"/>
          <w:sz w:val="24"/>
          <w:szCs w:val="24"/>
        </w:rPr>
        <w:t>salah satu masyarakat adat bapak S. Naraha (</w:t>
      </w:r>
      <w:r w:rsidRPr="00A60B96">
        <w:rPr>
          <w:rFonts w:ascii="Times New Roman" w:hAnsi="Times New Roman" w:cs="Times New Roman"/>
          <w:sz w:val="24"/>
          <w:szCs w:val="24"/>
        </w:rPr>
        <w:t xml:space="preserve">11 </w:t>
      </w:r>
      <w:proofErr w:type="gramStart"/>
      <w:r w:rsidRPr="00A60B96">
        <w:rPr>
          <w:rFonts w:ascii="Times New Roman" w:hAnsi="Times New Roman" w:cs="Times New Roman"/>
          <w:sz w:val="24"/>
          <w:szCs w:val="24"/>
        </w:rPr>
        <w:t>november</w:t>
      </w:r>
      <w:proofErr w:type="gramEnd"/>
      <w:r w:rsidRPr="00A60B96">
        <w:rPr>
          <w:rFonts w:ascii="Times New Roman" w:hAnsi="Times New Roman" w:cs="Times New Roman"/>
          <w:sz w:val="24"/>
          <w:szCs w:val="24"/>
        </w:rPr>
        <w:t xml:space="preserve"> 2023</w:t>
      </w:r>
      <w:r w:rsidR="0001351B" w:rsidRPr="00A60B96">
        <w:rPr>
          <w:rFonts w:ascii="Times New Roman" w:hAnsi="Times New Roman" w:cs="Times New Roman"/>
          <w:sz w:val="24"/>
          <w:szCs w:val="24"/>
        </w:rPr>
        <w:t xml:space="preserve">) </w:t>
      </w:r>
      <w:r w:rsidRPr="00A60B96">
        <w:rPr>
          <w:rFonts w:ascii="Times New Roman" w:hAnsi="Times New Roman" w:cs="Times New Roman"/>
          <w:sz w:val="24"/>
          <w:szCs w:val="24"/>
        </w:rPr>
        <w:t>beliau menyatakan bahwa:</w:t>
      </w:r>
    </w:p>
    <w:p w:rsidR="00D83DCD" w:rsidRPr="00A60B96" w:rsidRDefault="00BA3E4B"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tanggung jawab marga dan mata rumah hal ini ada pada kesepakatan bersama dalam menyumbangkan barang atau uang kepada keluarga yang mengalami kedukaan sehinggah hal tersebut di lakukan secara suka rel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lanjut</w:t>
      </w:r>
      <w:r w:rsidR="001858B4" w:rsidRPr="00A60B96">
        <w:rPr>
          <w:rFonts w:ascii="Times New Roman" w:hAnsi="Times New Roman" w:cs="Times New Roman"/>
          <w:sz w:val="24"/>
          <w:szCs w:val="24"/>
        </w:rPr>
        <w:t xml:space="preserve">nya hal yang </w:t>
      </w:r>
      <w:proofErr w:type="gramStart"/>
      <w:r w:rsidR="001858B4" w:rsidRPr="00A60B96">
        <w:rPr>
          <w:rFonts w:ascii="Times New Roman" w:hAnsi="Times New Roman" w:cs="Times New Roman"/>
          <w:sz w:val="24"/>
          <w:szCs w:val="24"/>
        </w:rPr>
        <w:t>sama</w:t>
      </w:r>
      <w:proofErr w:type="gramEnd"/>
      <w:r w:rsidR="001858B4" w:rsidRPr="00A60B96">
        <w:rPr>
          <w:rFonts w:ascii="Times New Roman" w:hAnsi="Times New Roman" w:cs="Times New Roman"/>
          <w:sz w:val="24"/>
          <w:szCs w:val="24"/>
        </w:rPr>
        <w:t xml:space="preserve"> juga sampaikan salah satu masyarakat adat ibu Y. Narahawarin (</w:t>
      </w:r>
      <w:r w:rsidR="001C7118">
        <w:rPr>
          <w:rFonts w:ascii="Times New Roman" w:hAnsi="Times New Roman" w:cs="Times New Roman"/>
          <w:sz w:val="24"/>
          <w:szCs w:val="24"/>
        </w:rPr>
        <w:t>14 N</w:t>
      </w:r>
      <w:r w:rsidRPr="00A60B96">
        <w:rPr>
          <w:rFonts w:ascii="Times New Roman" w:hAnsi="Times New Roman" w:cs="Times New Roman"/>
          <w:sz w:val="24"/>
          <w:szCs w:val="24"/>
        </w:rPr>
        <w:t>ovember 2023</w:t>
      </w:r>
      <w:r w:rsidR="001858B4" w:rsidRPr="00A60B96">
        <w:rPr>
          <w:rFonts w:ascii="Times New Roman" w:hAnsi="Times New Roman" w:cs="Times New Roman"/>
          <w:sz w:val="24"/>
          <w:szCs w:val="24"/>
        </w:rPr>
        <w:t>)</w:t>
      </w:r>
      <w:r w:rsidRPr="00A60B96">
        <w:rPr>
          <w:rFonts w:ascii="Times New Roman" w:hAnsi="Times New Roman" w:cs="Times New Roman"/>
          <w:sz w:val="24"/>
          <w:szCs w:val="24"/>
        </w:rPr>
        <w:t xml:space="preserve"> menyatakan bahwa:</w:t>
      </w:r>
    </w:p>
    <w:p w:rsidR="001074E7" w:rsidRDefault="00040CA0" w:rsidP="001A4B6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tanggung</w:t>
      </w:r>
      <w:proofErr w:type="gramEnd"/>
      <w:r w:rsidR="004D0C64" w:rsidRPr="00A60B96">
        <w:rPr>
          <w:rFonts w:ascii="Times New Roman" w:hAnsi="Times New Roman" w:cs="Times New Roman"/>
          <w:sz w:val="24"/>
          <w:szCs w:val="24"/>
        </w:rPr>
        <w:t xml:space="preserve"> jawab yang dilakukan dalam marga dan mata rumah terhadap keluarga yang berduka itu seperti memberikan penghiburan dan sumbangan makanan atau barang kepada keluarga yang bersangkutan dalam jumlah yang di tentukan oleh marga dan mata rumah tersebut"</w:t>
      </w:r>
    </w:p>
    <w:p w:rsidR="001A4B65" w:rsidRPr="001074E7" w:rsidRDefault="001A4B65" w:rsidP="001A4B65">
      <w:pPr>
        <w:pStyle w:val="ListParagraph"/>
        <w:tabs>
          <w:tab w:val="left" w:pos="1837"/>
        </w:tabs>
        <w:jc w:val="both"/>
        <w:rPr>
          <w:rFonts w:ascii="Times New Roman" w:hAnsi="Times New Roman" w:cs="Times New Roman"/>
          <w:sz w:val="24"/>
          <w:szCs w:val="24"/>
        </w:rPr>
      </w:pPr>
    </w:p>
    <w:p w:rsidR="00E06142" w:rsidRPr="00A60B96" w:rsidRDefault="00E06142" w:rsidP="00E06142">
      <w:pPr>
        <w:pStyle w:val="ListParagraph"/>
        <w:tabs>
          <w:tab w:val="left" w:pos="1837"/>
        </w:tabs>
        <w:jc w:val="center"/>
        <w:rPr>
          <w:rFonts w:ascii="Times New Roman" w:hAnsi="Times New Roman" w:cs="Times New Roman"/>
          <w:sz w:val="24"/>
          <w:szCs w:val="24"/>
        </w:rPr>
      </w:pPr>
      <w:proofErr w:type="gramStart"/>
      <w:r w:rsidRPr="00A60B96">
        <w:rPr>
          <w:rFonts w:ascii="Times New Roman" w:hAnsi="Times New Roman" w:cs="Times New Roman"/>
          <w:sz w:val="24"/>
          <w:szCs w:val="24"/>
        </w:rPr>
        <w:t>Gambar 2</w:t>
      </w:r>
      <w:r w:rsidR="001A4B65">
        <w:rPr>
          <w:rFonts w:ascii="Times New Roman" w:hAnsi="Times New Roman" w:cs="Times New Roman"/>
          <w:sz w:val="24"/>
          <w:szCs w:val="24"/>
        </w:rPr>
        <w:t>.</w:t>
      </w:r>
      <w:proofErr w:type="gramEnd"/>
      <w:r w:rsidR="00F356CE">
        <w:rPr>
          <w:rFonts w:ascii="Times New Roman" w:hAnsi="Times New Roman" w:cs="Times New Roman"/>
          <w:sz w:val="24"/>
          <w:szCs w:val="24"/>
        </w:rPr>
        <w:t xml:space="preserve"> </w:t>
      </w:r>
      <w:r w:rsidR="002F0E1C">
        <w:rPr>
          <w:rFonts w:ascii="Times New Roman" w:hAnsi="Times New Roman" w:cs="Times New Roman"/>
          <w:sz w:val="24"/>
          <w:szCs w:val="24"/>
        </w:rPr>
        <w:t>Sumbangan uang</w:t>
      </w:r>
    </w:p>
    <w:p w:rsidR="00E06142" w:rsidRPr="00A60B96" w:rsidRDefault="00E06142" w:rsidP="00E06142">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rPr>
        <w:drawing>
          <wp:inline distT="0" distB="0" distL="0" distR="0" wp14:anchorId="0BACB1A5" wp14:editId="7B27C56E">
            <wp:extent cx="2924334" cy="2081719"/>
            <wp:effectExtent l="0" t="0" r="0" b="0"/>
            <wp:docPr id="5" name="Picture 5" descr="C:\Users\LENOVO\Pictures\1713856358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171385635829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1443" cy="2086780"/>
                    </a:xfrm>
                    <a:prstGeom prst="rect">
                      <a:avLst/>
                    </a:prstGeom>
                    <a:noFill/>
                    <a:ln>
                      <a:noFill/>
                    </a:ln>
                  </pic:spPr>
                </pic:pic>
              </a:graphicData>
            </a:graphic>
          </wp:inline>
        </w:drawing>
      </w:r>
    </w:p>
    <w:p w:rsidR="00E06142" w:rsidRPr="001074E7" w:rsidRDefault="001074E7" w:rsidP="00E06142">
      <w:pPr>
        <w:pStyle w:val="ListParagraph"/>
        <w:tabs>
          <w:tab w:val="left" w:pos="1837"/>
        </w:tabs>
        <w:jc w:val="center"/>
        <w:rPr>
          <w:rFonts w:ascii="Times New Roman" w:hAnsi="Times New Roman" w:cs="Times New Roman"/>
          <w:sz w:val="20"/>
          <w:szCs w:val="20"/>
        </w:rPr>
      </w:pPr>
      <w:proofErr w:type="gramStart"/>
      <w:r w:rsidRPr="001074E7">
        <w:rPr>
          <w:rFonts w:ascii="Times New Roman" w:hAnsi="Times New Roman" w:cs="Times New Roman"/>
          <w:sz w:val="20"/>
          <w:szCs w:val="20"/>
        </w:rPr>
        <w:t>Ket.</w:t>
      </w:r>
      <w:proofErr w:type="gramEnd"/>
      <w:r w:rsidRPr="001074E7">
        <w:rPr>
          <w:rFonts w:ascii="Times New Roman" w:hAnsi="Times New Roman" w:cs="Times New Roman"/>
          <w:sz w:val="20"/>
          <w:szCs w:val="20"/>
        </w:rPr>
        <w:t xml:space="preserve"> </w:t>
      </w:r>
      <w:proofErr w:type="gramStart"/>
      <w:r w:rsidRPr="001074E7">
        <w:rPr>
          <w:rFonts w:ascii="Times New Roman" w:hAnsi="Times New Roman" w:cs="Times New Roman"/>
          <w:sz w:val="20"/>
          <w:szCs w:val="20"/>
        </w:rPr>
        <w:t>gambar</w:t>
      </w:r>
      <w:proofErr w:type="gramEnd"/>
      <w:r w:rsidRPr="001074E7">
        <w:rPr>
          <w:rFonts w:ascii="Times New Roman" w:hAnsi="Times New Roman" w:cs="Times New Roman"/>
          <w:sz w:val="20"/>
          <w:szCs w:val="20"/>
        </w:rPr>
        <w:t xml:space="preserve">: </w:t>
      </w:r>
      <w:r w:rsidR="003642A5" w:rsidRPr="001074E7">
        <w:rPr>
          <w:rFonts w:ascii="Times New Roman" w:hAnsi="Times New Roman" w:cs="Times New Roman"/>
          <w:sz w:val="20"/>
          <w:szCs w:val="20"/>
        </w:rPr>
        <w:t>sumbangan uang sebagai tanda rasa bela sungka</w:t>
      </w:r>
      <w:r w:rsidRPr="001074E7">
        <w:rPr>
          <w:rFonts w:ascii="Times New Roman" w:hAnsi="Times New Roman" w:cs="Times New Roman"/>
          <w:sz w:val="20"/>
          <w:szCs w:val="20"/>
        </w:rPr>
        <w:t>wa untuk keluarga yang berduka.</w:t>
      </w:r>
    </w:p>
    <w:p w:rsidR="003642A5" w:rsidRPr="00A60B96" w:rsidRDefault="003642A5" w:rsidP="00E06142">
      <w:pPr>
        <w:pStyle w:val="ListParagraph"/>
        <w:tabs>
          <w:tab w:val="left" w:pos="1837"/>
        </w:tabs>
        <w:jc w:val="center"/>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analisa bahwa dalam kedukaan yang terjadi pada masyarakat kei khususnya masyarakat Dusun Watran dapat di tanggung jawab langsung baik berdasarkan marga maupun mata rumah, hal ini dilakukan secara suka rela berupa barang, uang maupun penguatan kepada keluarga yang mengalami kedukaan  dari masing-masing orang yang mempunyai rezeki yang cukup. Dalam keduka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ibagi atas </w:t>
      </w:r>
      <w:r w:rsidRPr="00A60B96">
        <w:rPr>
          <w:rFonts w:ascii="Times New Roman" w:hAnsi="Times New Roman" w:cs="Times New Roman"/>
          <w:sz w:val="24"/>
          <w:szCs w:val="24"/>
        </w:rPr>
        <w:lastRenderedPageBreak/>
        <w:t xml:space="preserve">dua bagian, kalau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itu pribadi atau perorang dalam keluarga yang mengalami kesulitan atau mempunyai hajatan maka itu di katakan </w:t>
      </w:r>
      <w:r w:rsidRPr="00A60B96">
        <w:rPr>
          <w:rFonts w:ascii="Times New Roman" w:hAnsi="Times New Roman" w:cs="Times New Roman"/>
          <w:i/>
          <w:sz w:val="24"/>
          <w:szCs w:val="24"/>
        </w:rPr>
        <w:t>riin</w:t>
      </w:r>
      <w:r w:rsidRPr="00A60B96">
        <w:rPr>
          <w:rFonts w:ascii="Times New Roman" w:hAnsi="Times New Roman" w:cs="Times New Roman"/>
          <w:sz w:val="24"/>
          <w:szCs w:val="24"/>
        </w:rPr>
        <w:t xml:space="preserve">, baik dalam hal orang hidup, sosial, kemanusiaan maupun adat itu juga termasuk dala budaya orang meninggal. </w:t>
      </w:r>
      <w:proofErr w:type="gramStart"/>
      <w:r w:rsidRPr="00A60B96">
        <w:rPr>
          <w:rFonts w:ascii="Times New Roman" w:hAnsi="Times New Roman" w:cs="Times New Roman"/>
          <w:sz w:val="24"/>
          <w:szCs w:val="24"/>
        </w:rPr>
        <w:t>sehingga</w:t>
      </w:r>
      <w:proofErr w:type="gramEnd"/>
      <w:r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yang masuk dari masing orang lain kepada pribadi atau keluarga yang berduka itu dikatakan riin. </w:t>
      </w:r>
      <w:proofErr w:type="gramStart"/>
      <w:r w:rsidRPr="00A60B96">
        <w:rPr>
          <w:rFonts w:ascii="Times New Roman" w:hAnsi="Times New Roman" w:cs="Times New Roman"/>
          <w:sz w:val="24"/>
          <w:szCs w:val="24"/>
        </w:rPr>
        <w:t xml:space="preserve">Sedangk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yang dikatakan </w:t>
      </w:r>
      <w:r w:rsidRPr="00A60B96">
        <w:rPr>
          <w:rFonts w:ascii="Times New Roman" w:hAnsi="Times New Roman" w:cs="Times New Roman"/>
          <w:i/>
          <w:sz w:val="24"/>
          <w:szCs w:val="24"/>
        </w:rPr>
        <w:t xml:space="preserve">rahanyam </w:t>
      </w:r>
      <w:r w:rsidRPr="00A60B96">
        <w:rPr>
          <w:rFonts w:ascii="Times New Roman" w:hAnsi="Times New Roman" w:cs="Times New Roman"/>
          <w:sz w:val="24"/>
          <w:szCs w:val="24"/>
        </w:rPr>
        <w:t>berarti pribadi atau orang banyak maupun marga yang datang betemu langsung dengan marga, dalam arti bahwa dipimpin oleh kepala marga itu yang disebut</w:t>
      </w:r>
      <w:r w:rsidRPr="00A60B96">
        <w:rPr>
          <w:rFonts w:ascii="Times New Roman" w:hAnsi="Times New Roman" w:cs="Times New Roman"/>
          <w:i/>
          <w:sz w:val="24"/>
          <w:szCs w:val="24"/>
        </w:rPr>
        <w:t xml:space="preserve"> rahanyam</w:t>
      </w:r>
      <w:r w:rsidRPr="00A60B96">
        <w:rPr>
          <w:rFonts w:ascii="Times New Roman" w:hAnsi="Times New Roman" w:cs="Times New Roman"/>
          <w:sz w:val="24"/>
          <w:szCs w:val="24"/>
        </w:rPr>
        <w:t>.</w:t>
      </w:r>
      <w:proofErr w:type="gramEnd"/>
      <w:r w:rsidRPr="00A60B96">
        <w:rPr>
          <w:rFonts w:ascii="Times New Roman" w:hAnsi="Times New Roman" w:cs="Times New Roman"/>
          <w:sz w:val="24"/>
          <w:szCs w:val="24"/>
        </w:rPr>
        <w:t xml:space="preserve"> </w:t>
      </w:r>
      <w:proofErr w:type="gramStart"/>
      <w:r w:rsidRPr="00A60B96">
        <w:rPr>
          <w:rFonts w:ascii="Times New Roman" w:hAnsi="Times New Roman" w:cs="Times New Roman"/>
          <w:sz w:val="24"/>
          <w:szCs w:val="24"/>
        </w:rPr>
        <w:t>Hal ini merupakan satu tujuan positif untuk tali silaturahmi masyarakat Dusun Watran tetap jerjalin dengan baik.</w:t>
      </w:r>
      <w:proofErr w:type="gramEnd"/>
      <w:r w:rsidRPr="00A60B96">
        <w:rPr>
          <w:rFonts w:ascii="Times New Roman" w:hAnsi="Times New Roman" w:cs="Times New Roman"/>
          <w:sz w:val="24"/>
          <w:szCs w:val="24"/>
        </w:rPr>
        <w:t xml:space="preserve"> </w:t>
      </w:r>
    </w:p>
    <w:p w:rsidR="00F50FDD" w:rsidRPr="00A60B96" w:rsidRDefault="001E258F" w:rsidP="001E258F">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s</w:t>
      </w:r>
      <w:r w:rsidR="00F50FDD" w:rsidRPr="00A60B96">
        <w:rPr>
          <w:rFonts w:ascii="Times New Roman" w:hAnsi="Times New Roman" w:cs="Times New Roman"/>
          <w:sz w:val="24"/>
          <w:szCs w:val="24"/>
        </w:rPr>
        <w:t>ikap tolong menolong atau tanggung jawab ini berlaku pada kasta atas dan kasta bawah atau berlaku pada kasta atas saja</w:t>
      </w:r>
    </w:p>
    <w:p w:rsidR="00D83DCD" w:rsidRPr="00A60B96" w:rsidRDefault="001E258F">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ka salah satu tokoh adat Dusun Watran bapak K. Naraha (</w:t>
      </w:r>
      <w:r w:rsidR="001074E7">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sifatnya men</w:t>
      </w:r>
      <w:r w:rsidR="002E039F" w:rsidRPr="00A60B96">
        <w:rPr>
          <w:rFonts w:ascii="Times New Roman" w:hAnsi="Times New Roman" w:cs="Times New Roman"/>
          <w:sz w:val="24"/>
          <w:szCs w:val="24"/>
        </w:rPr>
        <w:t>yeluruh semua masyarakat kei yang</w:t>
      </w:r>
      <w:r w:rsidR="004D0C64" w:rsidRPr="00A60B96">
        <w:rPr>
          <w:rFonts w:ascii="Times New Roman" w:hAnsi="Times New Roman" w:cs="Times New Roman"/>
          <w:sz w:val="24"/>
          <w:szCs w:val="24"/>
        </w:rPr>
        <w:t xml:space="preserve"> sekarangpun sudah membaur terhada</w:t>
      </w:r>
      <w:r w:rsidR="00DD7D6F" w:rsidRPr="00A60B96">
        <w:rPr>
          <w:rFonts w:ascii="Times New Roman" w:hAnsi="Times New Roman" w:cs="Times New Roman"/>
          <w:sz w:val="24"/>
          <w:szCs w:val="24"/>
        </w:rPr>
        <w:t>p masyarakat suku lain yang</w:t>
      </w:r>
      <w:r w:rsidR="004D0C64" w:rsidRPr="00A60B96">
        <w:rPr>
          <w:rFonts w:ascii="Times New Roman" w:hAnsi="Times New Roman" w:cs="Times New Roman"/>
          <w:sz w:val="24"/>
          <w:szCs w:val="24"/>
        </w:rPr>
        <w:t xml:space="preserve"> mendiami di pulau kei</w:t>
      </w:r>
      <w:r w:rsidR="00DD7D6F" w:rsidRPr="00A60B96">
        <w:rPr>
          <w:rFonts w:ascii="Times New Roman" w:hAnsi="Times New Roman" w:cs="Times New Roman"/>
          <w:sz w:val="24"/>
          <w:szCs w:val="24"/>
        </w:rPr>
        <w:t xml:space="preserve">, begitu juga masyarakat </w:t>
      </w:r>
      <w:r w:rsidR="004D0C64" w:rsidRPr="00A60B96">
        <w:rPr>
          <w:rFonts w:ascii="Times New Roman" w:hAnsi="Times New Roman" w:cs="Times New Roman"/>
          <w:sz w:val="24"/>
          <w:szCs w:val="24"/>
        </w:rPr>
        <w:t xml:space="preserve"> kei yang menghuni di daerah perantauan maka istilah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asih tetap ada. </w:t>
      </w:r>
      <w:proofErr w:type="gramStart"/>
      <w:r w:rsidR="004D0C64" w:rsidRPr="00A60B96">
        <w:rPr>
          <w:rFonts w:ascii="Times New Roman" w:hAnsi="Times New Roman" w:cs="Times New Roman"/>
          <w:sz w:val="24"/>
          <w:szCs w:val="24"/>
        </w:rPr>
        <w:t>jadi</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ada klasifikasi antara golongan 1, golongan 2, dan golongan 3 t</w:t>
      </w:r>
      <w:r w:rsidR="00DD7D6F" w:rsidRPr="00A60B96">
        <w:rPr>
          <w:rFonts w:ascii="Times New Roman" w:hAnsi="Times New Roman" w:cs="Times New Roman"/>
          <w:sz w:val="24"/>
          <w:szCs w:val="24"/>
        </w:rPr>
        <w:t>etapi semua itu merata dan</w:t>
      </w:r>
      <w:r w:rsidR="004D0C64" w:rsidRPr="00A60B96">
        <w:rPr>
          <w:rFonts w:ascii="Times New Roman" w:hAnsi="Times New Roman" w:cs="Times New Roman"/>
          <w:sz w:val="24"/>
          <w:szCs w:val="24"/>
        </w:rPr>
        <w:t xml:space="preserve"> </w:t>
      </w:r>
      <w:r w:rsidR="008B73D3" w:rsidRPr="00A60B96">
        <w:rPr>
          <w:rFonts w:ascii="Times New Roman" w:hAnsi="Times New Roman" w:cs="Times New Roman"/>
          <w:sz w:val="24"/>
          <w:szCs w:val="24"/>
        </w:rPr>
        <w:t>punya kewajiban</w:t>
      </w:r>
      <w:r w:rsidR="00DD7D6F" w:rsidRPr="00A60B96">
        <w:rPr>
          <w:rFonts w:ascii="Times New Roman" w:hAnsi="Times New Roman" w:cs="Times New Roman"/>
          <w:sz w:val="24"/>
          <w:szCs w:val="24"/>
        </w:rPr>
        <w:t xml:space="preserve"> untuk berbagai</w:t>
      </w:r>
      <w:r w:rsidR="004D0C64" w:rsidRPr="00A60B96">
        <w:rPr>
          <w:rFonts w:ascii="Times New Roman" w:hAnsi="Times New Roman" w:cs="Times New Roman"/>
          <w:sz w:val="24"/>
          <w:szCs w:val="24"/>
        </w:rPr>
        <w:t>"</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6A1AC4" w:rsidRPr="00A60B96">
        <w:rPr>
          <w:rFonts w:ascii="Times New Roman" w:hAnsi="Times New Roman" w:cs="Times New Roman"/>
          <w:sz w:val="24"/>
          <w:szCs w:val="24"/>
        </w:rPr>
        <w:t xml:space="preserve">tuturan yang </w:t>
      </w:r>
      <w:proofErr w:type="gramStart"/>
      <w:r w:rsidR="006A1AC4" w:rsidRPr="00A60B96">
        <w:rPr>
          <w:rFonts w:ascii="Times New Roman" w:hAnsi="Times New Roman" w:cs="Times New Roman"/>
          <w:sz w:val="24"/>
          <w:szCs w:val="24"/>
        </w:rPr>
        <w:t>sama</w:t>
      </w:r>
      <w:proofErr w:type="gramEnd"/>
      <w:r w:rsidR="006A1AC4" w:rsidRPr="00A60B96">
        <w:rPr>
          <w:rFonts w:ascii="Times New Roman" w:hAnsi="Times New Roman" w:cs="Times New Roman"/>
          <w:sz w:val="24"/>
          <w:szCs w:val="24"/>
        </w:rPr>
        <w:t xml:space="preserve"> juga di kemukakan oleh </w:t>
      </w:r>
      <w:r w:rsidRPr="00A60B96">
        <w:rPr>
          <w:rFonts w:ascii="Times New Roman" w:hAnsi="Times New Roman" w:cs="Times New Roman"/>
          <w:sz w:val="24"/>
          <w:szCs w:val="24"/>
        </w:rPr>
        <w:t>salah sa</w:t>
      </w:r>
      <w:r w:rsidR="00F8047B" w:rsidRPr="00A60B96">
        <w:rPr>
          <w:rFonts w:ascii="Times New Roman" w:hAnsi="Times New Roman" w:cs="Times New Roman"/>
          <w:sz w:val="24"/>
          <w:szCs w:val="24"/>
        </w:rPr>
        <w:t>tu masyarakat adat Bapak J.</w:t>
      </w:r>
      <w:r w:rsidRPr="00A60B96">
        <w:rPr>
          <w:rFonts w:ascii="Times New Roman" w:hAnsi="Times New Roman" w:cs="Times New Roman"/>
          <w:sz w:val="24"/>
          <w:szCs w:val="24"/>
        </w:rPr>
        <w:t xml:space="preserve"> B</w:t>
      </w:r>
      <w:r w:rsidR="00F8047B" w:rsidRPr="00A60B96">
        <w:rPr>
          <w:rFonts w:ascii="Times New Roman" w:hAnsi="Times New Roman" w:cs="Times New Roman"/>
          <w:sz w:val="24"/>
          <w:szCs w:val="24"/>
        </w:rPr>
        <w:t>.</w:t>
      </w:r>
      <w:r w:rsidR="001E258F" w:rsidRPr="00A60B96">
        <w:rPr>
          <w:rFonts w:ascii="Times New Roman" w:hAnsi="Times New Roman" w:cs="Times New Roman"/>
          <w:sz w:val="24"/>
          <w:szCs w:val="24"/>
        </w:rPr>
        <w:t xml:space="preserve"> Narahawarin (</w:t>
      </w:r>
      <w:r w:rsidR="001074E7">
        <w:rPr>
          <w:rFonts w:ascii="Times New Roman" w:hAnsi="Times New Roman" w:cs="Times New Roman"/>
          <w:sz w:val="24"/>
          <w:szCs w:val="24"/>
        </w:rPr>
        <w:t>31 O</w:t>
      </w:r>
      <w:r w:rsidR="006A1AC4" w:rsidRPr="00A60B96">
        <w:rPr>
          <w:rFonts w:ascii="Times New Roman" w:hAnsi="Times New Roman" w:cs="Times New Roman"/>
          <w:sz w:val="24"/>
          <w:szCs w:val="24"/>
        </w:rPr>
        <w:t>ktober 2023</w:t>
      </w:r>
      <w:r w:rsidR="001E258F" w:rsidRPr="00A60B96">
        <w:rPr>
          <w:rFonts w:ascii="Times New Roman" w:hAnsi="Times New Roman" w:cs="Times New Roman"/>
          <w:sz w:val="24"/>
          <w:szCs w:val="24"/>
        </w:rPr>
        <w:t>)</w:t>
      </w:r>
      <w:r w:rsidRPr="00A60B96">
        <w:rPr>
          <w:rFonts w:ascii="Times New Roman" w:hAnsi="Times New Roman" w:cs="Times New Roman"/>
          <w:sz w:val="24"/>
          <w:szCs w:val="24"/>
        </w:rPr>
        <w:t xml:space="preserve"> 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jadi</w:t>
      </w:r>
      <w:proofErr w:type="gramEnd"/>
      <w:r w:rsidR="004D0C64" w:rsidRPr="00A60B96">
        <w:rPr>
          <w:rFonts w:ascii="Times New Roman" w:hAnsi="Times New Roman" w:cs="Times New Roman"/>
          <w:sz w:val="24"/>
          <w:szCs w:val="24"/>
        </w:rPr>
        <w:t xml:space="preserve"> tidak ada perbedaan dalam melayani orang yang meninggal dengan perbedaan khusus bahwa kasta atas tugasnya beda dengan kasta bawah, pada </w:t>
      </w:r>
      <w:r w:rsidR="004D0C64" w:rsidRPr="00A60B96">
        <w:rPr>
          <w:rFonts w:ascii="Times New Roman" w:hAnsi="Times New Roman" w:cs="Times New Roman"/>
          <w:sz w:val="24"/>
          <w:szCs w:val="24"/>
        </w:rPr>
        <w:lastRenderedPageBreak/>
        <w:t>dasarnya sama.</w:t>
      </w:r>
      <w:r w:rsidR="00DD7D6F" w:rsidRPr="00A60B96">
        <w:rPr>
          <w:rFonts w:ascii="Times New Roman" w:hAnsi="Times New Roman" w:cs="Times New Roman"/>
          <w:sz w:val="24"/>
          <w:szCs w:val="24"/>
        </w:rPr>
        <w:t xml:space="preserve"> </w:t>
      </w:r>
      <w:proofErr w:type="gramStart"/>
      <w:r w:rsidR="00DD7D6F" w:rsidRPr="00A60B96">
        <w:rPr>
          <w:rFonts w:ascii="Times New Roman" w:hAnsi="Times New Roman" w:cs="Times New Roman"/>
          <w:sz w:val="24"/>
          <w:szCs w:val="24"/>
        </w:rPr>
        <w:t>sehingga</w:t>
      </w:r>
      <w:proofErr w:type="gramEnd"/>
      <w:r w:rsidR="004D0C64" w:rsidRPr="00A60B96">
        <w:rPr>
          <w:rFonts w:ascii="Times New Roman" w:hAnsi="Times New Roman" w:cs="Times New Roman"/>
          <w:sz w:val="24"/>
          <w:szCs w:val="24"/>
        </w:rPr>
        <w:t xml:space="preserve"> nilai pelayanan orang berduka tidak pernah budaya kei membedakan antara kasta"</w:t>
      </w:r>
    </w:p>
    <w:p w:rsidR="00D83DCD" w:rsidRPr="00A60B96" w:rsidRDefault="001E258F">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BA64DB" w:rsidRPr="00A60B96">
        <w:rPr>
          <w:rFonts w:ascii="Times New Roman" w:hAnsi="Times New Roman" w:cs="Times New Roman"/>
          <w:sz w:val="24"/>
          <w:szCs w:val="24"/>
        </w:rPr>
        <w:t xml:space="preserve">hal yang </w:t>
      </w:r>
      <w:proofErr w:type="gramStart"/>
      <w:r w:rsidR="00BA64DB" w:rsidRPr="00A60B96">
        <w:rPr>
          <w:rFonts w:ascii="Times New Roman" w:hAnsi="Times New Roman" w:cs="Times New Roman"/>
          <w:sz w:val="24"/>
          <w:szCs w:val="24"/>
        </w:rPr>
        <w:t>sama</w:t>
      </w:r>
      <w:proofErr w:type="gramEnd"/>
      <w:r w:rsidR="00BA64DB" w:rsidRPr="00A60B96">
        <w:rPr>
          <w:rFonts w:ascii="Times New Roman" w:hAnsi="Times New Roman" w:cs="Times New Roman"/>
          <w:sz w:val="24"/>
          <w:szCs w:val="24"/>
        </w:rPr>
        <w:t xml:space="preserve"> juga disampaikan salah satu tokoh masyarakat bapak M.R. Naraha (</w:t>
      </w:r>
      <w:r w:rsidR="004D0C64" w:rsidRPr="00A60B96">
        <w:rPr>
          <w:rFonts w:ascii="Times New Roman" w:hAnsi="Times New Roman" w:cs="Times New Roman"/>
          <w:sz w:val="24"/>
          <w:szCs w:val="24"/>
        </w:rPr>
        <w:t>6 november 20</w:t>
      </w:r>
      <w:r w:rsidR="00270008" w:rsidRPr="00A60B96">
        <w:rPr>
          <w:rFonts w:ascii="Times New Roman" w:hAnsi="Times New Roman" w:cs="Times New Roman"/>
          <w:sz w:val="24"/>
          <w:szCs w:val="24"/>
        </w:rPr>
        <w:t>23</w:t>
      </w:r>
      <w:r w:rsidR="00BA64DB" w:rsidRPr="00A60B96">
        <w:rPr>
          <w:rFonts w:ascii="Times New Roman" w:hAnsi="Times New Roman" w:cs="Times New Roman"/>
          <w:sz w:val="24"/>
          <w:szCs w:val="24"/>
        </w:rPr>
        <w:t>) 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merupakan sebuah culture yang terlahir dari leluhur yang menjadi peran tanggung jawab sebagai masyara</w:t>
      </w:r>
      <w:r w:rsidR="00DD7D6F" w:rsidRPr="00A60B96">
        <w:rPr>
          <w:rFonts w:ascii="Times New Roman" w:hAnsi="Times New Roman" w:cs="Times New Roman"/>
          <w:sz w:val="24"/>
          <w:szCs w:val="24"/>
        </w:rPr>
        <w:t>kat kei tanpa melihat kasta,</w:t>
      </w:r>
      <w:r w:rsidR="004D0C64" w:rsidRPr="00A60B96">
        <w:rPr>
          <w:rFonts w:ascii="Times New Roman" w:hAnsi="Times New Roman" w:cs="Times New Roman"/>
          <w:sz w:val="24"/>
          <w:szCs w:val="24"/>
        </w:rPr>
        <w:t xml:space="preserve"> tetapi kewajiban dan tanggung jawab yang harus dirutinkan d</w:t>
      </w:r>
      <w:r w:rsidR="00DD7D6F" w:rsidRPr="00A60B96">
        <w:rPr>
          <w:rFonts w:ascii="Times New Roman" w:hAnsi="Times New Roman" w:cs="Times New Roman"/>
          <w:sz w:val="24"/>
          <w:szCs w:val="24"/>
        </w:rPr>
        <w:t xml:space="preserve">alam sebuah pemasalahan seperti </w:t>
      </w:r>
      <w:r w:rsidR="004D0C64" w:rsidRPr="00A60B96">
        <w:rPr>
          <w:rFonts w:ascii="Times New Roman" w:hAnsi="Times New Roman" w:cs="Times New Roman"/>
          <w:sz w:val="24"/>
          <w:szCs w:val="24"/>
        </w:rPr>
        <w:t>oran</w:t>
      </w:r>
      <w:r w:rsidR="00DD7D6F" w:rsidRPr="00A60B96">
        <w:rPr>
          <w:rFonts w:ascii="Times New Roman" w:hAnsi="Times New Roman" w:cs="Times New Roman"/>
          <w:sz w:val="24"/>
          <w:szCs w:val="24"/>
        </w:rPr>
        <w:t>g kawin, duka dan hal lainnya kecuali perkawinan</w:t>
      </w:r>
      <w:r w:rsidR="004D0C64" w:rsidRPr="00A60B96">
        <w:rPr>
          <w:rFonts w:ascii="Times New Roman" w:hAnsi="Times New Roman" w:cs="Times New Roman"/>
          <w:sz w:val="24"/>
          <w:szCs w:val="24"/>
        </w:rPr>
        <w:t>"</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A93DAC" w:rsidRPr="00A60B96">
        <w:rPr>
          <w:rFonts w:ascii="Times New Roman" w:hAnsi="Times New Roman" w:cs="Times New Roman"/>
          <w:sz w:val="24"/>
          <w:szCs w:val="24"/>
        </w:rPr>
        <w:t xml:space="preserve">tuturan yang </w:t>
      </w:r>
      <w:proofErr w:type="gramStart"/>
      <w:r w:rsidR="00A93DAC" w:rsidRPr="00A60B96">
        <w:rPr>
          <w:rFonts w:ascii="Times New Roman" w:hAnsi="Times New Roman" w:cs="Times New Roman"/>
          <w:sz w:val="24"/>
          <w:szCs w:val="24"/>
        </w:rPr>
        <w:t>sama</w:t>
      </w:r>
      <w:proofErr w:type="gramEnd"/>
      <w:r w:rsidR="00A93DAC" w:rsidRPr="00A60B96">
        <w:rPr>
          <w:rFonts w:ascii="Times New Roman" w:hAnsi="Times New Roman" w:cs="Times New Roman"/>
          <w:sz w:val="24"/>
          <w:szCs w:val="24"/>
        </w:rPr>
        <w:t xml:space="preserve"> juga disampaikan salah satu masyarakat adat bapak. S. Naraha </w:t>
      </w:r>
      <w:r w:rsidR="001C7118">
        <w:rPr>
          <w:rFonts w:ascii="Times New Roman" w:hAnsi="Times New Roman" w:cs="Times New Roman"/>
          <w:sz w:val="24"/>
          <w:szCs w:val="24"/>
        </w:rPr>
        <w:t>(11 N</w:t>
      </w:r>
      <w:r w:rsidR="00A93DAC" w:rsidRPr="00A60B96">
        <w:rPr>
          <w:rFonts w:ascii="Times New Roman" w:hAnsi="Times New Roman" w:cs="Times New Roman"/>
          <w:sz w:val="24"/>
          <w:szCs w:val="24"/>
        </w:rPr>
        <w:t>ovember 2023) 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budaya masyarakat kei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rupakan sebuah titipan dari leluhur yang tidak membedakan kasta pada siapapun yang berhak melayani sesama dalam keadaan susah maupun senang"</w:t>
      </w:r>
    </w:p>
    <w:p w:rsidR="00D83DCD" w:rsidRPr="00A60B96" w:rsidRDefault="0028208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sama di sampaikan oleh ibu Y. </w:t>
      </w:r>
      <w:proofErr w:type="gramStart"/>
      <w:r w:rsidRPr="00A60B96">
        <w:rPr>
          <w:rFonts w:ascii="Times New Roman" w:hAnsi="Times New Roman" w:cs="Times New Roman"/>
          <w:sz w:val="24"/>
          <w:szCs w:val="24"/>
        </w:rPr>
        <w:t xml:space="preserve">Narahawarin  </w:t>
      </w:r>
      <w:r w:rsidR="00A93DAC" w:rsidRPr="00A60B96">
        <w:rPr>
          <w:rFonts w:ascii="Times New Roman" w:hAnsi="Times New Roman" w:cs="Times New Roman"/>
          <w:sz w:val="24"/>
          <w:szCs w:val="24"/>
        </w:rPr>
        <w:t>(</w:t>
      </w:r>
      <w:proofErr w:type="gramEnd"/>
      <w:r w:rsidR="001C7118">
        <w:rPr>
          <w:rFonts w:ascii="Times New Roman" w:hAnsi="Times New Roman" w:cs="Times New Roman"/>
          <w:sz w:val="24"/>
          <w:szCs w:val="24"/>
        </w:rPr>
        <w:t>14 N</w:t>
      </w:r>
      <w:r w:rsidR="004D0C64" w:rsidRPr="00A60B96">
        <w:rPr>
          <w:rFonts w:ascii="Times New Roman" w:hAnsi="Times New Roman" w:cs="Times New Roman"/>
          <w:sz w:val="24"/>
          <w:szCs w:val="24"/>
        </w:rPr>
        <w:t>ovember 2023</w:t>
      </w:r>
      <w:r w:rsidR="00A93DAC" w:rsidRPr="00A60B96">
        <w:rPr>
          <w:rFonts w:ascii="Times New Roman" w:hAnsi="Times New Roman" w:cs="Times New Roman"/>
          <w:sz w:val="24"/>
          <w:szCs w:val="24"/>
        </w:rPr>
        <w:t>)</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sikap</w:t>
      </w:r>
      <w:proofErr w:type="gramEnd"/>
      <w:r w:rsidR="004D0C64" w:rsidRPr="00A60B96">
        <w:rPr>
          <w:rFonts w:ascii="Times New Roman" w:hAnsi="Times New Roman" w:cs="Times New Roman"/>
          <w:sz w:val="24"/>
          <w:szCs w:val="24"/>
        </w:rPr>
        <w:t xml:space="preserve"> tolong menolong dalam kehidupan masyarakat kei khususnya dusun watran sangat kental. Sama halnya deng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nolong tidak memandang hubungan antara kasta tinggi dan kasta rendah hal ini sudah dibuat sejak dahulu oleh para leluhur"</w:t>
      </w:r>
    </w:p>
    <w:p w:rsidR="00FB5B25" w:rsidRPr="00A60B96" w:rsidRDefault="00FB5B25" w:rsidP="00A91B79">
      <w:pPr>
        <w:pStyle w:val="ListParagraph"/>
        <w:tabs>
          <w:tab w:val="left" w:pos="1837"/>
        </w:tabs>
        <w:jc w:val="both"/>
        <w:rPr>
          <w:rFonts w:ascii="Times New Roman" w:hAnsi="Times New Roman" w:cs="Times New Roman"/>
          <w:sz w:val="24"/>
          <w:szCs w:val="24"/>
        </w:rPr>
      </w:pPr>
    </w:p>
    <w:p w:rsidR="003642A5" w:rsidRPr="00A60B96" w:rsidRDefault="003642A5" w:rsidP="003642A5">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sz w:val="24"/>
          <w:szCs w:val="24"/>
        </w:rPr>
        <w:t>Gambar 3</w:t>
      </w:r>
      <w:r w:rsidR="00FB5B25">
        <w:rPr>
          <w:rFonts w:ascii="Times New Roman" w:hAnsi="Times New Roman" w:cs="Times New Roman"/>
          <w:sz w:val="24"/>
          <w:szCs w:val="24"/>
        </w:rPr>
        <w:t>.Sumbangan pengresmian</w:t>
      </w:r>
    </w:p>
    <w:p w:rsidR="003642A5" w:rsidRPr="00A60B96" w:rsidRDefault="003642A5" w:rsidP="003642A5">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sz w:val="24"/>
          <w:szCs w:val="24"/>
        </w:rPr>
        <w:drawing>
          <wp:inline distT="0" distB="0" distL="0" distR="0" wp14:anchorId="3FCDF988" wp14:editId="5BEAB7E3">
            <wp:extent cx="3631659" cy="1776919"/>
            <wp:effectExtent l="0" t="0" r="6985" b="0"/>
            <wp:docPr id="1" name="Picture 1" descr="C:\Users\LENOVO\Picture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image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0616" cy="1781302"/>
                    </a:xfrm>
                    <a:prstGeom prst="rect">
                      <a:avLst/>
                    </a:prstGeom>
                    <a:noFill/>
                    <a:ln>
                      <a:noFill/>
                    </a:ln>
                  </pic:spPr>
                </pic:pic>
              </a:graphicData>
            </a:graphic>
          </wp:inline>
        </w:drawing>
      </w:r>
    </w:p>
    <w:p w:rsidR="003642A5" w:rsidRPr="0086405D" w:rsidRDefault="0086405D" w:rsidP="003642A5">
      <w:pPr>
        <w:pStyle w:val="ListParagraph"/>
        <w:tabs>
          <w:tab w:val="left" w:pos="1837"/>
        </w:tabs>
        <w:jc w:val="center"/>
        <w:rPr>
          <w:rFonts w:ascii="Times New Roman" w:hAnsi="Times New Roman" w:cs="Times New Roman"/>
          <w:sz w:val="20"/>
          <w:szCs w:val="20"/>
        </w:rPr>
      </w:pPr>
      <w:proofErr w:type="gramStart"/>
      <w:r w:rsidRPr="0086405D">
        <w:rPr>
          <w:rFonts w:ascii="Times New Roman" w:hAnsi="Times New Roman" w:cs="Times New Roman"/>
          <w:sz w:val="20"/>
          <w:szCs w:val="20"/>
        </w:rPr>
        <w:t>Ket.</w:t>
      </w:r>
      <w:proofErr w:type="gramEnd"/>
      <w:r w:rsidRPr="0086405D">
        <w:rPr>
          <w:rFonts w:ascii="Times New Roman" w:hAnsi="Times New Roman" w:cs="Times New Roman"/>
          <w:sz w:val="20"/>
          <w:szCs w:val="20"/>
        </w:rPr>
        <w:t xml:space="preserve"> </w:t>
      </w:r>
      <w:proofErr w:type="gramStart"/>
      <w:r w:rsidRPr="0086405D">
        <w:rPr>
          <w:rFonts w:ascii="Times New Roman" w:hAnsi="Times New Roman" w:cs="Times New Roman"/>
          <w:sz w:val="20"/>
          <w:szCs w:val="20"/>
        </w:rPr>
        <w:t>gambar</w:t>
      </w:r>
      <w:proofErr w:type="gramEnd"/>
      <w:r w:rsidRPr="0086405D">
        <w:rPr>
          <w:rFonts w:ascii="Times New Roman" w:hAnsi="Times New Roman" w:cs="Times New Roman"/>
          <w:sz w:val="20"/>
          <w:szCs w:val="20"/>
        </w:rPr>
        <w:t xml:space="preserve">: sumbangan </w:t>
      </w:r>
      <w:r w:rsidR="00B873F2" w:rsidRPr="0086405D">
        <w:rPr>
          <w:rFonts w:ascii="Times New Roman" w:hAnsi="Times New Roman" w:cs="Times New Roman"/>
          <w:sz w:val="20"/>
          <w:szCs w:val="20"/>
        </w:rPr>
        <w:t>masyarakat adat bersama tok</w:t>
      </w:r>
      <w:r w:rsidRPr="0086405D">
        <w:rPr>
          <w:rFonts w:ascii="Times New Roman" w:hAnsi="Times New Roman" w:cs="Times New Roman"/>
          <w:sz w:val="20"/>
          <w:szCs w:val="20"/>
        </w:rPr>
        <w:t>oh-tokoh adat</w:t>
      </w:r>
      <w:r w:rsidR="00B873F2" w:rsidRPr="0086405D">
        <w:rPr>
          <w:rFonts w:ascii="Times New Roman" w:hAnsi="Times New Roman" w:cs="Times New Roman"/>
          <w:sz w:val="20"/>
          <w:szCs w:val="20"/>
        </w:rPr>
        <w:t xml:space="preserve"> berupa makan minum untuk </w:t>
      </w:r>
      <w:r w:rsidRPr="0086405D">
        <w:rPr>
          <w:rFonts w:ascii="Times New Roman" w:hAnsi="Times New Roman" w:cs="Times New Roman"/>
          <w:sz w:val="20"/>
          <w:szCs w:val="20"/>
        </w:rPr>
        <w:t>acara pengresmian gedung ibadah.</w:t>
      </w:r>
    </w:p>
    <w:p w:rsidR="003642A5" w:rsidRPr="00A60B96" w:rsidRDefault="003642A5" w:rsidP="003642A5">
      <w:pPr>
        <w:pStyle w:val="ListParagraph"/>
        <w:tabs>
          <w:tab w:val="left" w:pos="1837"/>
        </w:tabs>
        <w:jc w:val="center"/>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ab/>
      </w:r>
      <w:proofErr w:type="gramStart"/>
      <w:r w:rsidRPr="00A60B96">
        <w:rPr>
          <w:rFonts w:ascii="Times New Roman" w:hAnsi="Times New Roman" w:cs="Times New Roman"/>
          <w:sz w:val="24"/>
          <w:szCs w:val="24"/>
        </w:rPr>
        <w:t xml:space="preserve">Dari hasil wawancara di atas dapat dianalisis bahwa sebagai masyarakat kei dalam menjalani tradis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kasta bukan salah satu tolak ukur untuk bersilaturahmi, karena hal tolong-menolong masyarakat dikei sangat menjunjung tinggi hal tersebut.</w:t>
      </w:r>
      <w:proofErr w:type="gramEnd"/>
      <w:r w:rsidRPr="00A60B96">
        <w:rPr>
          <w:rFonts w:ascii="Times New Roman" w:hAnsi="Times New Roman" w:cs="Times New Roman"/>
          <w:sz w:val="24"/>
          <w:szCs w:val="24"/>
        </w:rPr>
        <w:t xml:space="preserve"> </w:t>
      </w:r>
      <w:proofErr w:type="gramStart"/>
      <w:r w:rsidR="00B55E45" w:rsidRPr="00B55E45">
        <w:rPr>
          <w:rFonts w:ascii="Times New Roman" w:hAnsi="Times New Roman" w:cs="Times New Roman"/>
          <w:i/>
          <w:sz w:val="24"/>
          <w:szCs w:val="24"/>
        </w:rPr>
        <w:t>yelim</w:t>
      </w:r>
      <w:proofErr w:type="gramEnd"/>
      <w:r w:rsidRPr="00A60B96">
        <w:rPr>
          <w:rFonts w:ascii="Times New Roman" w:hAnsi="Times New Roman" w:cs="Times New Roman"/>
          <w:sz w:val="24"/>
          <w:szCs w:val="24"/>
        </w:rPr>
        <w:t xml:space="preserve"> sudah mendarah daging dalam diri orang kei dimanapun sesuatu yang dititipkan dari para leluhur akan menjadi sebuah kepercayaan bagi setiap orang. </w:t>
      </w:r>
    </w:p>
    <w:p w:rsidR="00005775" w:rsidRPr="00A60B96" w:rsidRDefault="00282082" w:rsidP="0028208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p</w:t>
      </w:r>
      <w:r w:rsidR="00005775" w:rsidRPr="00A60B96">
        <w:rPr>
          <w:rFonts w:ascii="Times New Roman" w:hAnsi="Times New Roman" w:cs="Times New Roman"/>
          <w:sz w:val="24"/>
          <w:szCs w:val="24"/>
        </w:rPr>
        <w:t xml:space="preserve">elaksanan </w:t>
      </w:r>
      <w:r w:rsidR="00B55E45" w:rsidRPr="00B55E45">
        <w:rPr>
          <w:rFonts w:ascii="Times New Roman" w:hAnsi="Times New Roman" w:cs="Times New Roman"/>
          <w:i/>
          <w:sz w:val="24"/>
          <w:szCs w:val="24"/>
        </w:rPr>
        <w:t>yelim</w:t>
      </w:r>
      <w:r w:rsidR="00005775" w:rsidRPr="00A60B96">
        <w:rPr>
          <w:rFonts w:ascii="Times New Roman" w:hAnsi="Times New Roman" w:cs="Times New Roman"/>
          <w:sz w:val="24"/>
          <w:szCs w:val="24"/>
        </w:rPr>
        <w:t xml:space="preserve"> di lakukan dalam acara perkawinan yang melibatkan kasta sebagai salah satu tolak ukur</w:t>
      </w:r>
    </w:p>
    <w:p w:rsidR="00D83DCD" w:rsidRPr="00A60B96" w:rsidRDefault="0028208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ka salah satu tokoh adat Dusun Watran bapak K. Naraha (</w:t>
      </w:r>
      <w:r w:rsidR="001C7118">
        <w:rPr>
          <w:rFonts w:ascii="Times New Roman" w:hAnsi="Times New Roman" w:cs="Times New Roman"/>
          <w:sz w:val="24"/>
          <w:szCs w:val="24"/>
        </w:rPr>
        <w:t>26 O</w:t>
      </w:r>
      <w:r w:rsidR="004D0C64" w:rsidRPr="00A60B96">
        <w:rPr>
          <w:rFonts w:ascii="Times New Roman" w:hAnsi="Times New Roman" w:cs="Times New Roman"/>
          <w:sz w:val="24"/>
          <w:szCs w:val="24"/>
        </w:rPr>
        <w:t>ktober 2023</w:t>
      </w:r>
      <w:proofErr w:type="gramStart"/>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w:t>
      </w:r>
      <w:proofErr w:type="gramEnd"/>
      <w:r w:rsidR="004D0C64" w:rsidRPr="00A60B96">
        <w:rPr>
          <w:rFonts w:ascii="Times New Roman" w:hAnsi="Times New Roman" w:cs="Times New Roman"/>
          <w:sz w:val="24"/>
          <w:szCs w:val="24"/>
        </w:rPr>
        <w:t xml:space="preserve">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perkawinan ya</w:t>
      </w:r>
      <w:r w:rsidR="0006671F" w:rsidRPr="00A60B96">
        <w:rPr>
          <w:rFonts w:ascii="Times New Roman" w:hAnsi="Times New Roman" w:cs="Times New Roman"/>
          <w:sz w:val="24"/>
          <w:szCs w:val="24"/>
        </w:rPr>
        <w:t xml:space="preserve">ng namanya tingkatan </w:t>
      </w:r>
      <w:r w:rsidR="004D0C64" w:rsidRPr="00A60B96">
        <w:rPr>
          <w:rFonts w:ascii="Times New Roman" w:hAnsi="Times New Roman" w:cs="Times New Roman"/>
          <w:sz w:val="24"/>
          <w:szCs w:val="24"/>
        </w:rPr>
        <w:t xml:space="preserve">golongan atas dan golongan bawah masing-masing sudah ditetapkan secara adat dalam masalah harta. </w:t>
      </w:r>
      <w:proofErr w:type="gramStart"/>
      <w:r w:rsidR="004D0C64" w:rsidRPr="00A60B96">
        <w:rPr>
          <w:rFonts w:ascii="Times New Roman" w:hAnsi="Times New Roman" w:cs="Times New Roman"/>
          <w:sz w:val="24"/>
          <w:szCs w:val="24"/>
        </w:rPr>
        <w:t>Jenis perkawinan ini ada pe</w:t>
      </w:r>
      <w:r w:rsidR="0006671F" w:rsidRPr="00A60B96">
        <w:rPr>
          <w:rFonts w:ascii="Times New Roman" w:hAnsi="Times New Roman" w:cs="Times New Roman"/>
          <w:sz w:val="24"/>
          <w:szCs w:val="24"/>
        </w:rPr>
        <w:t xml:space="preserve">rbedaan khusus dalam </w:t>
      </w:r>
      <w:r w:rsidR="004D0C64" w:rsidRPr="00A60B96">
        <w:rPr>
          <w:rFonts w:ascii="Times New Roman" w:hAnsi="Times New Roman" w:cs="Times New Roman"/>
          <w:sz w:val="24"/>
          <w:szCs w:val="24"/>
        </w:rPr>
        <w:t>harta adat, tetapi untuk mal</w:t>
      </w:r>
      <w:r w:rsidR="0006671F" w:rsidRPr="00A60B96">
        <w:rPr>
          <w:rFonts w:ascii="Times New Roman" w:hAnsi="Times New Roman" w:cs="Times New Roman"/>
          <w:sz w:val="24"/>
          <w:szCs w:val="24"/>
        </w:rPr>
        <w:t xml:space="preserve">ibatkan </w:t>
      </w:r>
      <w:r w:rsidR="00B55E45" w:rsidRPr="00B55E45">
        <w:rPr>
          <w:rFonts w:ascii="Times New Roman" w:hAnsi="Times New Roman" w:cs="Times New Roman"/>
          <w:i/>
          <w:sz w:val="24"/>
          <w:szCs w:val="24"/>
        </w:rPr>
        <w:t>yelim</w:t>
      </w:r>
      <w:r w:rsidR="0006671F" w:rsidRPr="00A60B96">
        <w:rPr>
          <w:rFonts w:ascii="Times New Roman" w:hAnsi="Times New Roman" w:cs="Times New Roman"/>
          <w:sz w:val="24"/>
          <w:szCs w:val="24"/>
        </w:rPr>
        <w:t xml:space="preserve"> tidak di bedakan.</w:t>
      </w:r>
      <w:proofErr w:type="gramEnd"/>
      <w:r w:rsidR="0006671F"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Kemudian khusus</w:t>
      </w:r>
      <w:r w:rsidR="0006671F" w:rsidRPr="00A60B96">
        <w:rPr>
          <w:rFonts w:ascii="Times New Roman" w:hAnsi="Times New Roman" w:cs="Times New Roman"/>
          <w:sz w:val="24"/>
          <w:szCs w:val="24"/>
        </w:rPr>
        <w:t xml:space="preserve"> dalam perkawinan </w:t>
      </w:r>
      <w:r w:rsidR="004D0C64" w:rsidRPr="00A60B96">
        <w:rPr>
          <w:rFonts w:ascii="Times New Roman" w:hAnsi="Times New Roman" w:cs="Times New Roman"/>
          <w:sz w:val="24"/>
          <w:szCs w:val="24"/>
        </w:rPr>
        <w:t xml:space="preserve">pihak perempuan yang </w:t>
      </w:r>
      <w:proofErr w:type="gramStart"/>
      <w:r w:rsidR="004D0C64" w:rsidRPr="00A60B96">
        <w:rPr>
          <w:rFonts w:ascii="Times New Roman" w:hAnsi="Times New Roman" w:cs="Times New Roman"/>
          <w:sz w:val="24"/>
          <w:szCs w:val="24"/>
        </w:rPr>
        <w:t>akan</w:t>
      </w:r>
      <w:proofErr w:type="gramEnd"/>
      <w:r w:rsidR="0006671F" w:rsidRPr="00A60B96">
        <w:rPr>
          <w:rFonts w:ascii="Times New Roman" w:hAnsi="Times New Roman" w:cs="Times New Roman"/>
          <w:sz w:val="24"/>
          <w:szCs w:val="24"/>
        </w:rPr>
        <w:t xml:space="preserve"> kawin mempunyai sanak saudara atau </w:t>
      </w:r>
      <w:r w:rsidR="004D0C64" w:rsidRPr="00A60B96">
        <w:rPr>
          <w:rFonts w:ascii="Times New Roman" w:hAnsi="Times New Roman" w:cs="Times New Roman"/>
          <w:i/>
          <w:sz w:val="24"/>
          <w:szCs w:val="24"/>
        </w:rPr>
        <w:t xml:space="preserve">mangohoi </w:t>
      </w:r>
      <w:r w:rsidR="004D0C64" w:rsidRPr="00A60B96">
        <w:rPr>
          <w:rFonts w:ascii="Times New Roman" w:hAnsi="Times New Roman" w:cs="Times New Roman"/>
          <w:sz w:val="24"/>
          <w:szCs w:val="24"/>
        </w:rPr>
        <w:t xml:space="preserve">mereka membawa </w:t>
      </w:r>
      <w:r w:rsidR="00B55E45" w:rsidRPr="00B55E45">
        <w:rPr>
          <w:rFonts w:ascii="Times New Roman" w:hAnsi="Times New Roman" w:cs="Times New Roman"/>
          <w:i/>
          <w:sz w:val="24"/>
          <w:szCs w:val="24"/>
        </w:rPr>
        <w:t>yelim</w:t>
      </w:r>
      <w:r w:rsidR="0006671F" w:rsidRPr="00A60B96">
        <w:rPr>
          <w:rFonts w:ascii="Times New Roman" w:hAnsi="Times New Roman" w:cs="Times New Roman"/>
          <w:sz w:val="24"/>
          <w:szCs w:val="24"/>
        </w:rPr>
        <w:t xml:space="preserve"> menurut aturan adat </w:t>
      </w:r>
      <w:r w:rsidR="004D0C64" w:rsidRPr="00A60B96">
        <w:rPr>
          <w:rFonts w:ascii="Times New Roman" w:hAnsi="Times New Roman" w:cs="Times New Roman"/>
          <w:sz w:val="24"/>
          <w:szCs w:val="24"/>
        </w:rPr>
        <w:t xml:space="preserve">tidak membawah uang tetapi mereka diwajibkan membawa makanan dan pakaian. </w:t>
      </w:r>
      <w:proofErr w:type="gramStart"/>
      <w:r w:rsidR="004D0C64" w:rsidRPr="00A60B96">
        <w:rPr>
          <w:rFonts w:ascii="Times New Roman" w:hAnsi="Times New Roman" w:cs="Times New Roman"/>
          <w:sz w:val="24"/>
          <w:szCs w:val="24"/>
        </w:rPr>
        <w:t>untuk</w:t>
      </w:r>
      <w:proofErr w:type="gramEnd"/>
      <w:r w:rsidR="004D0C64" w:rsidRPr="00A60B96">
        <w:rPr>
          <w:rFonts w:ascii="Times New Roman" w:hAnsi="Times New Roman" w:cs="Times New Roman"/>
          <w:sz w:val="24"/>
          <w:szCs w:val="24"/>
        </w:rPr>
        <w:t xml:space="preserve"> yanur dan yanur adalah pihak laki-laki"</w:t>
      </w:r>
    </w:p>
    <w:p w:rsidR="00D83DCD" w:rsidRPr="00A60B96" w:rsidRDefault="008B73D3">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tuturan yang berbeda di sampaikan </w:t>
      </w:r>
      <w:r w:rsidR="009B0982" w:rsidRPr="00A60B96">
        <w:rPr>
          <w:rFonts w:ascii="Times New Roman" w:hAnsi="Times New Roman" w:cs="Times New Roman"/>
          <w:sz w:val="24"/>
          <w:szCs w:val="24"/>
        </w:rPr>
        <w:t xml:space="preserve">oleh </w:t>
      </w:r>
      <w:r w:rsidR="004D0C64" w:rsidRPr="00A60B96">
        <w:rPr>
          <w:rFonts w:ascii="Times New Roman" w:hAnsi="Times New Roman" w:cs="Times New Roman"/>
          <w:sz w:val="24"/>
          <w:szCs w:val="24"/>
        </w:rPr>
        <w:t>salah sa</w:t>
      </w:r>
      <w:r w:rsidR="005D0CCE" w:rsidRPr="00A60B96">
        <w:rPr>
          <w:rFonts w:ascii="Times New Roman" w:hAnsi="Times New Roman" w:cs="Times New Roman"/>
          <w:sz w:val="24"/>
          <w:szCs w:val="24"/>
        </w:rPr>
        <w:t>tu masyarakat adat b</w:t>
      </w:r>
      <w:r w:rsidR="00F8047B" w:rsidRPr="00A60B96">
        <w:rPr>
          <w:rFonts w:ascii="Times New Roman" w:hAnsi="Times New Roman" w:cs="Times New Roman"/>
          <w:sz w:val="24"/>
          <w:szCs w:val="24"/>
        </w:rPr>
        <w:t>apak J.</w:t>
      </w:r>
      <w:r w:rsidR="004D0C64" w:rsidRPr="00A60B96">
        <w:rPr>
          <w:rFonts w:ascii="Times New Roman" w:hAnsi="Times New Roman" w:cs="Times New Roman"/>
          <w:sz w:val="24"/>
          <w:szCs w:val="24"/>
        </w:rPr>
        <w:t xml:space="preserve"> B</w:t>
      </w:r>
      <w:r w:rsidR="00F8047B" w:rsidRPr="00A60B96">
        <w:rPr>
          <w:rFonts w:ascii="Times New Roman" w:hAnsi="Times New Roman" w:cs="Times New Roman"/>
          <w:sz w:val="24"/>
          <w:szCs w:val="24"/>
        </w:rPr>
        <w:t>.</w:t>
      </w:r>
      <w:r w:rsidR="000457BB" w:rsidRPr="00A60B96">
        <w:rPr>
          <w:rFonts w:ascii="Times New Roman" w:hAnsi="Times New Roman" w:cs="Times New Roman"/>
          <w:sz w:val="24"/>
          <w:szCs w:val="24"/>
        </w:rPr>
        <w:t xml:space="preserve"> </w:t>
      </w:r>
      <w:proofErr w:type="gramStart"/>
      <w:r w:rsidR="000457BB" w:rsidRPr="00A60B96">
        <w:rPr>
          <w:rFonts w:ascii="Times New Roman" w:hAnsi="Times New Roman" w:cs="Times New Roman"/>
          <w:sz w:val="24"/>
          <w:szCs w:val="24"/>
        </w:rPr>
        <w:t xml:space="preserve">Narahawarin </w:t>
      </w:r>
      <w:r w:rsidR="009B0982" w:rsidRPr="00A60B96">
        <w:rPr>
          <w:rFonts w:ascii="Times New Roman" w:hAnsi="Times New Roman" w:cs="Times New Roman"/>
          <w:sz w:val="24"/>
          <w:szCs w:val="24"/>
        </w:rPr>
        <w:t xml:space="preserve"> </w:t>
      </w:r>
      <w:r w:rsidR="000457BB" w:rsidRPr="00A60B96">
        <w:rPr>
          <w:rFonts w:ascii="Times New Roman" w:hAnsi="Times New Roman" w:cs="Times New Roman"/>
          <w:sz w:val="24"/>
          <w:szCs w:val="24"/>
        </w:rPr>
        <w:t>(</w:t>
      </w:r>
      <w:proofErr w:type="gramEnd"/>
      <w:r w:rsidR="001C7118">
        <w:rPr>
          <w:rFonts w:ascii="Times New Roman" w:hAnsi="Times New Roman" w:cs="Times New Roman"/>
          <w:sz w:val="24"/>
          <w:szCs w:val="24"/>
        </w:rPr>
        <w:t>31 O</w:t>
      </w:r>
      <w:r w:rsidR="009B0982" w:rsidRPr="00A60B96">
        <w:rPr>
          <w:rFonts w:ascii="Times New Roman" w:hAnsi="Times New Roman" w:cs="Times New Roman"/>
          <w:sz w:val="24"/>
          <w:szCs w:val="24"/>
        </w:rPr>
        <w:t>ktober</w:t>
      </w:r>
      <w:r w:rsidR="000457BB"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khusus</w:t>
      </w:r>
      <w:proofErr w:type="gramEnd"/>
      <w:r w:rsidR="004D0C64" w:rsidRPr="00A60B96">
        <w:rPr>
          <w:rFonts w:ascii="Times New Roman" w:hAnsi="Times New Roman" w:cs="Times New Roman"/>
          <w:sz w:val="24"/>
          <w:szCs w:val="24"/>
        </w:rPr>
        <w:t xml:space="preserve"> untuk persoalan kasta muncul sedikit extreme dalam perkawinan karena di kei kecil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ilakukan dalam acara perkawinan menyangkut dengan harta saja. Dalam persoalan kasta sudah di atur bahwa tidak boleh melanggar aturan adat yang sudah di tetapkan oleh leluhur karena dari masyarakat kei kecil sendiri sudah tahu yang mana kasta atas dan bawah sudah jelas tidak diizinkan untuk kawin dan harus di pisahka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Selanjutnya</w:t>
      </w:r>
      <w:r w:rsidR="009B0982" w:rsidRPr="00A60B96">
        <w:rPr>
          <w:rFonts w:ascii="Times New Roman" w:hAnsi="Times New Roman" w:cs="Times New Roman"/>
          <w:sz w:val="24"/>
          <w:szCs w:val="24"/>
        </w:rPr>
        <w:t xml:space="preserve"> tuturan yang berbeda di sampaikan oleh </w:t>
      </w:r>
      <w:r w:rsidR="00270008" w:rsidRPr="00A60B96">
        <w:rPr>
          <w:rFonts w:ascii="Times New Roman" w:hAnsi="Times New Roman" w:cs="Times New Roman"/>
          <w:sz w:val="24"/>
          <w:szCs w:val="24"/>
        </w:rPr>
        <w:t xml:space="preserve">salah satu Tokoh masyarakat </w:t>
      </w:r>
      <w:r w:rsidRPr="00A60B96">
        <w:rPr>
          <w:rFonts w:ascii="Times New Roman" w:hAnsi="Times New Roman" w:cs="Times New Roman"/>
          <w:sz w:val="24"/>
          <w:szCs w:val="24"/>
        </w:rPr>
        <w:t>Du</w:t>
      </w:r>
      <w:r w:rsidR="005D0CCE" w:rsidRPr="00A60B96">
        <w:rPr>
          <w:rFonts w:ascii="Times New Roman" w:hAnsi="Times New Roman" w:cs="Times New Roman"/>
          <w:sz w:val="24"/>
          <w:szCs w:val="24"/>
        </w:rPr>
        <w:t>sun Watran b</w:t>
      </w:r>
      <w:r w:rsidR="00F8047B" w:rsidRPr="00A60B96">
        <w:rPr>
          <w:rFonts w:ascii="Times New Roman" w:hAnsi="Times New Roman" w:cs="Times New Roman"/>
          <w:sz w:val="24"/>
          <w:szCs w:val="24"/>
        </w:rPr>
        <w:t>apak M. R.</w:t>
      </w:r>
      <w:r w:rsidR="009B0982" w:rsidRPr="00A60B96">
        <w:rPr>
          <w:rFonts w:ascii="Times New Roman" w:hAnsi="Times New Roman" w:cs="Times New Roman"/>
          <w:sz w:val="24"/>
          <w:szCs w:val="24"/>
        </w:rPr>
        <w:t xml:space="preserve"> Naraha pada tanggal </w:t>
      </w:r>
      <w:r w:rsidR="001C7118">
        <w:rPr>
          <w:rFonts w:ascii="Times New Roman" w:hAnsi="Times New Roman" w:cs="Times New Roman"/>
          <w:sz w:val="24"/>
          <w:szCs w:val="24"/>
        </w:rPr>
        <w:t>(6 N</w:t>
      </w:r>
      <w:r w:rsidR="000457BB" w:rsidRPr="00A60B96">
        <w:rPr>
          <w:rFonts w:ascii="Times New Roman" w:hAnsi="Times New Roman" w:cs="Times New Roman"/>
          <w:sz w:val="24"/>
          <w:szCs w:val="24"/>
        </w:rPr>
        <w:t xml:space="preserve">ovember) </w:t>
      </w:r>
      <w:r w:rsidRPr="00A60B96">
        <w:rPr>
          <w:rFonts w:ascii="Times New Roman" w:hAnsi="Times New Roman" w:cs="Times New Roman"/>
          <w:sz w:val="24"/>
          <w:szCs w:val="24"/>
        </w:rPr>
        <w:t>men</w:t>
      </w:r>
      <w:r w:rsidR="009B0982" w:rsidRPr="00A60B96">
        <w:rPr>
          <w:rFonts w:ascii="Times New Roman" w:hAnsi="Times New Roman" w:cs="Times New Roman"/>
          <w:sz w:val="24"/>
          <w:szCs w:val="24"/>
        </w:rPr>
        <w:t>y</w:t>
      </w:r>
      <w:r w:rsidRPr="00A60B96">
        <w:rPr>
          <w:rFonts w:ascii="Times New Roman" w:hAnsi="Times New Roman" w:cs="Times New Roman"/>
          <w:sz w:val="24"/>
          <w:szCs w:val="24"/>
        </w:rPr>
        <w:t>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dalam perkawinan merupakan tugas dan tanggung jawab masyarakat kei selaku anak adat yang terkafer dalam satu marga. Untuk melaksanakan fungsinya kita menyumbangkan apa yang merupakan hal dasar sehingga menyukseskan acara-acara yang di maksud. </w:t>
      </w:r>
      <w:proofErr w:type="gramStart"/>
      <w:r w:rsidR="004D0C64" w:rsidRPr="00A60B96">
        <w:rPr>
          <w:rFonts w:ascii="Times New Roman" w:hAnsi="Times New Roman" w:cs="Times New Roman"/>
          <w:sz w:val="24"/>
          <w:szCs w:val="24"/>
        </w:rPr>
        <w:t>Kemudian persoalan kasta perlu diperhatikan dalam memulih pasangan dan mengetahui turunan terlebih dahulu bertujuan untuk meminimalisir pelanggarar</w:t>
      </w:r>
      <w:r w:rsidR="0006671F" w:rsidRPr="00A60B96">
        <w:rPr>
          <w:rFonts w:ascii="Times New Roman" w:hAnsi="Times New Roman" w:cs="Times New Roman"/>
          <w:sz w:val="24"/>
          <w:szCs w:val="24"/>
        </w:rPr>
        <w:t>an adat.</w:t>
      </w:r>
      <w:r w:rsidR="004D0C64" w:rsidRPr="00A60B96">
        <w:rPr>
          <w:rFonts w:ascii="Times New Roman" w:hAnsi="Times New Roman" w:cs="Times New Roman"/>
          <w:sz w:val="24"/>
          <w:szCs w:val="24"/>
        </w:rPr>
        <w:t>"</w:t>
      </w:r>
      <w:proofErr w:type="gramEnd"/>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lanjut</w:t>
      </w:r>
      <w:r w:rsidR="005D0CCE" w:rsidRPr="00A60B96">
        <w:rPr>
          <w:rFonts w:ascii="Times New Roman" w:hAnsi="Times New Roman" w:cs="Times New Roman"/>
          <w:sz w:val="24"/>
          <w:szCs w:val="24"/>
        </w:rPr>
        <w:t>nya menurut bapak S. naraha (</w:t>
      </w:r>
      <w:r w:rsidR="001C7118">
        <w:rPr>
          <w:rFonts w:ascii="Times New Roman" w:hAnsi="Times New Roman" w:cs="Times New Roman"/>
          <w:sz w:val="24"/>
          <w:szCs w:val="24"/>
        </w:rPr>
        <w:t>11 N</w:t>
      </w:r>
      <w:r w:rsidRPr="00A60B96">
        <w:rPr>
          <w:rFonts w:ascii="Times New Roman" w:hAnsi="Times New Roman" w:cs="Times New Roman"/>
          <w:sz w:val="24"/>
          <w:szCs w:val="24"/>
        </w:rPr>
        <w:t>ovember 2023</w:t>
      </w:r>
      <w:r w:rsidR="005D0CCE"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pelaksanaan</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ilakukan dalam perkawinan merupakan suatu tradisi yang sudah turun temurun terkait harta adat. </w:t>
      </w:r>
      <w:proofErr w:type="gramStart"/>
      <w:r w:rsidR="004D0C64" w:rsidRPr="00A60B96">
        <w:rPr>
          <w:rFonts w:ascii="Times New Roman" w:hAnsi="Times New Roman" w:cs="Times New Roman"/>
          <w:sz w:val="24"/>
          <w:szCs w:val="24"/>
        </w:rPr>
        <w:t xml:space="preserve">D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erjadi pada saat adat tersebut dijalankan terhadap dua bela pihak sehinggah dalam aturan ad</w:t>
      </w:r>
      <w:r w:rsidR="0006671F" w:rsidRPr="00A60B96">
        <w:rPr>
          <w:rFonts w:ascii="Times New Roman" w:hAnsi="Times New Roman" w:cs="Times New Roman"/>
          <w:sz w:val="24"/>
          <w:szCs w:val="24"/>
        </w:rPr>
        <w:t>at dari keluarga sanak saudara</w:t>
      </w:r>
      <w:r w:rsidR="004D0C64" w:rsidRPr="00A60B96">
        <w:rPr>
          <w:rFonts w:ascii="Times New Roman" w:hAnsi="Times New Roman" w:cs="Times New Roman"/>
          <w:sz w:val="24"/>
          <w:szCs w:val="24"/>
        </w:rPr>
        <w:t xml:space="preserve"> perempuan mereka tidak membawah uang tetapi diwajibkan mem</w:t>
      </w:r>
      <w:r w:rsidR="00C676D6" w:rsidRPr="00A60B96">
        <w:rPr>
          <w:rFonts w:ascii="Times New Roman" w:hAnsi="Times New Roman" w:cs="Times New Roman"/>
          <w:sz w:val="24"/>
          <w:szCs w:val="24"/>
        </w:rPr>
        <w:t>bawa makanan</w:t>
      </w:r>
      <w:r w:rsidR="004D0C64" w:rsidRPr="00A60B96">
        <w:rPr>
          <w:rFonts w:ascii="Times New Roman" w:hAnsi="Times New Roman" w:cs="Times New Roman"/>
          <w:sz w:val="24"/>
          <w:szCs w:val="24"/>
        </w:rPr>
        <w:t xml:space="preserve"> dan pakaian.</w:t>
      </w:r>
      <w:proofErr w:type="gramEnd"/>
      <w:r w:rsidR="004D0C64" w:rsidRPr="00A60B96">
        <w:rPr>
          <w:rFonts w:ascii="Times New Roman" w:hAnsi="Times New Roman" w:cs="Times New Roman"/>
          <w:sz w:val="24"/>
          <w:szCs w:val="24"/>
        </w:rPr>
        <w:t xml:space="preserve"> Dalam persoalan kasta hal ini sangat di perhatikan karena sesuai aturan yang tidak boleh di langgar sehingga harus dipisahkan antara 2 pasangan tersebut sebelum ada dalam perkawinan beda kast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5D0CCE" w:rsidRPr="00A60B96">
        <w:rPr>
          <w:rFonts w:ascii="Times New Roman" w:hAnsi="Times New Roman" w:cs="Times New Roman"/>
          <w:sz w:val="24"/>
          <w:szCs w:val="24"/>
        </w:rPr>
        <w:t xml:space="preserve">hal yang sama </w:t>
      </w:r>
      <w:proofErr w:type="gramStart"/>
      <w:r w:rsidR="005D0CCE" w:rsidRPr="00A60B96">
        <w:rPr>
          <w:rFonts w:ascii="Times New Roman" w:hAnsi="Times New Roman" w:cs="Times New Roman"/>
          <w:sz w:val="24"/>
          <w:szCs w:val="24"/>
        </w:rPr>
        <w:t xml:space="preserve">disampaikan </w:t>
      </w:r>
      <w:r w:rsidR="001D0FCA" w:rsidRPr="00A60B96">
        <w:rPr>
          <w:rFonts w:ascii="Times New Roman" w:hAnsi="Times New Roman" w:cs="Times New Roman"/>
          <w:sz w:val="24"/>
          <w:szCs w:val="24"/>
        </w:rPr>
        <w:t xml:space="preserve"> oleh</w:t>
      </w:r>
      <w:proofErr w:type="gramEnd"/>
      <w:r w:rsidR="001D0FCA" w:rsidRPr="00A60B96">
        <w:rPr>
          <w:rFonts w:ascii="Times New Roman" w:hAnsi="Times New Roman" w:cs="Times New Roman"/>
          <w:sz w:val="24"/>
          <w:szCs w:val="24"/>
        </w:rPr>
        <w:t xml:space="preserve"> </w:t>
      </w:r>
      <w:r w:rsidRPr="00A60B96">
        <w:rPr>
          <w:rFonts w:ascii="Times New Roman" w:hAnsi="Times New Roman" w:cs="Times New Roman"/>
          <w:sz w:val="24"/>
          <w:szCs w:val="24"/>
        </w:rPr>
        <w:t>salah satu masy</w:t>
      </w:r>
      <w:r w:rsidR="00F8047B" w:rsidRPr="00A60B96">
        <w:rPr>
          <w:rFonts w:ascii="Times New Roman" w:hAnsi="Times New Roman" w:cs="Times New Roman"/>
          <w:sz w:val="24"/>
          <w:szCs w:val="24"/>
        </w:rPr>
        <w:t xml:space="preserve">arakat adat Ibu Y. </w:t>
      </w:r>
      <w:r w:rsidRPr="00A60B96">
        <w:rPr>
          <w:rFonts w:ascii="Times New Roman" w:hAnsi="Times New Roman" w:cs="Times New Roman"/>
          <w:sz w:val="24"/>
          <w:szCs w:val="24"/>
        </w:rPr>
        <w:t xml:space="preserve"> Narahawarin</w:t>
      </w:r>
      <w:r w:rsidR="005D0CCE" w:rsidRPr="00A60B96">
        <w:rPr>
          <w:rFonts w:ascii="Times New Roman" w:hAnsi="Times New Roman" w:cs="Times New Roman"/>
          <w:sz w:val="24"/>
          <w:szCs w:val="24"/>
        </w:rPr>
        <w:t xml:space="preserve"> (</w:t>
      </w:r>
      <w:r w:rsidR="001C7118">
        <w:rPr>
          <w:rFonts w:ascii="Times New Roman" w:hAnsi="Times New Roman" w:cs="Times New Roman"/>
          <w:sz w:val="24"/>
          <w:szCs w:val="24"/>
        </w:rPr>
        <w:t>14 N</w:t>
      </w:r>
      <w:r w:rsidR="001D0FCA" w:rsidRPr="00A60B96">
        <w:rPr>
          <w:rFonts w:ascii="Times New Roman" w:hAnsi="Times New Roman" w:cs="Times New Roman"/>
          <w:sz w:val="24"/>
          <w:szCs w:val="24"/>
        </w:rPr>
        <w:t>overmber 2023</w:t>
      </w:r>
      <w:r w:rsidR="005D0CCE"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adalah suatu proses yang terjadi dalam perkawinan menyangkut dengan harta sehingga hal ini di buat oleh masing-masing keluarga dari marga dan juga mata rumah. Dalam kasta masyarakat di kei sudah tahu tidak diizinkan atau tidak diperbolehkan untuk menikah dan harus dipisahkan antara kedua pasangan sebelum melanggar kasta adat tersebut"</w:t>
      </w:r>
    </w:p>
    <w:p w:rsidR="001A4B65" w:rsidRDefault="001A4B65" w:rsidP="00A91B79">
      <w:pPr>
        <w:pStyle w:val="ListParagraph"/>
        <w:tabs>
          <w:tab w:val="left" w:pos="1837"/>
        </w:tabs>
        <w:jc w:val="both"/>
        <w:rPr>
          <w:rFonts w:ascii="Times New Roman" w:hAnsi="Times New Roman" w:cs="Times New Roman"/>
          <w:sz w:val="24"/>
          <w:szCs w:val="24"/>
        </w:rPr>
      </w:pPr>
    </w:p>
    <w:p w:rsidR="001A4B65" w:rsidRDefault="001A4B65" w:rsidP="00A91B79">
      <w:pPr>
        <w:pStyle w:val="ListParagraph"/>
        <w:tabs>
          <w:tab w:val="left" w:pos="1837"/>
        </w:tabs>
        <w:jc w:val="both"/>
        <w:rPr>
          <w:rFonts w:ascii="Times New Roman" w:hAnsi="Times New Roman" w:cs="Times New Roman"/>
          <w:sz w:val="24"/>
          <w:szCs w:val="24"/>
        </w:rPr>
      </w:pPr>
    </w:p>
    <w:p w:rsidR="001A4B65" w:rsidRDefault="001A4B65" w:rsidP="00A91B79">
      <w:pPr>
        <w:pStyle w:val="ListParagraph"/>
        <w:tabs>
          <w:tab w:val="left" w:pos="1837"/>
        </w:tabs>
        <w:jc w:val="both"/>
        <w:rPr>
          <w:rFonts w:ascii="Times New Roman" w:hAnsi="Times New Roman" w:cs="Times New Roman"/>
          <w:sz w:val="24"/>
          <w:szCs w:val="24"/>
        </w:rPr>
      </w:pPr>
    </w:p>
    <w:p w:rsidR="001A4B65" w:rsidRDefault="001A4B65" w:rsidP="00A91B79">
      <w:pPr>
        <w:pStyle w:val="ListParagraph"/>
        <w:tabs>
          <w:tab w:val="left" w:pos="1837"/>
        </w:tabs>
        <w:jc w:val="both"/>
        <w:rPr>
          <w:rFonts w:ascii="Times New Roman" w:hAnsi="Times New Roman" w:cs="Times New Roman"/>
          <w:sz w:val="24"/>
          <w:szCs w:val="24"/>
        </w:rPr>
      </w:pPr>
    </w:p>
    <w:p w:rsidR="001A4B65" w:rsidRDefault="001A4B65" w:rsidP="00A91B79">
      <w:pPr>
        <w:pStyle w:val="ListParagraph"/>
        <w:tabs>
          <w:tab w:val="left" w:pos="1837"/>
        </w:tabs>
        <w:jc w:val="both"/>
        <w:rPr>
          <w:rFonts w:ascii="Times New Roman" w:hAnsi="Times New Roman" w:cs="Times New Roman"/>
          <w:sz w:val="24"/>
          <w:szCs w:val="24"/>
        </w:rPr>
      </w:pPr>
    </w:p>
    <w:p w:rsidR="001A4B65" w:rsidRPr="00A60B96" w:rsidRDefault="001A4B65" w:rsidP="00A91B79">
      <w:pPr>
        <w:pStyle w:val="ListParagraph"/>
        <w:tabs>
          <w:tab w:val="left" w:pos="1837"/>
        </w:tabs>
        <w:jc w:val="both"/>
        <w:rPr>
          <w:rFonts w:ascii="Times New Roman" w:hAnsi="Times New Roman" w:cs="Times New Roman"/>
          <w:sz w:val="24"/>
          <w:szCs w:val="24"/>
        </w:rPr>
      </w:pPr>
    </w:p>
    <w:p w:rsidR="00B873F2" w:rsidRPr="00A60B96" w:rsidRDefault="00B873F2" w:rsidP="00B873F2">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sz w:val="24"/>
          <w:szCs w:val="24"/>
        </w:rPr>
        <w:lastRenderedPageBreak/>
        <w:t>Gambar 4</w:t>
      </w:r>
      <w:r w:rsidR="001A4B65">
        <w:rPr>
          <w:rFonts w:ascii="Times New Roman" w:hAnsi="Times New Roman" w:cs="Times New Roman"/>
          <w:sz w:val="24"/>
          <w:szCs w:val="24"/>
        </w:rPr>
        <w:t>.Persiapan yelim</w:t>
      </w:r>
      <w:r w:rsidR="00F356CE">
        <w:rPr>
          <w:rFonts w:ascii="Times New Roman" w:hAnsi="Times New Roman" w:cs="Times New Roman"/>
          <w:sz w:val="24"/>
          <w:szCs w:val="24"/>
        </w:rPr>
        <w:t xml:space="preserve"> perkawinan</w:t>
      </w:r>
    </w:p>
    <w:p w:rsidR="00B873F2" w:rsidRPr="00A60B96" w:rsidRDefault="00B873F2" w:rsidP="00B873F2">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sz w:val="24"/>
          <w:szCs w:val="24"/>
        </w:rPr>
        <w:drawing>
          <wp:inline distT="0" distB="0" distL="0" distR="0" wp14:anchorId="569D655E" wp14:editId="6F46A22F">
            <wp:extent cx="3450077" cy="2586040"/>
            <wp:effectExtent l="0" t="0" r="0" b="5080"/>
            <wp:docPr id="2" name="Picture 2" descr="C:\Users\LENOVO\Pictures\17138571548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171385715487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0400" cy="2586282"/>
                    </a:xfrm>
                    <a:prstGeom prst="rect">
                      <a:avLst/>
                    </a:prstGeom>
                    <a:noFill/>
                    <a:ln>
                      <a:noFill/>
                    </a:ln>
                  </pic:spPr>
                </pic:pic>
              </a:graphicData>
            </a:graphic>
          </wp:inline>
        </w:drawing>
      </w:r>
    </w:p>
    <w:p w:rsidR="00B873F2" w:rsidRPr="0086405D" w:rsidRDefault="0086405D" w:rsidP="00B873F2">
      <w:pPr>
        <w:pStyle w:val="ListParagraph"/>
        <w:tabs>
          <w:tab w:val="left" w:pos="1837"/>
        </w:tabs>
        <w:jc w:val="center"/>
        <w:rPr>
          <w:rFonts w:ascii="Times New Roman" w:hAnsi="Times New Roman" w:cs="Times New Roman"/>
          <w:sz w:val="20"/>
          <w:szCs w:val="20"/>
        </w:rPr>
      </w:pPr>
      <w:proofErr w:type="gramStart"/>
      <w:r w:rsidRPr="0086405D">
        <w:rPr>
          <w:rFonts w:ascii="Times New Roman" w:hAnsi="Times New Roman" w:cs="Times New Roman"/>
          <w:sz w:val="20"/>
          <w:szCs w:val="20"/>
        </w:rPr>
        <w:t>Ket.</w:t>
      </w:r>
      <w:proofErr w:type="gramEnd"/>
      <w:r w:rsidRPr="0086405D">
        <w:rPr>
          <w:rFonts w:ascii="Times New Roman" w:hAnsi="Times New Roman" w:cs="Times New Roman"/>
          <w:sz w:val="20"/>
          <w:szCs w:val="20"/>
        </w:rPr>
        <w:t xml:space="preserve"> </w:t>
      </w:r>
      <w:proofErr w:type="gramStart"/>
      <w:r w:rsidRPr="0086405D">
        <w:rPr>
          <w:rFonts w:ascii="Times New Roman" w:hAnsi="Times New Roman" w:cs="Times New Roman"/>
          <w:sz w:val="20"/>
          <w:szCs w:val="20"/>
        </w:rPr>
        <w:t>gambar</w:t>
      </w:r>
      <w:proofErr w:type="gramEnd"/>
      <w:r w:rsidRPr="0086405D">
        <w:rPr>
          <w:rFonts w:ascii="Times New Roman" w:hAnsi="Times New Roman" w:cs="Times New Roman"/>
          <w:sz w:val="20"/>
          <w:szCs w:val="20"/>
        </w:rPr>
        <w:t>: masyarakat</w:t>
      </w:r>
      <w:r w:rsidR="003570C6" w:rsidRPr="0086405D">
        <w:rPr>
          <w:rFonts w:ascii="Times New Roman" w:hAnsi="Times New Roman" w:cs="Times New Roman"/>
          <w:sz w:val="20"/>
          <w:szCs w:val="20"/>
        </w:rPr>
        <w:t xml:space="preserve"> bersama tokoh adat </w:t>
      </w:r>
      <w:r w:rsidR="00531822" w:rsidRPr="0086405D">
        <w:rPr>
          <w:rFonts w:ascii="Times New Roman" w:hAnsi="Times New Roman" w:cs="Times New Roman"/>
          <w:sz w:val="20"/>
          <w:szCs w:val="20"/>
        </w:rPr>
        <w:t>membahas</w:t>
      </w:r>
      <w:r w:rsidR="009248BC" w:rsidRPr="0086405D">
        <w:rPr>
          <w:rFonts w:ascii="Times New Roman" w:hAnsi="Times New Roman" w:cs="Times New Roman"/>
          <w:sz w:val="20"/>
          <w:szCs w:val="20"/>
        </w:rPr>
        <w:t xml:space="preserve"> </w:t>
      </w:r>
      <w:r w:rsidR="00B55E45" w:rsidRPr="00B55E45">
        <w:rPr>
          <w:rFonts w:ascii="Times New Roman" w:hAnsi="Times New Roman" w:cs="Times New Roman"/>
          <w:i/>
          <w:sz w:val="20"/>
          <w:szCs w:val="20"/>
        </w:rPr>
        <w:t>yelim</w:t>
      </w:r>
      <w:r w:rsidR="009248BC" w:rsidRPr="0086405D">
        <w:rPr>
          <w:rFonts w:ascii="Times New Roman" w:hAnsi="Times New Roman" w:cs="Times New Roman"/>
          <w:sz w:val="20"/>
          <w:szCs w:val="20"/>
        </w:rPr>
        <w:t xml:space="preserve"> dalam perkawin</w:t>
      </w:r>
      <w:r>
        <w:rPr>
          <w:rFonts w:ascii="Times New Roman" w:hAnsi="Times New Roman" w:cs="Times New Roman"/>
          <w:sz w:val="20"/>
          <w:szCs w:val="20"/>
        </w:rPr>
        <w:t>an menyangkut dengan harta adat.</w:t>
      </w:r>
    </w:p>
    <w:p w:rsidR="009248BC" w:rsidRPr="00A60B96" w:rsidRDefault="009248BC" w:rsidP="00B873F2">
      <w:pPr>
        <w:pStyle w:val="ListParagraph"/>
        <w:tabs>
          <w:tab w:val="left" w:pos="1837"/>
        </w:tabs>
        <w:jc w:val="center"/>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 analisa bahwa dalam perkawin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ilakukan sebagai tradisi terkait dengan harta adat antara dua bela pihak.masing-masing keluarga dapat berkumpul dan melaksanakan perkawinan secara adat, dalam hal tersebut kasta bukan sesuatu yang dipakai untuk membatasi seseorang berkontribusi terhadap orang lain, karena masyarakat di kei khususnya Dusun Watran sudah tahu bahwa ada batasan dan juga aturan dalam melakukan perkawinan beda kasta oleh karena itu sebelum hal tersebut dapat terjadi maka kedua pasangan seharusnya mengenal lebih dalam agar tidak terjadinya perkawinan yang salah. </w:t>
      </w:r>
    </w:p>
    <w:p w:rsidR="00005775" w:rsidRPr="00A60B96" w:rsidRDefault="003D613F" w:rsidP="003D613F">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w:t>
      </w:r>
      <w:r w:rsidR="00EB04BF" w:rsidRPr="00A60B96">
        <w:rPr>
          <w:rFonts w:ascii="Times New Roman" w:hAnsi="Times New Roman" w:cs="Times New Roman"/>
          <w:sz w:val="24"/>
          <w:szCs w:val="24"/>
        </w:rPr>
        <w:t xml:space="preserve"> persatuan, </w:t>
      </w:r>
      <w:r w:rsidR="00B55E45" w:rsidRPr="00B55E45">
        <w:rPr>
          <w:rFonts w:ascii="Times New Roman" w:hAnsi="Times New Roman" w:cs="Times New Roman"/>
          <w:i/>
          <w:sz w:val="24"/>
          <w:szCs w:val="24"/>
        </w:rPr>
        <w:t>yelim</w:t>
      </w:r>
      <w:r w:rsidR="00EB04BF" w:rsidRPr="00A60B96">
        <w:rPr>
          <w:rFonts w:ascii="Times New Roman" w:hAnsi="Times New Roman" w:cs="Times New Roman"/>
          <w:sz w:val="24"/>
          <w:szCs w:val="24"/>
        </w:rPr>
        <w:t xml:space="preserve"> bisa mempersatukan perbedaan berdasarkan agama dan juga kasta </w:t>
      </w:r>
    </w:p>
    <w:p w:rsidR="00D83DCD" w:rsidRPr="00A60B96" w:rsidRDefault="003D613F">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Maka salah satu tokoh adat Dusun Watran bapak K. Naraha (</w:t>
      </w:r>
      <w:r w:rsidR="001C7118">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yelim</w:t>
      </w:r>
      <w:proofErr w:type="gramEnd"/>
      <w:r w:rsidR="004D0C64" w:rsidRPr="00A60B96">
        <w:rPr>
          <w:rFonts w:ascii="Times New Roman" w:hAnsi="Times New Roman" w:cs="Times New Roman"/>
          <w:sz w:val="24"/>
          <w:szCs w:val="24"/>
        </w:rPr>
        <w:t xml:space="preserve"> merupakan suatu budaya dan tradisi orang kei, kat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memandang t</w:t>
      </w:r>
      <w:r w:rsidR="0036535A" w:rsidRPr="00A60B96">
        <w:rPr>
          <w:rFonts w:ascii="Times New Roman" w:hAnsi="Times New Roman" w:cs="Times New Roman"/>
          <w:sz w:val="24"/>
          <w:szCs w:val="24"/>
        </w:rPr>
        <w:t xml:space="preserve">entang kasta dan agama. </w:t>
      </w:r>
      <w:proofErr w:type="gramStart"/>
      <w:r w:rsidR="0036535A" w:rsidRPr="00A60B96">
        <w:rPr>
          <w:rFonts w:ascii="Times New Roman" w:hAnsi="Times New Roman" w:cs="Times New Roman"/>
          <w:sz w:val="24"/>
          <w:szCs w:val="24"/>
        </w:rPr>
        <w:t xml:space="preserve">Dalam tradisi masyarakat kei </w:t>
      </w:r>
      <w:r w:rsidR="004D0C64" w:rsidRPr="00A60B96">
        <w:rPr>
          <w:rFonts w:ascii="Times New Roman" w:hAnsi="Times New Roman" w:cs="Times New Roman"/>
          <w:sz w:val="24"/>
          <w:szCs w:val="24"/>
        </w:rPr>
        <w:t>adat lahir terlebi</w:t>
      </w:r>
      <w:r w:rsidR="0036535A" w:rsidRPr="00A60B96">
        <w:rPr>
          <w:rFonts w:ascii="Times New Roman" w:hAnsi="Times New Roman" w:cs="Times New Roman"/>
          <w:sz w:val="24"/>
          <w:szCs w:val="24"/>
        </w:rPr>
        <w:t>h dahulu sesudah itu baru agama.</w:t>
      </w:r>
      <w:proofErr w:type="gramEnd"/>
      <w:r w:rsidR="0036535A"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orang kei dilahirkan bagaikan satu butir telur yang menetas menjadi orang banyak itu yang di katakan bahwa "</w:t>
      </w:r>
      <w:r w:rsidR="004D0C64" w:rsidRPr="00A60B96">
        <w:rPr>
          <w:rFonts w:ascii="Times New Roman" w:hAnsi="Times New Roman" w:cs="Times New Roman"/>
          <w:i/>
          <w:sz w:val="24"/>
          <w:szCs w:val="24"/>
        </w:rPr>
        <w:t>wir lar ni baba</w:t>
      </w:r>
      <w:r w:rsidR="004D0C64" w:rsidRPr="00A60B96">
        <w:rPr>
          <w:rFonts w:ascii="Times New Roman" w:hAnsi="Times New Roman" w:cs="Times New Roman"/>
          <w:sz w:val="24"/>
          <w:szCs w:val="24"/>
        </w:rPr>
        <w:t>" dan bagaikan "</w:t>
      </w:r>
      <w:r w:rsidR="004D0C64" w:rsidRPr="00A60B96">
        <w:rPr>
          <w:rFonts w:ascii="Times New Roman" w:hAnsi="Times New Roman" w:cs="Times New Roman"/>
          <w:i/>
          <w:sz w:val="24"/>
          <w:szCs w:val="24"/>
        </w:rPr>
        <w:t>vuut mehe ngivun manut mehe ni tilur</w:t>
      </w:r>
      <w:r w:rsidR="004D0C64" w:rsidRPr="00A60B96">
        <w:rPr>
          <w:rFonts w:ascii="Times New Roman" w:hAnsi="Times New Roman" w:cs="Times New Roman"/>
          <w:sz w:val="24"/>
          <w:szCs w:val="24"/>
        </w:rPr>
        <w:t xml:space="preserve">" jadi prinsip orang kei dalam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membedakan antara kasta tinggi atau rendah"</w:t>
      </w:r>
    </w:p>
    <w:p w:rsidR="00D83DCD" w:rsidRPr="00A60B96" w:rsidRDefault="00DF2995">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sama juga di sampaikan oleh bapak J. B. </w:t>
      </w:r>
      <w:proofErr w:type="gramStart"/>
      <w:r w:rsidRPr="00A60B96">
        <w:rPr>
          <w:rFonts w:ascii="Times New Roman" w:hAnsi="Times New Roman" w:cs="Times New Roman"/>
          <w:sz w:val="24"/>
          <w:szCs w:val="24"/>
        </w:rPr>
        <w:t xml:space="preserve">Narahawrin </w:t>
      </w:r>
      <w:r w:rsidR="00670FE1" w:rsidRPr="00A60B96">
        <w:rPr>
          <w:rFonts w:ascii="Times New Roman" w:hAnsi="Times New Roman" w:cs="Times New Roman"/>
          <w:sz w:val="24"/>
          <w:szCs w:val="24"/>
        </w:rPr>
        <w:t xml:space="preserve"> </w:t>
      </w:r>
      <w:r w:rsidRPr="00A60B96">
        <w:rPr>
          <w:rFonts w:ascii="Times New Roman" w:hAnsi="Times New Roman" w:cs="Times New Roman"/>
          <w:sz w:val="24"/>
          <w:szCs w:val="24"/>
        </w:rPr>
        <w:t>(</w:t>
      </w:r>
      <w:proofErr w:type="gramEnd"/>
      <w:r w:rsidR="00670FE1" w:rsidRPr="00A60B96">
        <w:rPr>
          <w:rFonts w:ascii="Times New Roman" w:hAnsi="Times New Roman" w:cs="Times New Roman"/>
          <w:sz w:val="24"/>
          <w:szCs w:val="24"/>
        </w:rPr>
        <w:t>31 oktober 2023</w:t>
      </w:r>
      <w:r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erbicara</w:t>
      </w:r>
      <w:proofErr w:type="gramEnd"/>
      <w:r w:rsidR="004D0C64" w:rsidRPr="00A60B96">
        <w:rPr>
          <w:rFonts w:ascii="Times New Roman" w:hAnsi="Times New Roman" w:cs="Times New Roman"/>
          <w:sz w:val="24"/>
          <w:szCs w:val="24"/>
        </w:rPr>
        <w:t xml:space="preserve"> tentang agama sangat bisa karena rasa kekeluargaan bisa menebus agama tetapi berpulang pada kasta ada pengecualian tidak dalam ahl dalam orang mati atau buat rumah </w:t>
      </w:r>
      <w:r w:rsidR="00366ED0" w:rsidRPr="00A60B96">
        <w:rPr>
          <w:rFonts w:ascii="Times New Roman" w:hAnsi="Times New Roman" w:cs="Times New Roman"/>
          <w:sz w:val="24"/>
          <w:szCs w:val="24"/>
        </w:rPr>
        <w:t>tidak. Tetapi berbicara lebih khusus pada</w:t>
      </w:r>
      <w:r w:rsidR="004D0C64" w:rsidRPr="00A60B96">
        <w:rPr>
          <w:rFonts w:ascii="Times New Roman" w:hAnsi="Times New Roman" w:cs="Times New Roman"/>
          <w:sz w:val="24"/>
          <w:szCs w:val="24"/>
        </w:rPr>
        <w:t xml:space="preserve"> perkawinan ada pikiran-pikiran yang bermacam jadi khusus ke hal perkawinan sedikit r</w:t>
      </w:r>
      <w:r w:rsidR="00366ED0" w:rsidRPr="00A60B96">
        <w:rPr>
          <w:rFonts w:ascii="Times New Roman" w:hAnsi="Times New Roman" w:cs="Times New Roman"/>
          <w:sz w:val="24"/>
          <w:szCs w:val="24"/>
        </w:rPr>
        <w:t>umit sehingga</w:t>
      </w:r>
      <w:r w:rsidR="004D0C64" w:rsidRPr="00A60B96">
        <w:rPr>
          <w:rFonts w:ascii="Times New Roman" w:hAnsi="Times New Roman" w:cs="Times New Roman"/>
          <w:sz w:val="24"/>
          <w:szCs w:val="24"/>
        </w:rPr>
        <w:t xml:space="preserve"> orang tidak bisa memaksakan keadaan"</w:t>
      </w:r>
    </w:p>
    <w:p w:rsidR="00D83DCD" w:rsidRPr="00A60B96" w:rsidRDefault="00DF2995">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 sampaikan oleh salah satu tokoh masyarakat bapak M. R. Naraha (</w:t>
      </w:r>
      <w:r w:rsidR="001C7118">
        <w:rPr>
          <w:rFonts w:ascii="Times New Roman" w:hAnsi="Times New Roman" w:cs="Times New Roman"/>
          <w:sz w:val="24"/>
          <w:szCs w:val="24"/>
        </w:rPr>
        <w:t>6 N</w:t>
      </w:r>
      <w:r w:rsidR="004D0C64" w:rsidRPr="00A60B96">
        <w:rPr>
          <w:rFonts w:ascii="Times New Roman" w:hAnsi="Times New Roman" w:cs="Times New Roman"/>
          <w:sz w:val="24"/>
          <w:szCs w:val="24"/>
        </w:rPr>
        <w:t>ovember 20</w:t>
      </w:r>
      <w:r w:rsidR="00270008" w:rsidRPr="00A60B96">
        <w:rPr>
          <w:rFonts w:ascii="Times New Roman" w:hAnsi="Times New Roman" w:cs="Times New Roman"/>
          <w:sz w:val="24"/>
          <w:szCs w:val="24"/>
        </w:rPr>
        <w:t>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persatu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mempersatukan perbedaan-perbedaan dalam internal masyarakat adat kei sehingga semua merasa peduli untuk harus bertanggung jawab atas s</w:t>
      </w:r>
      <w:r w:rsidR="00366ED0" w:rsidRPr="00A60B96">
        <w:rPr>
          <w:rFonts w:ascii="Times New Roman" w:hAnsi="Times New Roman" w:cs="Times New Roman"/>
          <w:sz w:val="24"/>
          <w:szCs w:val="24"/>
        </w:rPr>
        <w:t xml:space="preserve">ebuah acara atau kegiatan. </w:t>
      </w:r>
      <w:proofErr w:type="gramStart"/>
      <w:r w:rsidR="00366ED0" w:rsidRPr="00A60B96">
        <w:rPr>
          <w:rFonts w:ascii="Times New Roman" w:hAnsi="Times New Roman" w:cs="Times New Roman"/>
          <w:sz w:val="24"/>
          <w:szCs w:val="24"/>
        </w:rPr>
        <w:t>maka</w:t>
      </w:r>
      <w:proofErr w:type="gramEnd"/>
      <w:r w:rsidR="00366ED0"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sangat mempersatukan masyarakat tanpa harus ada perbedaan ras, agama, persepsi dan sebagainya</w:t>
      </w:r>
      <w:r w:rsidR="00366ED0"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Dengan demiki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membeda-bedakan tentang kasta kecuali dalam hal perkawinan karen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bersifat umum"</w:t>
      </w:r>
    </w:p>
    <w:p w:rsidR="00D83DCD" w:rsidRPr="00A60B96" w:rsidRDefault="00ED5AB5">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sampaikan menurut bapak S. Naraha</w:t>
      </w:r>
      <w:r w:rsidR="004D0C64" w:rsidRPr="00A60B96">
        <w:rPr>
          <w:rFonts w:ascii="Times New Roman" w:hAnsi="Times New Roman" w:cs="Times New Roman"/>
          <w:sz w:val="24"/>
          <w:szCs w:val="24"/>
        </w:rPr>
        <w:t xml:space="preserve"> </w:t>
      </w:r>
      <w:r w:rsidRPr="00A60B96">
        <w:rPr>
          <w:rFonts w:ascii="Times New Roman" w:hAnsi="Times New Roman" w:cs="Times New Roman"/>
          <w:sz w:val="24"/>
          <w:szCs w:val="24"/>
        </w:rPr>
        <w:t>(</w:t>
      </w:r>
      <w:r w:rsidR="001C7118">
        <w:rPr>
          <w:rFonts w:ascii="Times New Roman" w:hAnsi="Times New Roman" w:cs="Times New Roman"/>
          <w:sz w:val="24"/>
          <w:szCs w:val="24"/>
        </w:rPr>
        <w:t>11 N</w:t>
      </w:r>
      <w:r w:rsidR="004D0C64" w:rsidRPr="00A60B96">
        <w:rPr>
          <w:rFonts w:ascii="Times New Roman" w:hAnsi="Times New Roman" w:cs="Times New Roman"/>
          <w:sz w:val="24"/>
          <w:szCs w:val="24"/>
        </w:rPr>
        <w:t>ovember 20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040CA0"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antara</w:t>
      </w:r>
      <w:proofErr w:type="gramEnd"/>
      <w:r w:rsidR="004D0C64" w:rsidRPr="00A60B96">
        <w:rPr>
          <w:rFonts w:ascii="Times New Roman" w:hAnsi="Times New Roman" w:cs="Times New Roman"/>
          <w:sz w:val="24"/>
          <w:szCs w:val="24"/>
        </w:rPr>
        <w:t xml:space="preserve"> agama dan kast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ada yang membedakan golongan untuk terlibat dalam hal hajatan apapun karena deng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bisa mempersatukan semua itu secara menyeluruh"</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Selanjutnya </w:t>
      </w:r>
      <w:r w:rsidR="00903A99" w:rsidRPr="00A60B96">
        <w:rPr>
          <w:rFonts w:ascii="Times New Roman" w:hAnsi="Times New Roman" w:cs="Times New Roman"/>
          <w:sz w:val="24"/>
          <w:szCs w:val="24"/>
        </w:rPr>
        <w:t xml:space="preserve">hal yang </w:t>
      </w:r>
      <w:proofErr w:type="gramStart"/>
      <w:r w:rsidR="00903A99" w:rsidRPr="00A60B96">
        <w:rPr>
          <w:rFonts w:ascii="Times New Roman" w:hAnsi="Times New Roman" w:cs="Times New Roman"/>
          <w:sz w:val="24"/>
          <w:szCs w:val="24"/>
        </w:rPr>
        <w:t>sama</w:t>
      </w:r>
      <w:proofErr w:type="gramEnd"/>
      <w:r w:rsidR="00903A99" w:rsidRPr="00A60B96">
        <w:rPr>
          <w:rFonts w:ascii="Times New Roman" w:hAnsi="Times New Roman" w:cs="Times New Roman"/>
          <w:sz w:val="24"/>
          <w:szCs w:val="24"/>
        </w:rPr>
        <w:t xml:space="preserve"> juga disampaikan ibu Y. Narahawarin (</w:t>
      </w:r>
      <w:r w:rsidR="001C7118">
        <w:rPr>
          <w:rFonts w:ascii="Times New Roman" w:hAnsi="Times New Roman" w:cs="Times New Roman"/>
          <w:sz w:val="24"/>
          <w:szCs w:val="24"/>
        </w:rPr>
        <w:t>14 N</w:t>
      </w:r>
      <w:r w:rsidRPr="00A60B96">
        <w:rPr>
          <w:rFonts w:ascii="Times New Roman" w:hAnsi="Times New Roman" w:cs="Times New Roman"/>
          <w:sz w:val="24"/>
          <w:szCs w:val="24"/>
        </w:rPr>
        <w:t>ovember 2023</w:t>
      </w:r>
      <w:r w:rsidR="00CE4578" w:rsidRPr="00A60B96">
        <w:rPr>
          <w:rFonts w:ascii="Times New Roman" w:hAnsi="Times New Roman" w:cs="Times New Roman"/>
          <w:sz w:val="24"/>
          <w:szCs w:val="24"/>
        </w:rPr>
        <w:t>)</w:t>
      </w:r>
      <w:r w:rsidR="00903A99"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1C7118" w:rsidRDefault="0071411D" w:rsidP="001A4B6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erbicara</w:t>
      </w:r>
      <w:proofErr w:type="gramEnd"/>
      <w:r w:rsidR="004D0C64" w:rsidRPr="00A60B96">
        <w:rPr>
          <w:rFonts w:ascii="Times New Roman" w:hAnsi="Times New Roman" w:cs="Times New Roman"/>
          <w:sz w:val="24"/>
          <w:szCs w:val="24"/>
        </w:rPr>
        <w:t xml:space="preserve"> mengenai kasta hal ini lebih ke perkawinan tetapi dalam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antara agama dan kasta sangat di perhatikan karena tidak ada klasifikasi dari keduanya dalam kahidupan masyarakat kei. Demikian hal i</w:t>
      </w:r>
      <w:r w:rsidR="00C4498A" w:rsidRPr="00A60B96">
        <w:rPr>
          <w:rFonts w:ascii="Times New Roman" w:hAnsi="Times New Roman" w:cs="Times New Roman"/>
          <w:sz w:val="24"/>
          <w:szCs w:val="24"/>
        </w:rPr>
        <w:t>ni sangat membuat persatuan tali</w:t>
      </w:r>
      <w:r w:rsidR="004D0C64" w:rsidRPr="00A60B96">
        <w:rPr>
          <w:rFonts w:ascii="Times New Roman" w:hAnsi="Times New Roman" w:cs="Times New Roman"/>
          <w:sz w:val="24"/>
          <w:szCs w:val="24"/>
        </w:rPr>
        <w:t xml:space="preserve"> silaturahmi antar perbedaan yang ada dan kehidupan sehari-hari"</w:t>
      </w:r>
    </w:p>
    <w:p w:rsidR="001A4B65" w:rsidRPr="001A4B65" w:rsidRDefault="001A4B65" w:rsidP="001A4B65">
      <w:pPr>
        <w:pStyle w:val="ListParagraph"/>
        <w:tabs>
          <w:tab w:val="left" w:pos="1837"/>
        </w:tabs>
        <w:jc w:val="both"/>
        <w:rPr>
          <w:rFonts w:ascii="Times New Roman" w:hAnsi="Times New Roman" w:cs="Times New Roman"/>
          <w:sz w:val="24"/>
          <w:szCs w:val="24"/>
        </w:rPr>
      </w:pPr>
    </w:p>
    <w:p w:rsidR="009248BC" w:rsidRDefault="009248BC" w:rsidP="009248BC">
      <w:pPr>
        <w:pStyle w:val="ListParagraph"/>
        <w:tabs>
          <w:tab w:val="left" w:pos="1837"/>
        </w:tabs>
        <w:jc w:val="center"/>
        <w:rPr>
          <w:rFonts w:ascii="Times New Roman" w:hAnsi="Times New Roman" w:cs="Times New Roman"/>
          <w:sz w:val="24"/>
          <w:szCs w:val="24"/>
        </w:rPr>
      </w:pPr>
      <w:proofErr w:type="gramStart"/>
      <w:r w:rsidRPr="00A60B96">
        <w:rPr>
          <w:rFonts w:ascii="Times New Roman" w:hAnsi="Times New Roman" w:cs="Times New Roman"/>
          <w:sz w:val="24"/>
          <w:szCs w:val="24"/>
        </w:rPr>
        <w:t>Gambar 5</w:t>
      </w:r>
      <w:r w:rsidR="001A4B65">
        <w:rPr>
          <w:rFonts w:ascii="Times New Roman" w:hAnsi="Times New Roman" w:cs="Times New Roman"/>
          <w:sz w:val="24"/>
          <w:szCs w:val="24"/>
        </w:rPr>
        <w:t>.</w:t>
      </w:r>
      <w:proofErr w:type="gramEnd"/>
      <w:r w:rsidR="00F356CE">
        <w:rPr>
          <w:rFonts w:ascii="Times New Roman" w:hAnsi="Times New Roman" w:cs="Times New Roman"/>
          <w:sz w:val="24"/>
          <w:szCs w:val="24"/>
        </w:rPr>
        <w:t xml:space="preserve"> </w:t>
      </w:r>
      <w:proofErr w:type="gramStart"/>
      <w:r w:rsidR="00F356CE">
        <w:rPr>
          <w:rFonts w:ascii="Times New Roman" w:hAnsi="Times New Roman" w:cs="Times New Roman"/>
          <w:sz w:val="24"/>
          <w:szCs w:val="24"/>
        </w:rPr>
        <w:t>sumbangan</w:t>
      </w:r>
      <w:proofErr w:type="gramEnd"/>
      <w:r w:rsidR="00F356CE">
        <w:rPr>
          <w:rFonts w:ascii="Times New Roman" w:hAnsi="Times New Roman" w:cs="Times New Roman"/>
          <w:sz w:val="24"/>
          <w:szCs w:val="24"/>
        </w:rPr>
        <w:t xml:space="preserve"> cara keagamaan</w:t>
      </w:r>
    </w:p>
    <w:p w:rsidR="00F356CE" w:rsidRPr="00A60B96" w:rsidRDefault="00F356CE" w:rsidP="009248BC">
      <w:pPr>
        <w:pStyle w:val="ListParagraph"/>
        <w:tabs>
          <w:tab w:val="left" w:pos="1837"/>
        </w:tabs>
        <w:jc w:val="center"/>
        <w:rPr>
          <w:rFonts w:ascii="Times New Roman" w:hAnsi="Times New Roman" w:cs="Times New Roman"/>
          <w:sz w:val="24"/>
          <w:szCs w:val="24"/>
        </w:rPr>
      </w:pPr>
    </w:p>
    <w:p w:rsidR="009248BC" w:rsidRPr="00A60B96" w:rsidRDefault="009F2416" w:rsidP="001B141F">
      <w:pPr>
        <w:pStyle w:val="ListParagraph"/>
        <w:tabs>
          <w:tab w:val="left" w:pos="1837"/>
        </w:tabs>
        <w:rPr>
          <w:rFonts w:ascii="Times New Roman" w:hAnsi="Times New Roman" w:cs="Times New Roman"/>
          <w:sz w:val="24"/>
          <w:szCs w:val="24"/>
        </w:rPr>
      </w:pPr>
      <w:r w:rsidRPr="00A60B96">
        <w:rPr>
          <w:rFonts w:ascii="Times New Roman" w:hAnsi="Times New Roman" w:cs="Times New Roman"/>
          <w:noProof/>
        </w:rPr>
        <w:drawing>
          <wp:inline distT="0" distB="0" distL="0" distR="0" wp14:anchorId="03C8D984" wp14:editId="4B4D5AC5">
            <wp:extent cx="1945532" cy="2645924"/>
            <wp:effectExtent l="0" t="0" r="0" b="2540"/>
            <wp:docPr id="4" name="Picture 4" descr="C:\Users\LENOVO\AppData\Local\Microsoft\Windows\INetCache\Content.Word\images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Microsoft\Windows\INetCache\Content.Word\images (6).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5532" cy="2645924"/>
                    </a:xfrm>
                    <a:prstGeom prst="rect">
                      <a:avLst/>
                    </a:prstGeom>
                    <a:noFill/>
                    <a:ln>
                      <a:noFill/>
                    </a:ln>
                  </pic:spPr>
                </pic:pic>
              </a:graphicData>
            </a:graphic>
          </wp:inline>
        </w:drawing>
      </w:r>
      <w:r w:rsidR="001B141F" w:rsidRPr="00A60B96">
        <w:rPr>
          <w:rFonts w:ascii="Times New Roman" w:hAnsi="Times New Roman" w:cs="Times New Roman"/>
          <w:noProof/>
        </w:rPr>
        <w:drawing>
          <wp:inline distT="0" distB="0" distL="0" distR="0" wp14:anchorId="71A00BC8" wp14:editId="23F0FE28">
            <wp:extent cx="2587557" cy="2645923"/>
            <wp:effectExtent l="0" t="0" r="3810" b="2540"/>
            <wp:docPr id="6" name="Picture 6" descr="C:\Users\LENOVO\AppData\Local\Microsoft\Windows\INetCache\Content.Word\images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AppData\Local\Microsoft\Windows\INetCache\Content.Word\images (7).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6319" cy="2654883"/>
                    </a:xfrm>
                    <a:prstGeom prst="rect">
                      <a:avLst/>
                    </a:prstGeom>
                    <a:noFill/>
                    <a:ln>
                      <a:noFill/>
                    </a:ln>
                  </pic:spPr>
                </pic:pic>
              </a:graphicData>
            </a:graphic>
          </wp:inline>
        </w:drawing>
      </w:r>
    </w:p>
    <w:p w:rsidR="001B141F" w:rsidRPr="00A920EC" w:rsidRDefault="0086405D" w:rsidP="001B141F">
      <w:pPr>
        <w:pStyle w:val="ListParagraph"/>
        <w:tabs>
          <w:tab w:val="left" w:pos="1837"/>
        </w:tabs>
        <w:rPr>
          <w:rFonts w:ascii="Times New Roman" w:hAnsi="Times New Roman" w:cs="Times New Roman"/>
          <w:sz w:val="20"/>
          <w:szCs w:val="20"/>
        </w:rPr>
      </w:pPr>
      <w:proofErr w:type="gramStart"/>
      <w:r w:rsidRPr="00A920EC">
        <w:rPr>
          <w:rFonts w:ascii="Times New Roman" w:hAnsi="Times New Roman" w:cs="Times New Roman"/>
          <w:sz w:val="20"/>
          <w:szCs w:val="20"/>
        </w:rPr>
        <w:t>Ket.</w:t>
      </w:r>
      <w:proofErr w:type="gramEnd"/>
      <w:r w:rsidRPr="00A920EC">
        <w:rPr>
          <w:rFonts w:ascii="Times New Roman" w:hAnsi="Times New Roman" w:cs="Times New Roman"/>
          <w:sz w:val="20"/>
          <w:szCs w:val="20"/>
        </w:rPr>
        <w:t xml:space="preserve"> </w:t>
      </w:r>
      <w:proofErr w:type="gramStart"/>
      <w:r w:rsidRPr="00A920EC">
        <w:rPr>
          <w:rFonts w:ascii="Times New Roman" w:hAnsi="Times New Roman" w:cs="Times New Roman"/>
          <w:sz w:val="20"/>
          <w:szCs w:val="20"/>
        </w:rPr>
        <w:t>gambar</w:t>
      </w:r>
      <w:proofErr w:type="gramEnd"/>
      <w:r w:rsidRPr="00A920EC">
        <w:rPr>
          <w:rFonts w:ascii="Times New Roman" w:hAnsi="Times New Roman" w:cs="Times New Roman"/>
          <w:sz w:val="20"/>
          <w:szCs w:val="20"/>
        </w:rPr>
        <w:t xml:space="preserve">: </w:t>
      </w:r>
      <w:r w:rsidR="00A920EC" w:rsidRPr="00A920EC">
        <w:rPr>
          <w:rFonts w:ascii="Times New Roman" w:hAnsi="Times New Roman" w:cs="Times New Roman"/>
          <w:sz w:val="20"/>
          <w:szCs w:val="20"/>
        </w:rPr>
        <w:t xml:space="preserve">sumbangan </w:t>
      </w:r>
      <w:r w:rsidR="00F12630" w:rsidRPr="00A920EC">
        <w:rPr>
          <w:rFonts w:ascii="Times New Roman" w:hAnsi="Times New Roman" w:cs="Times New Roman"/>
          <w:sz w:val="20"/>
          <w:szCs w:val="20"/>
        </w:rPr>
        <w:t>masyarakat bersama tok</w:t>
      </w:r>
      <w:r w:rsidR="00A920EC" w:rsidRPr="00A920EC">
        <w:rPr>
          <w:rFonts w:ascii="Times New Roman" w:hAnsi="Times New Roman" w:cs="Times New Roman"/>
          <w:sz w:val="20"/>
          <w:szCs w:val="20"/>
        </w:rPr>
        <w:t>oh-tokoh adat dalam acara keagamaan.</w:t>
      </w:r>
    </w:p>
    <w:p w:rsidR="00F12630" w:rsidRPr="00A60B96" w:rsidRDefault="00F12630" w:rsidP="001B141F">
      <w:pPr>
        <w:pStyle w:val="ListParagraph"/>
        <w:tabs>
          <w:tab w:val="left" w:pos="1837"/>
        </w:tabs>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 atas dapat dianalisa bahwa dalam mempersatukan perbedaan antara agama dan juga kast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mampu karena dalam masyarakat kei tidak membuat klasifikasi terutama masyarakat dusun watran yang hidup menganut dua agama dalam satu lingkungan dan memiliki rasa toleransi yang begitu kental,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ikenal secara umum di kei dan persoalan tersebut tidak ada perbedaan golongan dari segi manapun. </w:t>
      </w:r>
      <w:proofErr w:type="gramStart"/>
      <w:r w:rsidRPr="00A60B96">
        <w:rPr>
          <w:rFonts w:ascii="Times New Roman" w:hAnsi="Times New Roman" w:cs="Times New Roman"/>
          <w:sz w:val="24"/>
          <w:szCs w:val="24"/>
        </w:rPr>
        <w:t xml:space="preserve">Hal </w:t>
      </w:r>
      <w:r w:rsidRPr="00A60B96">
        <w:rPr>
          <w:rFonts w:ascii="Times New Roman" w:hAnsi="Times New Roman" w:cs="Times New Roman"/>
          <w:sz w:val="24"/>
          <w:szCs w:val="24"/>
        </w:rPr>
        <w:lastRenderedPageBreak/>
        <w:t>tersebut dapat membuat agar masyarakat Dusun Watran tetap menjaga toleransi dalam lingkungan.</w:t>
      </w:r>
      <w:proofErr w:type="gramEnd"/>
      <w:r w:rsidRPr="00A60B96">
        <w:rPr>
          <w:rFonts w:ascii="Times New Roman" w:hAnsi="Times New Roman" w:cs="Times New Roman"/>
          <w:sz w:val="24"/>
          <w:szCs w:val="24"/>
        </w:rPr>
        <w:t xml:space="preserve"> </w:t>
      </w:r>
    </w:p>
    <w:p w:rsidR="00D83DCD" w:rsidRPr="00A60B96" w:rsidRDefault="00B55E45" w:rsidP="008E1E56">
      <w:pPr>
        <w:pStyle w:val="ListParagraph"/>
        <w:numPr>
          <w:ilvl w:val="0"/>
          <w:numId w:val="32"/>
        </w:numPr>
        <w:tabs>
          <w:tab w:val="left" w:pos="1837"/>
        </w:tabs>
        <w:spacing w:line="480" w:lineRule="auto"/>
        <w:jc w:val="both"/>
        <w:rPr>
          <w:rFonts w:ascii="Times New Roman" w:hAnsi="Times New Roman" w:cs="Times New Roman"/>
          <w:b/>
          <w:sz w:val="24"/>
          <w:szCs w:val="24"/>
        </w:rPr>
      </w:pPr>
      <w:r w:rsidRPr="00B55E45">
        <w:rPr>
          <w:rFonts w:ascii="Times New Roman" w:hAnsi="Times New Roman" w:cs="Times New Roman"/>
          <w:b/>
          <w:i/>
          <w:sz w:val="24"/>
          <w:szCs w:val="24"/>
        </w:rPr>
        <w:t>Maren</w:t>
      </w:r>
      <w:r w:rsidR="004D0C64" w:rsidRPr="00A60B96">
        <w:rPr>
          <w:rFonts w:ascii="Times New Roman" w:hAnsi="Times New Roman" w:cs="Times New Roman"/>
          <w:b/>
          <w:sz w:val="24"/>
          <w:szCs w:val="24"/>
        </w:rPr>
        <w:t xml:space="preserve"> sebagai tanggung jawab terhadap lingkungan, bangsa dan </w:t>
      </w:r>
      <w:r w:rsidR="00694684" w:rsidRPr="00A60B96">
        <w:rPr>
          <w:rFonts w:ascii="Times New Roman" w:hAnsi="Times New Roman" w:cs="Times New Roman"/>
          <w:b/>
          <w:sz w:val="24"/>
          <w:szCs w:val="24"/>
        </w:rPr>
        <w:t>negara, pada masyarakat Dusun Watran</w:t>
      </w:r>
      <w:r w:rsidR="006D5816" w:rsidRPr="00A60B96">
        <w:rPr>
          <w:rFonts w:ascii="Times New Roman" w:hAnsi="Times New Roman" w:cs="Times New Roman"/>
          <w:b/>
          <w:sz w:val="24"/>
          <w:szCs w:val="24"/>
        </w:rPr>
        <w:t>.</w:t>
      </w:r>
    </w:p>
    <w:p w:rsidR="00694684" w:rsidRPr="00A60B96" w:rsidRDefault="00A920EC" w:rsidP="00694684">
      <w:pPr>
        <w:pStyle w:val="ListParagraph"/>
        <w:tabs>
          <w:tab w:val="left" w:pos="183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merupakan salah satu bentuk gotong royong yang sudah menjadi kebiasaan masyarakat kei khususnya masyarakat Dusun Watran hal ini menunjukan rasa toleransi dan kebersamaan antar sesama, karena menganut dua agama di dalamnya yang selalu mengikat tali silaturahmi.</w:t>
      </w:r>
      <w:proofErr w:type="gramEnd"/>
      <w:r w:rsidR="00694684" w:rsidRPr="00A60B96">
        <w:rPr>
          <w:rFonts w:ascii="Times New Roman" w:hAnsi="Times New Roman" w:cs="Times New Roman"/>
          <w:sz w:val="24"/>
          <w:szCs w:val="24"/>
        </w:rPr>
        <w:t xml:space="preserve"> </w:t>
      </w:r>
      <w:proofErr w:type="gramStart"/>
      <w:r w:rsidR="00694684" w:rsidRPr="00A60B96">
        <w:rPr>
          <w:rFonts w:ascii="Times New Roman" w:hAnsi="Times New Roman" w:cs="Times New Roman"/>
          <w:sz w:val="24"/>
          <w:szCs w:val="24"/>
        </w:rPr>
        <w:t>Untuk mengetahui hasil wawancara, bisa kita lihat di bawah ini.</w:t>
      </w:r>
      <w:proofErr w:type="gramEnd"/>
    </w:p>
    <w:p w:rsidR="00694684" w:rsidRPr="00A60B96" w:rsidRDefault="00CE4578" w:rsidP="00CE457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b</w:t>
      </w:r>
      <w:r w:rsidR="009D2652" w:rsidRPr="00A60B96">
        <w:rPr>
          <w:rFonts w:ascii="Times New Roman" w:hAnsi="Times New Roman" w:cs="Times New Roman"/>
          <w:sz w:val="24"/>
          <w:szCs w:val="24"/>
        </w:rPr>
        <w:t xml:space="preserve">entuk tanggung jawab </w:t>
      </w:r>
      <w:r w:rsidR="00B55E45" w:rsidRPr="00B55E45">
        <w:rPr>
          <w:rFonts w:ascii="Times New Roman" w:hAnsi="Times New Roman" w:cs="Times New Roman"/>
          <w:i/>
          <w:sz w:val="24"/>
          <w:szCs w:val="24"/>
        </w:rPr>
        <w:t>maren</w:t>
      </w:r>
      <w:r w:rsidR="009D2652" w:rsidRPr="00A60B96">
        <w:rPr>
          <w:rFonts w:ascii="Times New Roman" w:hAnsi="Times New Roman" w:cs="Times New Roman"/>
          <w:sz w:val="24"/>
          <w:szCs w:val="24"/>
        </w:rPr>
        <w:t xml:space="preserve"> terhadap gotong royong dilingkungan yang berada dalam perbedaan agama pada warga masyarakat Dusun Watran</w:t>
      </w:r>
    </w:p>
    <w:p w:rsidR="00D83DCD" w:rsidRPr="00A60B96" w:rsidRDefault="00CE457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Maka salah satu tokoh adat Dusun Watran bapak K. Naraha </w:t>
      </w:r>
      <w:r w:rsidR="002C412A" w:rsidRPr="00A60B96">
        <w:rPr>
          <w:rFonts w:ascii="Times New Roman" w:hAnsi="Times New Roman" w:cs="Times New Roman"/>
          <w:sz w:val="24"/>
          <w:szCs w:val="24"/>
        </w:rPr>
        <w:t>(</w:t>
      </w:r>
      <w:r w:rsidR="001C7118">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002C412A"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71411D"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iterjemahkan dalam bahasa indonesia adalah bergotong royong kemudian di artikan dalam bahasa kei terdiri atas dua kata </w:t>
      </w:r>
      <w:r w:rsidR="004D0C64" w:rsidRPr="00A60B96">
        <w:rPr>
          <w:rFonts w:ascii="Times New Roman" w:hAnsi="Times New Roman" w:cs="Times New Roman"/>
          <w:i/>
          <w:sz w:val="24"/>
          <w:szCs w:val="24"/>
        </w:rPr>
        <w:t>ma</w:t>
      </w:r>
      <w:r w:rsidR="004D0C64" w:rsidRPr="00A60B96">
        <w:rPr>
          <w:rFonts w:ascii="Times New Roman" w:hAnsi="Times New Roman" w:cs="Times New Roman"/>
          <w:sz w:val="24"/>
          <w:szCs w:val="24"/>
        </w:rPr>
        <w:t xml:space="preserve"> yang berarti datang atau mengundang orang datang dan </w:t>
      </w:r>
      <w:r w:rsidR="004D0C64" w:rsidRPr="00A60B96">
        <w:rPr>
          <w:rFonts w:ascii="Times New Roman" w:hAnsi="Times New Roman" w:cs="Times New Roman"/>
          <w:i/>
          <w:sz w:val="24"/>
          <w:szCs w:val="24"/>
        </w:rPr>
        <w:t>ren</w:t>
      </w:r>
      <w:r w:rsidR="004D0C64" w:rsidRPr="00A60B96">
        <w:rPr>
          <w:rFonts w:ascii="Times New Roman" w:hAnsi="Times New Roman" w:cs="Times New Roman"/>
          <w:sz w:val="24"/>
          <w:szCs w:val="24"/>
        </w:rPr>
        <w:t xml:space="preserve"> berarti makan minum dalam masalah pekerjaan atau hajatan khusus yang memang sudah diprogramkan oleh keluarga tersebut.</w:t>
      </w:r>
      <w:proofErr w:type="gramEnd"/>
      <w:r w:rsidR="004D0C64" w:rsidRPr="00A60B96">
        <w:rPr>
          <w:rFonts w:ascii="Times New Roman" w:hAnsi="Times New Roman" w:cs="Times New Roman"/>
          <w:sz w:val="24"/>
          <w:szCs w:val="24"/>
        </w:rPr>
        <w:t xml:space="preserve"> Oleh karena itu kat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tu sendiri artinya bergotong royong, saling membantu dalam suka maupun duka dan sudah merupakan prinsip dasar yang tidak bisa dipisahkan dar</w:t>
      </w:r>
      <w:r w:rsidR="00366ED0" w:rsidRPr="00A60B96">
        <w:rPr>
          <w:rFonts w:ascii="Times New Roman" w:hAnsi="Times New Roman" w:cs="Times New Roman"/>
          <w:sz w:val="24"/>
          <w:szCs w:val="24"/>
        </w:rPr>
        <w:t>i kehidupan masyarakat kei</w:t>
      </w:r>
      <w:r w:rsidR="004D0C64" w:rsidRPr="00A60B96">
        <w:rPr>
          <w:rFonts w:ascii="Times New Roman" w:hAnsi="Times New Roman" w:cs="Times New Roman"/>
          <w:sz w:val="24"/>
          <w:szCs w:val="24"/>
        </w:rPr>
        <w:t>"</w:t>
      </w:r>
    </w:p>
    <w:p w:rsidR="00D83DCD" w:rsidRPr="00A60B96" w:rsidRDefault="002C412A">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hal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disampaikan</w:t>
      </w:r>
      <w:r w:rsidR="001D0FCA" w:rsidRPr="00A60B96">
        <w:rPr>
          <w:rFonts w:ascii="Times New Roman" w:hAnsi="Times New Roman" w:cs="Times New Roman"/>
          <w:sz w:val="24"/>
          <w:szCs w:val="24"/>
        </w:rPr>
        <w:t xml:space="preserve"> oleh </w:t>
      </w:r>
      <w:r w:rsidR="004D0C64" w:rsidRPr="00A60B96">
        <w:rPr>
          <w:rFonts w:ascii="Times New Roman" w:hAnsi="Times New Roman" w:cs="Times New Roman"/>
          <w:sz w:val="24"/>
          <w:szCs w:val="24"/>
        </w:rPr>
        <w:t xml:space="preserve">salah satu masyarakat </w:t>
      </w:r>
      <w:r w:rsidRPr="00A60B96">
        <w:rPr>
          <w:rFonts w:ascii="Times New Roman" w:hAnsi="Times New Roman" w:cs="Times New Roman"/>
          <w:sz w:val="24"/>
          <w:szCs w:val="24"/>
        </w:rPr>
        <w:t>adat b</w:t>
      </w:r>
      <w:r w:rsidR="00F8047B" w:rsidRPr="00A60B96">
        <w:rPr>
          <w:rFonts w:ascii="Times New Roman" w:hAnsi="Times New Roman" w:cs="Times New Roman"/>
          <w:sz w:val="24"/>
          <w:szCs w:val="24"/>
        </w:rPr>
        <w:t xml:space="preserve">apak J. </w:t>
      </w:r>
      <w:r w:rsidR="004D0C64" w:rsidRPr="00A60B96">
        <w:rPr>
          <w:rFonts w:ascii="Times New Roman" w:hAnsi="Times New Roman" w:cs="Times New Roman"/>
          <w:sz w:val="24"/>
          <w:szCs w:val="24"/>
        </w:rPr>
        <w:t>B</w:t>
      </w:r>
      <w:r w:rsidR="00F8047B"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Narahawarin</w:t>
      </w:r>
      <w:r w:rsidRPr="00A60B96">
        <w:rPr>
          <w:rFonts w:ascii="Times New Roman" w:hAnsi="Times New Roman" w:cs="Times New Roman"/>
          <w:sz w:val="24"/>
          <w:szCs w:val="24"/>
        </w:rPr>
        <w:t xml:space="preserve"> (</w:t>
      </w:r>
      <w:r w:rsidR="001C7118">
        <w:rPr>
          <w:rFonts w:ascii="Times New Roman" w:hAnsi="Times New Roman" w:cs="Times New Roman"/>
          <w:sz w:val="24"/>
          <w:szCs w:val="24"/>
        </w:rPr>
        <w:t>31 O</w:t>
      </w:r>
      <w:r w:rsidR="001D0FCA" w:rsidRPr="00A60B96">
        <w:rPr>
          <w:rFonts w:ascii="Times New Roman" w:hAnsi="Times New Roman" w:cs="Times New Roman"/>
          <w:sz w:val="24"/>
          <w:szCs w:val="24"/>
        </w:rPr>
        <w:t>ktober 2023</w:t>
      </w:r>
      <w:r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beliau mengatakan bahwa:</w:t>
      </w:r>
    </w:p>
    <w:p w:rsidR="00D83DCD" w:rsidRPr="00A60B96" w:rsidRDefault="0071411D"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erbicara</w:t>
      </w:r>
      <w:proofErr w:type="gramEnd"/>
      <w:r w:rsidR="004D0C64" w:rsidRPr="00A60B96">
        <w:rPr>
          <w:rFonts w:ascii="Times New Roman" w:hAnsi="Times New Roman" w:cs="Times New Roman"/>
          <w:sz w:val="24"/>
          <w:szCs w:val="24"/>
        </w:rPr>
        <w:t xml:space="preserve"> persoal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i kei hal ini menembus tembok perbedaan agama, dan tidak menjadi sebua penghalang atau bertetntangan dengan kegiat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karena</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suatu kegiatan bersama dalam bentuk gotong royong untuk melakukan sebuah pekerjaan atau mencapai suatu tujuan positif"</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2C412A" w:rsidRPr="00A60B96">
        <w:rPr>
          <w:rFonts w:ascii="Times New Roman" w:hAnsi="Times New Roman" w:cs="Times New Roman"/>
          <w:sz w:val="24"/>
          <w:szCs w:val="24"/>
        </w:rPr>
        <w:t xml:space="preserve">hal yang </w:t>
      </w:r>
      <w:proofErr w:type="gramStart"/>
      <w:r w:rsidR="002C412A" w:rsidRPr="00A60B96">
        <w:rPr>
          <w:rFonts w:ascii="Times New Roman" w:hAnsi="Times New Roman" w:cs="Times New Roman"/>
          <w:sz w:val="24"/>
          <w:szCs w:val="24"/>
        </w:rPr>
        <w:t>sama</w:t>
      </w:r>
      <w:proofErr w:type="gramEnd"/>
      <w:r w:rsidR="002C412A" w:rsidRPr="00A60B96">
        <w:rPr>
          <w:rFonts w:ascii="Times New Roman" w:hAnsi="Times New Roman" w:cs="Times New Roman"/>
          <w:sz w:val="24"/>
          <w:szCs w:val="24"/>
        </w:rPr>
        <w:t xml:space="preserve"> juga disampaikan menurut bapak M.R Naraha (</w:t>
      </w:r>
      <w:r w:rsidR="001C7118">
        <w:rPr>
          <w:rFonts w:ascii="Times New Roman" w:hAnsi="Times New Roman" w:cs="Times New Roman"/>
          <w:sz w:val="24"/>
          <w:szCs w:val="24"/>
        </w:rPr>
        <w:t>6 N</w:t>
      </w:r>
      <w:r w:rsidRPr="00A60B96">
        <w:rPr>
          <w:rFonts w:ascii="Times New Roman" w:hAnsi="Times New Roman" w:cs="Times New Roman"/>
          <w:sz w:val="24"/>
          <w:szCs w:val="24"/>
        </w:rPr>
        <w:t>ovember 20</w:t>
      </w:r>
      <w:r w:rsidR="00270008" w:rsidRPr="00A60B96">
        <w:rPr>
          <w:rFonts w:ascii="Times New Roman" w:hAnsi="Times New Roman" w:cs="Times New Roman"/>
          <w:sz w:val="24"/>
          <w:szCs w:val="24"/>
        </w:rPr>
        <w:t>23</w:t>
      </w:r>
      <w:r w:rsidR="002C412A" w:rsidRPr="00A60B96">
        <w:rPr>
          <w:rFonts w:ascii="Times New Roman" w:hAnsi="Times New Roman" w:cs="Times New Roman"/>
          <w:sz w:val="24"/>
          <w:szCs w:val="24"/>
        </w:rPr>
        <w:t xml:space="preserve">) </w:t>
      </w:r>
      <w:r w:rsidRPr="00A60B96">
        <w:rPr>
          <w:rFonts w:ascii="Times New Roman" w:hAnsi="Times New Roman" w:cs="Times New Roman"/>
          <w:sz w:val="24"/>
          <w:szCs w:val="24"/>
        </w:rPr>
        <w:t>mengatakan bahwa:</w:t>
      </w:r>
    </w:p>
    <w:p w:rsidR="00D83DCD" w:rsidRPr="00A60B96" w:rsidRDefault="0071411D"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adalah salah satu kegiatan atau diartikan sebagai gotong royong, hal ini merupakan sebuah tradisi yang sudah secara turun-temurun hingga menjadi satu kewajiban untuk melihat dari sisi sosial masyarakat. Jadi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i maksimalkan sebagai sebuah kegiatan satu membantu satu dalam susah dan senang atau siapa yang akan dibantu dan siapa yang akan membantu"</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2C412A" w:rsidRPr="00A60B96">
        <w:rPr>
          <w:rFonts w:ascii="Times New Roman" w:hAnsi="Times New Roman" w:cs="Times New Roman"/>
          <w:sz w:val="24"/>
          <w:szCs w:val="24"/>
        </w:rPr>
        <w:t xml:space="preserve">hal yang </w:t>
      </w:r>
      <w:proofErr w:type="gramStart"/>
      <w:r w:rsidR="002C412A" w:rsidRPr="00A60B96">
        <w:rPr>
          <w:rFonts w:ascii="Times New Roman" w:hAnsi="Times New Roman" w:cs="Times New Roman"/>
          <w:sz w:val="24"/>
          <w:szCs w:val="24"/>
        </w:rPr>
        <w:t>sama</w:t>
      </w:r>
      <w:proofErr w:type="gramEnd"/>
      <w:r w:rsidR="002C412A" w:rsidRPr="00A60B96">
        <w:rPr>
          <w:rFonts w:ascii="Times New Roman" w:hAnsi="Times New Roman" w:cs="Times New Roman"/>
          <w:sz w:val="24"/>
          <w:szCs w:val="24"/>
        </w:rPr>
        <w:t xml:space="preserve"> juga disampaikan menurut bapak S. Naraha (</w:t>
      </w:r>
      <w:r w:rsidR="008D2848">
        <w:rPr>
          <w:rFonts w:ascii="Times New Roman" w:hAnsi="Times New Roman" w:cs="Times New Roman"/>
          <w:sz w:val="24"/>
          <w:szCs w:val="24"/>
        </w:rPr>
        <w:t>11 N</w:t>
      </w:r>
      <w:r w:rsidRPr="00A60B96">
        <w:rPr>
          <w:rFonts w:ascii="Times New Roman" w:hAnsi="Times New Roman" w:cs="Times New Roman"/>
          <w:sz w:val="24"/>
          <w:szCs w:val="24"/>
        </w:rPr>
        <w:t>ovember 2023</w:t>
      </w:r>
      <w:r w:rsidR="002C412A"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71411D" w:rsidP="00A91B7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kehidupan orang kei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tradisi yang sangat kental dalam hidup bersosialisasi,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berarti gotong royong saling bahu-membahu satu sama lain tanpa memandang perbedaan agam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757AFC" w:rsidRPr="00A60B96">
        <w:rPr>
          <w:rFonts w:ascii="Times New Roman" w:hAnsi="Times New Roman" w:cs="Times New Roman"/>
          <w:sz w:val="24"/>
          <w:szCs w:val="24"/>
        </w:rPr>
        <w:t xml:space="preserve">hal </w:t>
      </w:r>
      <w:proofErr w:type="gramStart"/>
      <w:r w:rsidR="00757AFC" w:rsidRPr="00A60B96">
        <w:rPr>
          <w:rFonts w:ascii="Times New Roman" w:hAnsi="Times New Roman" w:cs="Times New Roman"/>
          <w:sz w:val="24"/>
          <w:szCs w:val="24"/>
        </w:rPr>
        <w:t>sama</w:t>
      </w:r>
      <w:proofErr w:type="gramEnd"/>
      <w:r w:rsidR="00757AFC" w:rsidRPr="00A60B96">
        <w:rPr>
          <w:rFonts w:ascii="Times New Roman" w:hAnsi="Times New Roman" w:cs="Times New Roman"/>
          <w:sz w:val="24"/>
          <w:szCs w:val="24"/>
        </w:rPr>
        <w:t xml:space="preserve"> juga disampaikan salah satu masyarakat adat ibu Y. Narahawarin (</w:t>
      </w:r>
      <w:r w:rsidR="008D2848">
        <w:rPr>
          <w:rFonts w:ascii="Times New Roman" w:hAnsi="Times New Roman" w:cs="Times New Roman"/>
          <w:sz w:val="24"/>
          <w:szCs w:val="24"/>
        </w:rPr>
        <w:t>14 N</w:t>
      </w:r>
      <w:r w:rsidRPr="00A60B96">
        <w:rPr>
          <w:rFonts w:ascii="Times New Roman" w:hAnsi="Times New Roman" w:cs="Times New Roman"/>
          <w:sz w:val="24"/>
          <w:szCs w:val="24"/>
        </w:rPr>
        <w:t>ovemb</w:t>
      </w:r>
      <w:r w:rsidR="00757AFC" w:rsidRPr="00A60B96">
        <w:rPr>
          <w:rFonts w:ascii="Times New Roman" w:hAnsi="Times New Roman" w:cs="Times New Roman"/>
          <w:sz w:val="24"/>
          <w:szCs w:val="24"/>
        </w:rPr>
        <w:t xml:space="preserve">er 2023) </w:t>
      </w:r>
      <w:r w:rsidRPr="00A60B96">
        <w:rPr>
          <w:rFonts w:ascii="Times New Roman" w:hAnsi="Times New Roman" w:cs="Times New Roman"/>
          <w:sz w:val="24"/>
          <w:szCs w:val="24"/>
        </w:rPr>
        <w:t>menyatakan bahwa:</w:t>
      </w:r>
    </w:p>
    <w:p w:rsidR="00D83DCD"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sifatnya menyatu tidak memandang golongan agama. Deng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pat terjalin dengan baik yang namanya tali silaturahmi antar sesama masyarakat Dusun Watran, hal imi sudah menjadi tanggung jawab bersama dalam melakukan suatu pekerjaan secara bersama-sama agar pekerjaan tersebut merasa lebih ringan demi kesejahteraan bersama"</w:t>
      </w: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Default="001A4B65" w:rsidP="007728C9">
      <w:pPr>
        <w:pStyle w:val="ListParagraph"/>
        <w:tabs>
          <w:tab w:val="left" w:pos="1837"/>
        </w:tabs>
        <w:jc w:val="both"/>
        <w:rPr>
          <w:rFonts w:ascii="Times New Roman" w:hAnsi="Times New Roman" w:cs="Times New Roman"/>
          <w:sz w:val="24"/>
          <w:szCs w:val="24"/>
        </w:rPr>
      </w:pPr>
    </w:p>
    <w:p w:rsidR="001A4B65" w:rsidRPr="00A60B96" w:rsidRDefault="001A4B65" w:rsidP="007728C9">
      <w:pPr>
        <w:pStyle w:val="ListParagraph"/>
        <w:tabs>
          <w:tab w:val="left" w:pos="1837"/>
        </w:tabs>
        <w:jc w:val="both"/>
        <w:rPr>
          <w:rFonts w:ascii="Times New Roman" w:hAnsi="Times New Roman" w:cs="Times New Roman"/>
          <w:sz w:val="24"/>
          <w:szCs w:val="24"/>
        </w:rPr>
      </w:pPr>
    </w:p>
    <w:p w:rsidR="00F12630" w:rsidRPr="00A60B96" w:rsidRDefault="00F356CE" w:rsidP="00F12630">
      <w:pPr>
        <w:pStyle w:val="ListParagraph"/>
        <w:tabs>
          <w:tab w:val="left" w:pos="1837"/>
        </w:tabs>
        <w:jc w:val="center"/>
        <w:rPr>
          <w:rFonts w:ascii="Times New Roman" w:hAnsi="Times New Roman" w:cs="Times New Roman"/>
          <w:sz w:val="24"/>
          <w:szCs w:val="24"/>
        </w:rPr>
      </w:pPr>
      <w:proofErr w:type="gramStart"/>
      <w:r>
        <w:rPr>
          <w:rFonts w:ascii="Times New Roman" w:hAnsi="Times New Roman" w:cs="Times New Roman"/>
          <w:sz w:val="24"/>
          <w:szCs w:val="24"/>
        </w:rPr>
        <w:lastRenderedPageBreak/>
        <w:t>Gambar 6</w:t>
      </w:r>
      <w:r w:rsidR="001A4B65">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1A4B65">
        <w:rPr>
          <w:rFonts w:ascii="Times New Roman" w:hAnsi="Times New Roman" w:cs="Times New Roman"/>
          <w:sz w:val="24"/>
          <w:szCs w:val="24"/>
        </w:rPr>
        <w:t>Gotong-royong</w:t>
      </w:r>
    </w:p>
    <w:p w:rsidR="00F12630" w:rsidRPr="00A60B96" w:rsidRDefault="0028588F" w:rsidP="00F12630">
      <w:pPr>
        <w:pStyle w:val="ListParagraph"/>
        <w:tabs>
          <w:tab w:val="left" w:pos="1837"/>
        </w:tabs>
        <w:jc w:val="center"/>
        <w:rPr>
          <w:rFonts w:ascii="Times New Roman" w:hAnsi="Times New Roman" w:cs="Times New Roman"/>
        </w:rPr>
      </w:pPr>
      <w:r w:rsidRPr="00A60B96">
        <w:rPr>
          <w:rFonts w:ascii="Times New Roman" w:hAnsi="Times New Roman" w:cs="Times New Roman"/>
          <w:noProof/>
        </w:rPr>
        <w:drawing>
          <wp:inline distT="0" distB="0" distL="0" distR="0" wp14:anchorId="6F52F9CD" wp14:editId="5D46334B">
            <wp:extent cx="2113532" cy="1874196"/>
            <wp:effectExtent l="0" t="0" r="1270" b="0"/>
            <wp:docPr id="10" name="Picture 10" descr="C:\Users\LENOVO\AppData\Local\Microsoft\Windows\INetCache\Content.Word\photostudio_1492849728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Microsoft\Windows\INetCache\Content.Word\photostudio_149284972850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3846" cy="1874474"/>
                    </a:xfrm>
                    <a:prstGeom prst="rect">
                      <a:avLst/>
                    </a:prstGeom>
                    <a:noFill/>
                    <a:ln>
                      <a:noFill/>
                    </a:ln>
                  </pic:spPr>
                </pic:pic>
              </a:graphicData>
            </a:graphic>
          </wp:inline>
        </w:drawing>
      </w:r>
      <w:r w:rsidRPr="00A60B96">
        <w:rPr>
          <w:rFonts w:ascii="Times New Roman" w:hAnsi="Times New Roman" w:cs="Times New Roman"/>
        </w:rPr>
        <w:t xml:space="preserve"> </w:t>
      </w:r>
      <w:r w:rsidRPr="00A60B96">
        <w:rPr>
          <w:rFonts w:ascii="Times New Roman" w:hAnsi="Times New Roman" w:cs="Times New Roman"/>
          <w:noProof/>
        </w:rPr>
        <w:drawing>
          <wp:inline distT="0" distB="0" distL="0" distR="0" wp14:anchorId="692AADD1" wp14:editId="255B2882">
            <wp:extent cx="2338842" cy="1926077"/>
            <wp:effectExtent l="0" t="0" r="4445" b="0"/>
            <wp:docPr id="11" name="Picture 11" descr="C:\Users\LENOVO\AppData\Local\Microsoft\Windows\INetCache\Content.Word\images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AppData\Local\Microsoft\Windows\INetCache\Content.Word\images (4).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8706" cy="1925965"/>
                    </a:xfrm>
                    <a:prstGeom prst="rect">
                      <a:avLst/>
                    </a:prstGeom>
                    <a:noFill/>
                    <a:ln>
                      <a:noFill/>
                    </a:ln>
                  </pic:spPr>
                </pic:pic>
              </a:graphicData>
            </a:graphic>
          </wp:inline>
        </w:drawing>
      </w:r>
    </w:p>
    <w:p w:rsidR="0028588F" w:rsidRPr="008D2848" w:rsidRDefault="008D2848" w:rsidP="008D2848">
      <w:pPr>
        <w:pStyle w:val="ListParagraph"/>
        <w:tabs>
          <w:tab w:val="left" w:pos="1837"/>
        </w:tabs>
        <w:rPr>
          <w:rFonts w:ascii="Times New Roman" w:hAnsi="Times New Roman" w:cs="Times New Roman"/>
          <w:sz w:val="20"/>
          <w:szCs w:val="20"/>
        </w:rPr>
      </w:pPr>
      <w:r>
        <w:rPr>
          <w:rFonts w:ascii="Times New Roman" w:hAnsi="Times New Roman" w:cs="Times New Roman"/>
          <w:sz w:val="20"/>
          <w:szCs w:val="20"/>
        </w:rPr>
        <w:t xml:space="preserve">            </w:t>
      </w:r>
      <w:proofErr w:type="gramStart"/>
      <w:r w:rsidRPr="008D2848">
        <w:rPr>
          <w:rFonts w:ascii="Times New Roman" w:hAnsi="Times New Roman" w:cs="Times New Roman"/>
          <w:sz w:val="20"/>
          <w:szCs w:val="20"/>
        </w:rPr>
        <w:t>Ket.</w:t>
      </w:r>
      <w:proofErr w:type="gramEnd"/>
      <w:r w:rsidRPr="008D2848">
        <w:rPr>
          <w:rFonts w:ascii="Times New Roman" w:hAnsi="Times New Roman" w:cs="Times New Roman"/>
          <w:sz w:val="20"/>
          <w:szCs w:val="20"/>
        </w:rPr>
        <w:t xml:space="preserve"> </w:t>
      </w:r>
      <w:proofErr w:type="gramStart"/>
      <w:r w:rsidRPr="008D2848">
        <w:rPr>
          <w:rFonts w:ascii="Times New Roman" w:hAnsi="Times New Roman" w:cs="Times New Roman"/>
          <w:sz w:val="20"/>
          <w:szCs w:val="20"/>
        </w:rPr>
        <w:t>gambar</w:t>
      </w:r>
      <w:proofErr w:type="gramEnd"/>
      <w:r w:rsidRPr="008D2848">
        <w:rPr>
          <w:rFonts w:ascii="Times New Roman" w:hAnsi="Times New Roman" w:cs="Times New Roman"/>
          <w:sz w:val="20"/>
          <w:szCs w:val="20"/>
        </w:rPr>
        <w:t xml:space="preserve">: </w:t>
      </w:r>
      <w:r>
        <w:rPr>
          <w:rFonts w:ascii="Times New Roman" w:hAnsi="Times New Roman" w:cs="Times New Roman"/>
          <w:sz w:val="20"/>
          <w:szCs w:val="20"/>
        </w:rPr>
        <w:t xml:space="preserve">masyarakat adat </w:t>
      </w:r>
      <w:r w:rsidR="0028588F" w:rsidRPr="008D2848">
        <w:rPr>
          <w:rFonts w:ascii="Times New Roman" w:hAnsi="Times New Roman" w:cs="Times New Roman"/>
          <w:sz w:val="20"/>
          <w:szCs w:val="20"/>
        </w:rPr>
        <w:t>melakukan kerja bakt</w:t>
      </w:r>
      <w:r>
        <w:rPr>
          <w:rFonts w:ascii="Times New Roman" w:hAnsi="Times New Roman" w:cs="Times New Roman"/>
          <w:sz w:val="20"/>
          <w:szCs w:val="20"/>
        </w:rPr>
        <w:t>i bersama pemuda dan remas.</w:t>
      </w:r>
    </w:p>
    <w:p w:rsidR="0028588F" w:rsidRPr="00A60B96" w:rsidRDefault="0028588F" w:rsidP="00F12630">
      <w:pPr>
        <w:pStyle w:val="ListParagraph"/>
        <w:tabs>
          <w:tab w:val="left" w:pos="1837"/>
        </w:tabs>
        <w:jc w:val="center"/>
        <w:rPr>
          <w:rFonts w:ascii="Times New Roman" w:hAnsi="Times New Roman" w:cs="Times New Roman"/>
          <w:sz w:val="24"/>
          <w:szCs w:val="24"/>
        </w:rPr>
      </w:pP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r>
      <w:proofErr w:type="gramStart"/>
      <w:r w:rsidRPr="00A60B96">
        <w:rPr>
          <w:rFonts w:ascii="Times New Roman" w:hAnsi="Times New Roman" w:cs="Times New Roman"/>
          <w:sz w:val="24"/>
          <w:szCs w:val="24"/>
        </w:rPr>
        <w:t xml:space="preserve">Dari hasil wawancara diatas dapat dianalisa bahwa tanggung jawab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angat mengikat masyarakat yang tinggal dalam perbedaan agama.</w:t>
      </w:r>
      <w:proofErr w:type="gramEnd"/>
      <w:r w:rsidRPr="00A60B96">
        <w:rPr>
          <w:rFonts w:ascii="Times New Roman" w:hAnsi="Times New Roman" w:cs="Times New Roman"/>
          <w:sz w:val="24"/>
          <w:szCs w:val="24"/>
        </w:rPr>
        <w:t xml:space="preserve"> Dalam kahidupan masyarakat Dusun Watran dianut dua agama, ketika ada pembangunan gedung gereja maka selaku ketua pemuda dan pemerintah dusun beserta masyarakat Dusun Watran muslim maupun non muslim dapat sama-sama berpartisipasi dalam mengerjakan pekerjaan yang dimaksud, begitupun dengan pada saat pembangunan mesjid, dari masyarakat muslim maupun non muslim sama-sama ada  dalam pekerjaan tersebut secara bersama agar pekerjaan terasa ringan, dan di situlah toleransi masyarakat Dusun Watran tetap berjalan dengan baik hingga jauh dari yang namanya perbedaan untuk saling membantu dan bergotong- royong. </w:t>
      </w:r>
    </w:p>
    <w:p w:rsidR="009D2652" w:rsidRPr="00A60B96" w:rsidRDefault="0070626D" w:rsidP="0070626D">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t</w:t>
      </w:r>
      <w:r w:rsidR="009D2652" w:rsidRPr="00A60B96">
        <w:rPr>
          <w:rFonts w:ascii="Times New Roman" w:hAnsi="Times New Roman" w:cs="Times New Roman"/>
          <w:sz w:val="24"/>
          <w:szCs w:val="24"/>
        </w:rPr>
        <w:t xml:space="preserve">anggung jawab </w:t>
      </w:r>
      <w:r w:rsidR="00B55E45" w:rsidRPr="00B55E45">
        <w:rPr>
          <w:rFonts w:ascii="Times New Roman" w:hAnsi="Times New Roman" w:cs="Times New Roman"/>
          <w:i/>
          <w:sz w:val="24"/>
          <w:szCs w:val="24"/>
        </w:rPr>
        <w:t>maren</w:t>
      </w:r>
      <w:r w:rsidR="009D2652" w:rsidRPr="00A60B96">
        <w:rPr>
          <w:rFonts w:ascii="Times New Roman" w:hAnsi="Times New Roman" w:cs="Times New Roman"/>
          <w:sz w:val="24"/>
          <w:szCs w:val="24"/>
        </w:rPr>
        <w:t xml:space="preserve"> dalam pembangunan rumah warga di lingkungan masyarakat Dusun Watran berdasarkan adanya ikatan darah atau hubungan kekerabatan</w:t>
      </w:r>
    </w:p>
    <w:p w:rsidR="00D83DCD" w:rsidRPr="00A60B96" w:rsidRDefault="00AB10F7">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Maka salah satu tokoh adat Dusun Watran bapak K.Nahara (</w:t>
      </w:r>
      <w:r w:rsidR="008D2848">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menyatakan bahwa:</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pembangunan rumah dalam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kewajiaban suami istri wajib me</w:t>
      </w:r>
      <w:r w:rsidR="00366ED0" w:rsidRPr="00A60B96">
        <w:rPr>
          <w:rFonts w:ascii="Times New Roman" w:hAnsi="Times New Roman" w:cs="Times New Roman"/>
          <w:sz w:val="24"/>
          <w:szCs w:val="24"/>
        </w:rPr>
        <w:t>m</w:t>
      </w:r>
      <w:r w:rsidR="004D0C64" w:rsidRPr="00A60B96">
        <w:rPr>
          <w:rFonts w:ascii="Times New Roman" w:hAnsi="Times New Roman" w:cs="Times New Roman"/>
          <w:sz w:val="24"/>
          <w:szCs w:val="24"/>
        </w:rPr>
        <w:t>beritahukan secara adat kepada keluarga marga atau mata rumah yang tertua sebagai orangtua penanggung jawab, kemudian dalam pelaksanaan bu</w:t>
      </w:r>
      <w:r w:rsidR="00366ED0" w:rsidRPr="00A60B96">
        <w:rPr>
          <w:rFonts w:ascii="Times New Roman" w:hAnsi="Times New Roman" w:cs="Times New Roman"/>
          <w:sz w:val="24"/>
          <w:szCs w:val="24"/>
        </w:rPr>
        <w:t>kan hanya saja kerabat atau ikatan</w:t>
      </w:r>
      <w:r w:rsidR="004D0C64" w:rsidRPr="00A60B96">
        <w:rPr>
          <w:rFonts w:ascii="Times New Roman" w:hAnsi="Times New Roman" w:cs="Times New Roman"/>
          <w:sz w:val="24"/>
          <w:szCs w:val="24"/>
        </w:rPr>
        <w:t xml:space="preserve"> darah saja tetapi tetangga maupun golongan yang bebeda juga dapat membantu tergantung re</w:t>
      </w:r>
      <w:r w:rsidR="00366ED0" w:rsidRPr="00A60B96">
        <w:rPr>
          <w:rFonts w:ascii="Times New Roman" w:hAnsi="Times New Roman" w:cs="Times New Roman"/>
          <w:sz w:val="24"/>
          <w:szCs w:val="24"/>
        </w:rPr>
        <w:t>zeki dan berkat yang dimiliki</w:t>
      </w:r>
      <w:r w:rsidR="004D0C64" w:rsidRPr="00A60B96">
        <w:rPr>
          <w:rFonts w:ascii="Times New Roman" w:hAnsi="Times New Roman" w:cs="Times New Roman"/>
          <w:sz w:val="24"/>
          <w:szCs w:val="24"/>
        </w:rPr>
        <w:t xml:space="preserve">. </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ini juga biasanya di beritahukan ada juga tidak namun beritanya berkembang maka dengan sendirinya mereka terpanggil untuk saling membantu contohnya pengerjaan fondasi, tutup rumah </w:t>
      </w:r>
      <w:r w:rsidR="00366ED0" w:rsidRPr="00A60B96">
        <w:rPr>
          <w:rFonts w:ascii="Times New Roman" w:hAnsi="Times New Roman" w:cs="Times New Roman"/>
          <w:sz w:val="24"/>
          <w:szCs w:val="24"/>
        </w:rPr>
        <w:t xml:space="preserve">dal hal gotong royong lainnya </w:t>
      </w:r>
      <w:r w:rsidR="004D0C64" w:rsidRPr="00A60B96">
        <w:rPr>
          <w:rFonts w:ascii="Times New Roman" w:hAnsi="Times New Roman" w:cs="Times New Roman"/>
          <w:sz w:val="24"/>
          <w:szCs w:val="24"/>
        </w:rPr>
        <w:t>"</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AB10F7" w:rsidRPr="00A60B96">
        <w:rPr>
          <w:rFonts w:ascii="Times New Roman" w:hAnsi="Times New Roman" w:cs="Times New Roman"/>
          <w:sz w:val="24"/>
          <w:szCs w:val="24"/>
        </w:rPr>
        <w:t xml:space="preserve">hal yang </w:t>
      </w:r>
      <w:proofErr w:type="gramStart"/>
      <w:r w:rsidR="00AB10F7" w:rsidRPr="00A60B96">
        <w:rPr>
          <w:rFonts w:ascii="Times New Roman" w:hAnsi="Times New Roman" w:cs="Times New Roman"/>
          <w:sz w:val="24"/>
          <w:szCs w:val="24"/>
        </w:rPr>
        <w:t>sama</w:t>
      </w:r>
      <w:proofErr w:type="gramEnd"/>
      <w:r w:rsidR="00AB10F7" w:rsidRPr="00A60B96">
        <w:rPr>
          <w:rFonts w:ascii="Times New Roman" w:hAnsi="Times New Roman" w:cs="Times New Roman"/>
          <w:sz w:val="24"/>
          <w:szCs w:val="24"/>
        </w:rPr>
        <w:t xml:space="preserve"> dapat disampaikan </w:t>
      </w:r>
      <w:r w:rsidR="00B32A66" w:rsidRPr="00A60B96">
        <w:rPr>
          <w:rFonts w:ascii="Times New Roman" w:hAnsi="Times New Roman" w:cs="Times New Roman"/>
          <w:sz w:val="24"/>
          <w:szCs w:val="24"/>
        </w:rPr>
        <w:t xml:space="preserve">oleh </w:t>
      </w:r>
      <w:r w:rsidRPr="00A60B96">
        <w:rPr>
          <w:rFonts w:ascii="Times New Roman" w:hAnsi="Times New Roman" w:cs="Times New Roman"/>
          <w:sz w:val="24"/>
          <w:szCs w:val="24"/>
        </w:rPr>
        <w:t>salah sa</w:t>
      </w:r>
      <w:r w:rsidR="00AB10F7" w:rsidRPr="00A60B96">
        <w:rPr>
          <w:rFonts w:ascii="Times New Roman" w:hAnsi="Times New Roman" w:cs="Times New Roman"/>
          <w:sz w:val="24"/>
          <w:szCs w:val="24"/>
        </w:rPr>
        <w:t>tu masyarakat adat b</w:t>
      </w:r>
      <w:r w:rsidR="00313EC2" w:rsidRPr="00A60B96">
        <w:rPr>
          <w:rFonts w:ascii="Times New Roman" w:hAnsi="Times New Roman" w:cs="Times New Roman"/>
          <w:sz w:val="24"/>
          <w:szCs w:val="24"/>
        </w:rPr>
        <w:t>apak J.</w:t>
      </w:r>
      <w:r w:rsidRPr="00A60B96">
        <w:rPr>
          <w:rFonts w:ascii="Times New Roman" w:hAnsi="Times New Roman" w:cs="Times New Roman"/>
          <w:sz w:val="24"/>
          <w:szCs w:val="24"/>
        </w:rPr>
        <w:t xml:space="preserve"> B</w:t>
      </w:r>
      <w:r w:rsidR="00313EC2" w:rsidRPr="00A60B96">
        <w:rPr>
          <w:rFonts w:ascii="Times New Roman" w:hAnsi="Times New Roman" w:cs="Times New Roman"/>
          <w:sz w:val="24"/>
          <w:szCs w:val="24"/>
        </w:rPr>
        <w:t>.</w:t>
      </w:r>
      <w:r w:rsidRPr="00A60B96">
        <w:rPr>
          <w:rFonts w:ascii="Times New Roman" w:hAnsi="Times New Roman" w:cs="Times New Roman"/>
          <w:sz w:val="24"/>
          <w:szCs w:val="24"/>
        </w:rPr>
        <w:t xml:space="preserve"> Narahawarin</w:t>
      </w:r>
      <w:r w:rsidR="008D2848">
        <w:rPr>
          <w:rFonts w:ascii="Times New Roman" w:hAnsi="Times New Roman" w:cs="Times New Roman"/>
          <w:sz w:val="24"/>
          <w:szCs w:val="24"/>
        </w:rPr>
        <w:t xml:space="preserve"> (31 O</w:t>
      </w:r>
      <w:r w:rsidR="00AB10F7" w:rsidRPr="00A60B96">
        <w:rPr>
          <w:rFonts w:ascii="Times New Roman" w:hAnsi="Times New Roman" w:cs="Times New Roman"/>
          <w:sz w:val="24"/>
          <w:szCs w:val="24"/>
        </w:rPr>
        <w:t xml:space="preserve">ktober 2023) </w:t>
      </w:r>
      <w:r w:rsidRPr="00A60B96">
        <w:rPr>
          <w:rFonts w:ascii="Times New Roman" w:hAnsi="Times New Roman" w:cs="Times New Roman"/>
          <w:sz w:val="24"/>
          <w:szCs w:val="24"/>
        </w:rPr>
        <w:t>beliau mengatakan bahwa:</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sangat akrab perbedaan agamapun orang tidak pernah berpikir itu apalagi ada hubungan darah. karena sifatnya menolong orang datang misalnya tutup rumah dan lain-lain hingga budaya ini masih ada sampai sekarang"</w:t>
      </w:r>
    </w:p>
    <w:p w:rsidR="00D83DCD" w:rsidRPr="00A60B96" w:rsidRDefault="009F2BD3">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sampaika menurut tokoh masyarakat ba</w:t>
      </w:r>
      <w:r w:rsidR="008D2848">
        <w:rPr>
          <w:rFonts w:ascii="Times New Roman" w:hAnsi="Times New Roman" w:cs="Times New Roman"/>
          <w:sz w:val="24"/>
          <w:szCs w:val="24"/>
        </w:rPr>
        <w:t>pak M. R Naraha (6 N</w:t>
      </w:r>
      <w:r w:rsidRPr="00A60B96">
        <w:rPr>
          <w:rFonts w:ascii="Times New Roman" w:hAnsi="Times New Roman" w:cs="Times New Roman"/>
          <w:sz w:val="24"/>
          <w:szCs w:val="24"/>
        </w:rPr>
        <w:t xml:space="preserve">ovember 2023) </w:t>
      </w:r>
      <w:r w:rsidR="004D0C64" w:rsidRPr="00A60B96">
        <w:rPr>
          <w:rFonts w:ascii="Times New Roman" w:hAnsi="Times New Roman" w:cs="Times New Roman"/>
          <w:sz w:val="24"/>
          <w:szCs w:val="24"/>
        </w:rPr>
        <w:t>menyatakan bahwa:</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A62875" w:rsidRPr="00A60B96">
        <w:rPr>
          <w:rFonts w:ascii="Times New Roman" w:hAnsi="Times New Roman" w:cs="Times New Roman"/>
          <w:sz w:val="24"/>
          <w:szCs w:val="24"/>
        </w:rPr>
        <w:t xml:space="preserve"> ini bersifat bergotong-royong dalam </w:t>
      </w:r>
      <w:r w:rsidR="004D0C64" w:rsidRPr="00A60B96">
        <w:rPr>
          <w:rFonts w:ascii="Times New Roman" w:hAnsi="Times New Roman" w:cs="Times New Roman"/>
          <w:sz w:val="24"/>
          <w:szCs w:val="24"/>
        </w:rPr>
        <w:t>memaksimalkan kewajiban kita sebagai keluarga,</w:t>
      </w:r>
      <w:r w:rsidR="00A62875"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masyarakat adat kei yang bersatu dalam sebua kekuatan dana yang termasuk dalam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Kemudian sama-sama menyatukan kekuatan kita untuk membangun sesuatu misalnya membangun rumah, gereja atau me</w:t>
      </w:r>
      <w:r w:rsidR="00A62875" w:rsidRPr="00A60B96">
        <w:rPr>
          <w:rFonts w:ascii="Times New Roman" w:hAnsi="Times New Roman" w:cs="Times New Roman"/>
          <w:sz w:val="24"/>
          <w:szCs w:val="24"/>
        </w:rPr>
        <w:t>sjid tanpa harus ada perbedaan.</w:t>
      </w:r>
      <w:r w:rsidR="004D0C64" w:rsidRPr="00A60B96">
        <w:rPr>
          <w:rFonts w:ascii="Times New Roman" w:hAnsi="Times New Roman" w:cs="Times New Roman"/>
          <w:sz w:val="24"/>
          <w:szCs w:val="24"/>
        </w:rPr>
        <w:t>"</w:t>
      </w:r>
      <w:proofErr w:type="gramEnd"/>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9F2BD3" w:rsidRPr="00A60B96">
        <w:rPr>
          <w:rFonts w:ascii="Times New Roman" w:hAnsi="Times New Roman" w:cs="Times New Roman"/>
          <w:sz w:val="24"/>
          <w:szCs w:val="24"/>
        </w:rPr>
        <w:t xml:space="preserve">hal yang </w:t>
      </w:r>
      <w:proofErr w:type="gramStart"/>
      <w:r w:rsidR="009F2BD3" w:rsidRPr="00A60B96">
        <w:rPr>
          <w:rFonts w:ascii="Times New Roman" w:hAnsi="Times New Roman" w:cs="Times New Roman"/>
          <w:sz w:val="24"/>
          <w:szCs w:val="24"/>
        </w:rPr>
        <w:t>sama</w:t>
      </w:r>
      <w:proofErr w:type="gramEnd"/>
      <w:r w:rsidR="009F2BD3" w:rsidRPr="00A60B96">
        <w:rPr>
          <w:rFonts w:ascii="Times New Roman" w:hAnsi="Times New Roman" w:cs="Times New Roman"/>
          <w:sz w:val="24"/>
          <w:szCs w:val="24"/>
        </w:rPr>
        <w:t xml:space="preserve"> juga disampaikan </w:t>
      </w:r>
      <w:r w:rsidR="00F47F34" w:rsidRPr="00A60B96">
        <w:rPr>
          <w:rFonts w:ascii="Times New Roman" w:hAnsi="Times New Roman" w:cs="Times New Roman"/>
          <w:sz w:val="24"/>
          <w:szCs w:val="24"/>
        </w:rPr>
        <w:t>salah satu masyarakat adat bapak S.Naraha</w:t>
      </w:r>
      <w:r w:rsidRPr="00A60B96">
        <w:rPr>
          <w:rFonts w:ascii="Times New Roman" w:hAnsi="Times New Roman" w:cs="Times New Roman"/>
          <w:sz w:val="24"/>
          <w:szCs w:val="24"/>
        </w:rPr>
        <w:t xml:space="preserve"> </w:t>
      </w:r>
      <w:r w:rsidR="00F47F34" w:rsidRPr="00A60B96">
        <w:rPr>
          <w:rFonts w:ascii="Times New Roman" w:hAnsi="Times New Roman" w:cs="Times New Roman"/>
          <w:sz w:val="24"/>
          <w:szCs w:val="24"/>
        </w:rPr>
        <w:t>(</w:t>
      </w:r>
      <w:r w:rsidR="008D2848">
        <w:rPr>
          <w:rFonts w:ascii="Times New Roman" w:hAnsi="Times New Roman" w:cs="Times New Roman"/>
          <w:sz w:val="24"/>
          <w:szCs w:val="24"/>
        </w:rPr>
        <w:t>11 N</w:t>
      </w:r>
      <w:r w:rsidRPr="00A60B96">
        <w:rPr>
          <w:rFonts w:ascii="Times New Roman" w:hAnsi="Times New Roman" w:cs="Times New Roman"/>
          <w:sz w:val="24"/>
          <w:szCs w:val="24"/>
        </w:rPr>
        <w:t>ovember 2023</w:t>
      </w:r>
      <w:r w:rsidR="00F47F34"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atau gotong royong yang terjadi dalam kehidupan masyarakat kei</w:t>
      </w:r>
      <w:r w:rsidR="00A62875" w:rsidRPr="00A60B96">
        <w:rPr>
          <w:rFonts w:ascii="Times New Roman" w:hAnsi="Times New Roman" w:cs="Times New Roman"/>
          <w:sz w:val="24"/>
          <w:szCs w:val="24"/>
        </w:rPr>
        <w:t xml:space="preserve"> sangatlah kental karena </w:t>
      </w:r>
      <w:r w:rsidR="004D0C64" w:rsidRPr="00A60B96">
        <w:rPr>
          <w:rFonts w:ascii="Times New Roman" w:hAnsi="Times New Roman" w:cs="Times New Roman"/>
          <w:sz w:val="24"/>
          <w:szCs w:val="24"/>
        </w:rPr>
        <w:t xml:space="preserve">proses kerja sama dalam sebuah pekerjaan. </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merupakan satu tradisi atau kebiasaan yang sudah lama lahir dari leluhu</w:t>
      </w:r>
      <w:r w:rsidR="0003184C" w:rsidRPr="00A60B96">
        <w:rPr>
          <w:rFonts w:ascii="Times New Roman" w:hAnsi="Times New Roman" w:cs="Times New Roman"/>
          <w:sz w:val="24"/>
          <w:szCs w:val="24"/>
        </w:rPr>
        <w:t>r</w:t>
      </w:r>
      <w:r w:rsidR="00A62875" w:rsidRPr="00A60B96">
        <w:rPr>
          <w:rFonts w:ascii="Times New Roman" w:hAnsi="Times New Roman" w:cs="Times New Roman"/>
          <w:sz w:val="24"/>
          <w:szCs w:val="24"/>
        </w:rPr>
        <w:t xml:space="preserve">,  hal yang di maksud </w:t>
      </w:r>
      <w:r w:rsidR="004D0C64" w:rsidRPr="00A60B96">
        <w:rPr>
          <w:rFonts w:ascii="Times New Roman" w:hAnsi="Times New Roman" w:cs="Times New Roman"/>
          <w:sz w:val="24"/>
          <w:szCs w:val="24"/>
        </w:rPr>
        <w:t xml:space="preserve">seperti membuat fondasi,menutup rumah, membangun fasilitas di Dusun Watran. </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di kerjakan dengan kesadaran masing-masing orang bukan hanya kerabat atau adanya aliran darah saja tetapi orang </w:t>
      </w:r>
      <w:r w:rsidR="004D0C64" w:rsidRPr="00A60B96">
        <w:rPr>
          <w:rFonts w:ascii="Times New Roman" w:hAnsi="Times New Roman" w:cs="Times New Roman"/>
          <w:sz w:val="24"/>
          <w:szCs w:val="24"/>
        </w:rPr>
        <w:lastRenderedPageBreak/>
        <w:t>yang tidak sedarah juga turut berpartisipasi karena adanya pemberitahuan dari keluarga yang bersangkutan"</w:t>
      </w:r>
    </w:p>
    <w:p w:rsidR="00D83DCD" w:rsidRPr="00A60B96" w:rsidRDefault="00F47F3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di sampaikan </w:t>
      </w:r>
      <w:r w:rsidR="008D2848">
        <w:rPr>
          <w:rFonts w:ascii="Times New Roman" w:hAnsi="Times New Roman" w:cs="Times New Roman"/>
          <w:sz w:val="24"/>
          <w:szCs w:val="24"/>
        </w:rPr>
        <w:t>menurut ibu Y. Narahawarin (14 N</w:t>
      </w:r>
      <w:r w:rsidRPr="00A60B96">
        <w:rPr>
          <w:rFonts w:ascii="Times New Roman" w:hAnsi="Times New Roman" w:cs="Times New Roman"/>
          <w:sz w:val="24"/>
          <w:szCs w:val="24"/>
        </w:rPr>
        <w:t xml:space="preserve">ovember 2023) </w:t>
      </w:r>
      <w:r w:rsidR="004D0C64" w:rsidRPr="00A60B96">
        <w:rPr>
          <w:rFonts w:ascii="Times New Roman" w:hAnsi="Times New Roman" w:cs="Times New Roman"/>
          <w:sz w:val="24"/>
          <w:szCs w:val="24"/>
        </w:rPr>
        <w:t>menyatakan bahwa:</w:t>
      </w:r>
    </w:p>
    <w:p w:rsidR="008D2848" w:rsidRDefault="0071411D" w:rsidP="001A4B65">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diartikan orang kei dalam bahasanya gotong-royong sehingga dalam lingkungan masyarakat sifat tolong-menolong akan terjalin. </w:t>
      </w:r>
      <w:proofErr w:type="gramStart"/>
      <w:r w:rsidR="004D0C64" w:rsidRPr="00A60B96">
        <w:rPr>
          <w:rFonts w:ascii="Times New Roman" w:hAnsi="Times New Roman" w:cs="Times New Roman"/>
          <w:sz w:val="24"/>
          <w:szCs w:val="24"/>
        </w:rPr>
        <w:t>setiap</w:t>
      </w:r>
      <w:proofErr w:type="gramEnd"/>
      <w:r w:rsidR="004D0C64" w:rsidRPr="00A60B96">
        <w:rPr>
          <w:rFonts w:ascii="Times New Roman" w:hAnsi="Times New Roman" w:cs="Times New Roman"/>
          <w:sz w:val="24"/>
          <w:szCs w:val="24"/>
        </w:rPr>
        <w:t xml:space="preserve"> orang akan berpartisipasi di dalamnya mulai dari hubungan antara keluarga, kerabat, tetangga hingga pada yang bukan sedarah, hub</w:t>
      </w:r>
      <w:r w:rsidR="00A62875" w:rsidRPr="00A60B96">
        <w:rPr>
          <w:rFonts w:ascii="Times New Roman" w:hAnsi="Times New Roman" w:cs="Times New Roman"/>
          <w:sz w:val="24"/>
          <w:szCs w:val="24"/>
        </w:rPr>
        <w:t>u</w:t>
      </w:r>
      <w:r w:rsidR="004D0C64" w:rsidRPr="00A60B96">
        <w:rPr>
          <w:rFonts w:ascii="Times New Roman" w:hAnsi="Times New Roman" w:cs="Times New Roman"/>
          <w:sz w:val="24"/>
          <w:szCs w:val="24"/>
        </w:rPr>
        <w:t>ngan ini ada karena turun-temurun dari tete nenek moyang sejak dulu hingga sekarang sudah menjadi tradisi orang kei"</w:t>
      </w:r>
    </w:p>
    <w:p w:rsidR="001A4B65" w:rsidRPr="001A4B65" w:rsidRDefault="001A4B65" w:rsidP="001A4B65">
      <w:pPr>
        <w:pStyle w:val="ListParagraph"/>
        <w:tabs>
          <w:tab w:val="left" w:pos="1837"/>
        </w:tabs>
        <w:jc w:val="both"/>
        <w:rPr>
          <w:rFonts w:ascii="Times New Roman" w:hAnsi="Times New Roman" w:cs="Times New Roman"/>
          <w:sz w:val="24"/>
          <w:szCs w:val="24"/>
        </w:rPr>
      </w:pPr>
    </w:p>
    <w:p w:rsidR="00F12630" w:rsidRDefault="00F356CE" w:rsidP="00F12630">
      <w:pPr>
        <w:pStyle w:val="ListParagraph"/>
        <w:tabs>
          <w:tab w:val="left" w:pos="1837"/>
        </w:tabs>
        <w:jc w:val="center"/>
        <w:rPr>
          <w:rFonts w:ascii="Times New Roman" w:hAnsi="Times New Roman" w:cs="Times New Roman"/>
          <w:sz w:val="24"/>
          <w:szCs w:val="24"/>
        </w:rPr>
      </w:pPr>
      <w:proofErr w:type="gramStart"/>
      <w:r>
        <w:rPr>
          <w:rFonts w:ascii="Times New Roman" w:hAnsi="Times New Roman" w:cs="Times New Roman"/>
          <w:sz w:val="24"/>
          <w:szCs w:val="24"/>
        </w:rPr>
        <w:t>Gambar 7</w:t>
      </w:r>
      <w:r w:rsidR="0091060E">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91060E">
        <w:rPr>
          <w:rFonts w:ascii="Times New Roman" w:hAnsi="Times New Roman" w:cs="Times New Roman"/>
          <w:sz w:val="24"/>
          <w:szCs w:val="24"/>
        </w:rPr>
        <w:t>Membangun rumah</w:t>
      </w:r>
    </w:p>
    <w:p w:rsidR="00F356CE" w:rsidRPr="00A60B96" w:rsidRDefault="00F356CE" w:rsidP="00F12630">
      <w:pPr>
        <w:pStyle w:val="ListParagraph"/>
        <w:tabs>
          <w:tab w:val="left" w:pos="1837"/>
        </w:tabs>
        <w:jc w:val="center"/>
        <w:rPr>
          <w:rFonts w:ascii="Times New Roman" w:hAnsi="Times New Roman" w:cs="Times New Roman"/>
          <w:sz w:val="24"/>
          <w:szCs w:val="24"/>
        </w:rPr>
      </w:pPr>
    </w:p>
    <w:p w:rsidR="00F12630" w:rsidRPr="00A60B96" w:rsidRDefault="002F7C5E" w:rsidP="00F12630">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sz w:val="24"/>
          <w:szCs w:val="24"/>
        </w:rPr>
        <w:drawing>
          <wp:inline distT="0" distB="0" distL="0" distR="0" wp14:anchorId="28E7A198" wp14:editId="592F17C1">
            <wp:extent cx="4033181" cy="2522707"/>
            <wp:effectExtent l="0" t="0" r="5715" b="0"/>
            <wp:docPr id="3" name="Picture 3" descr="C:\Users\LENOVO\Pictures\images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images (3).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32528" cy="2522298"/>
                    </a:xfrm>
                    <a:prstGeom prst="rect">
                      <a:avLst/>
                    </a:prstGeom>
                    <a:noFill/>
                    <a:ln>
                      <a:noFill/>
                    </a:ln>
                  </pic:spPr>
                </pic:pic>
              </a:graphicData>
            </a:graphic>
          </wp:inline>
        </w:drawing>
      </w:r>
    </w:p>
    <w:p w:rsidR="002F7C5E" w:rsidRPr="0025213F" w:rsidRDefault="0025213F" w:rsidP="00F12630">
      <w:pPr>
        <w:pStyle w:val="ListParagraph"/>
        <w:tabs>
          <w:tab w:val="left" w:pos="1837"/>
        </w:tabs>
        <w:jc w:val="center"/>
        <w:rPr>
          <w:rFonts w:ascii="Times New Roman" w:hAnsi="Times New Roman" w:cs="Times New Roman"/>
          <w:sz w:val="20"/>
          <w:szCs w:val="20"/>
        </w:rPr>
      </w:pPr>
      <w:r>
        <w:rPr>
          <w:rFonts w:ascii="Times New Roman" w:hAnsi="Times New Roman" w:cs="Times New Roman"/>
          <w:sz w:val="20"/>
          <w:szCs w:val="20"/>
        </w:rPr>
        <w:t xml:space="preserve">           </w:t>
      </w:r>
      <w:proofErr w:type="gramStart"/>
      <w:r w:rsidR="008D2848" w:rsidRPr="0025213F">
        <w:rPr>
          <w:rFonts w:ascii="Times New Roman" w:hAnsi="Times New Roman" w:cs="Times New Roman"/>
          <w:sz w:val="20"/>
          <w:szCs w:val="20"/>
        </w:rPr>
        <w:t>Ket.</w:t>
      </w:r>
      <w:proofErr w:type="gramEnd"/>
      <w:r w:rsidR="008D2848" w:rsidRPr="0025213F">
        <w:rPr>
          <w:rFonts w:ascii="Times New Roman" w:hAnsi="Times New Roman" w:cs="Times New Roman"/>
          <w:sz w:val="20"/>
          <w:szCs w:val="20"/>
        </w:rPr>
        <w:t xml:space="preserve"> </w:t>
      </w:r>
      <w:proofErr w:type="gramStart"/>
      <w:r w:rsidR="008D2848" w:rsidRPr="0025213F">
        <w:rPr>
          <w:rFonts w:ascii="Times New Roman" w:hAnsi="Times New Roman" w:cs="Times New Roman"/>
          <w:sz w:val="20"/>
          <w:szCs w:val="20"/>
        </w:rPr>
        <w:t>gamabar</w:t>
      </w:r>
      <w:proofErr w:type="gramEnd"/>
      <w:r w:rsidR="008D2848" w:rsidRPr="0025213F">
        <w:rPr>
          <w:rFonts w:ascii="Times New Roman" w:hAnsi="Times New Roman" w:cs="Times New Roman"/>
          <w:sz w:val="20"/>
          <w:szCs w:val="20"/>
        </w:rPr>
        <w:t xml:space="preserve">: </w:t>
      </w:r>
      <w:r w:rsidR="002F7C5E" w:rsidRPr="0025213F">
        <w:rPr>
          <w:rFonts w:ascii="Times New Roman" w:hAnsi="Times New Roman" w:cs="Times New Roman"/>
          <w:sz w:val="20"/>
          <w:szCs w:val="20"/>
        </w:rPr>
        <w:t>masyarakat adat me</w:t>
      </w:r>
      <w:r>
        <w:rPr>
          <w:rFonts w:ascii="Times New Roman" w:hAnsi="Times New Roman" w:cs="Times New Roman"/>
          <w:sz w:val="20"/>
          <w:szCs w:val="20"/>
        </w:rPr>
        <w:t xml:space="preserve">laksanakan gotong royong </w:t>
      </w:r>
      <w:r w:rsidRPr="0025213F">
        <w:rPr>
          <w:rFonts w:ascii="Times New Roman" w:hAnsi="Times New Roman" w:cs="Times New Roman"/>
          <w:sz w:val="20"/>
          <w:szCs w:val="20"/>
        </w:rPr>
        <w:t>dalam membangun rumah warg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analisa bahw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tau gotong royong dalam pembangunan rumah warga dapat dilihat dari kesadaran masing-masing orang yang ikut serta dalam membantu</w:t>
      </w:r>
      <w:proofErr w:type="gramStart"/>
      <w:r w:rsidRPr="00A60B96">
        <w:rPr>
          <w:rFonts w:ascii="Times New Roman" w:hAnsi="Times New Roman" w:cs="Times New Roman"/>
          <w:sz w:val="24"/>
          <w:szCs w:val="24"/>
        </w:rPr>
        <w:t>,biasanya</w:t>
      </w:r>
      <w:proofErr w:type="gramEnd"/>
      <w:r w:rsidRPr="00A60B96">
        <w:rPr>
          <w:rFonts w:ascii="Times New Roman" w:hAnsi="Times New Roman" w:cs="Times New Roman"/>
          <w:sz w:val="24"/>
          <w:szCs w:val="24"/>
        </w:rPr>
        <w:t xml:space="preserve"> dari pihak keluarga yang mempunyai hajatan tersebut memberitahukan kepada masyarakat agar datang dan bersama mengambil bagian. pekerjaan tersebut </w:t>
      </w:r>
      <w:r w:rsidRPr="00A60B96">
        <w:rPr>
          <w:rFonts w:ascii="Times New Roman" w:hAnsi="Times New Roman" w:cs="Times New Roman"/>
          <w:sz w:val="24"/>
          <w:szCs w:val="24"/>
        </w:rPr>
        <w:lastRenderedPageBreak/>
        <w:t xml:space="preserve">dikerjakan bukan berdasarkan adanya ikatan darah atau hubungan kekerabatan saja tetapi hidup dalam suatu perkampungan sudah pasti melihat hal yang terjadi ada panggilan dari hati dan pikiran untuk membantu. </w:t>
      </w:r>
      <w:proofErr w:type="gramStart"/>
      <w:r w:rsidRPr="00A60B96">
        <w:rPr>
          <w:rFonts w:ascii="Times New Roman" w:hAnsi="Times New Roman" w:cs="Times New Roman"/>
          <w:sz w:val="24"/>
          <w:szCs w:val="24"/>
        </w:rPr>
        <w:t xml:space="preserve">Sehingg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mempunyai satu kebanggaan penuh dari titipan para leluhur.</w:t>
      </w:r>
      <w:proofErr w:type="gramEnd"/>
      <w:r w:rsidRPr="00A60B96">
        <w:rPr>
          <w:rFonts w:ascii="Times New Roman" w:hAnsi="Times New Roman" w:cs="Times New Roman"/>
          <w:sz w:val="24"/>
          <w:szCs w:val="24"/>
        </w:rPr>
        <w:t xml:space="preserve"> </w:t>
      </w:r>
    </w:p>
    <w:p w:rsidR="00042F80" w:rsidRPr="00A60B96" w:rsidRDefault="00A77D6E" w:rsidP="00A77D6E">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engenai t</w:t>
      </w:r>
      <w:r w:rsidR="009B612D" w:rsidRPr="00A60B96">
        <w:rPr>
          <w:rFonts w:ascii="Times New Roman" w:hAnsi="Times New Roman" w:cs="Times New Roman"/>
          <w:sz w:val="24"/>
          <w:szCs w:val="24"/>
        </w:rPr>
        <w:t xml:space="preserve">anggung jawab dilakukan berdasarkan unsur perintah atau adanya kesadaran dari setiap warga masyarakat Dusun Watran karena adanya </w:t>
      </w:r>
      <w:r w:rsidR="00B55E45" w:rsidRPr="00B55E45">
        <w:rPr>
          <w:rFonts w:ascii="Times New Roman" w:hAnsi="Times New Roman" w:cs="Times New Roman"/>
          <w:i/>
          <w:sz w:val="24"/>
          <w:szCs w:val="24"/>
        </w:rPr>
        <w:t>maren</w:t>
      </w:r>
      <w:r w:rsidR="009B612D" w:rsidRPr="00A60B96">
        <w:rPr>
          <w:rFonts w:ascii="Times New Roman" w:hAnsi="Times New Roman" w:cs="Times New Roman"/>
          <w:sz w:val="24"/>
          <w:szCs w:val="24"/>
        </w:rPr>
        <w:t xml:space="preserve"> tersebut </w:t>
      </w:r>
    </w:p>
    <w:p w:rsidR="00D83DCD" w:rsidRPr="00A60B96" w:rsidRDefault="00A77D6E">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ka salah satu tokoh adat Dusun Watran bapak K. Naraha (</w:t>
      </w:r>
      <w:r w:rsidR="0025213F">
        <w:rPr>
          <w:rFonts w:ascii="Times New Roman" w:hAnsi="Times New Roman" w:cs="Times New Roman"/>
          <w:sz w:val="24"/>
          <w:szCs w:val="24"/>
        </w:rPr>
        <w:t>26 O</w:t>
      </w:r>
      <w:r w:rsidR="004D0C64" w:rsidRPr="00A60B96">
        <w:rPr>
          <w:rFonts w:ascii="Times New Roman" w:hAnsi="Times New Roman" w:cs="Times New Roman"/>
          <w:sz w:val="24"/>
          <w:szCs w:val="24"/>
        </w:rPr>
        <w:t>ktober</w:t>
      </w:r>
      <w:r w:rsidRPr="00A60B96">
        <w:rPr>
          <w:rFonts w:ascii="Times New Roman" w:hAnsi="Times New Roman" w:cs="Times New Roman"/>
          <w:sz w:val="24"/>
          <w:szCs w:val="24"/>
        </w:rPr>
        <w:t xml:space="preserve"> 2023) </w:t>
      </w:r>
      <w:r w:rsidR="004D0C64" w:rsidRPr="00A60B96">
        <w:rPr>
          <w:rFonts w:ascii="Times New Roman" w:hAnsi="Times New Roman" w:cs="Times New Roman"/>
          <w:sz w:val="24"/>
          <w:szCs w:val="24"/>
        </w:rPr>
        <w:t xml:space="preserve">menyatakan bahwa: </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B83DE4" w:rsidRPr="00A60B96">
        <w:rPr>
          <w:rFonts w:ascii="Times New Roman" w:hAnsi="Times New Roman" w:cs="Times New Roman"/>
          <w:sz w:val="24"/>
          <w:szCs w:val="24"/>
        </w:rPr>
        <w:t>"biasanya</w:t>
      </w:r>
      <w:r w:rsidR="004D0C64" w:rsidRPr="00A60B96">
        <w:rPr>
          <w:rFonts w:ascii="Times New Roman" w:hAnsi="Times New Roman" w:cs="Times New Roman"/>
          <w:sz w:val="24"/>
          <w:szCs w:val="24"/>
        </w:rPr>
        <w:t xml:space="preserve"> sistim perintah itu ada karena saudara perempuan datang dan memberitahu kepada saudara laki-laki maka ini perintah apa yang harus di buat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itu perintah, tetapi ada juga yang tidak diperintahkan karena secara adat kita sudah tahu sanak saudara kita punya hajatan dan akan berpatokan bahwa berapa nilai yang harus di bawah sesuai penghasilan baik secara barang uang dan makan minum"</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617492" w:rsidRPr="00A60B96">
        <w:rPr>
          <w:rFonts w:ascii="Times New Roman" w:hAnsi="Times New Roman" w:cs="Times New Roman"/>
          <w:sz w:val="24"/>
          <w:szCs w:val="24"/>
        </w:rPr>
        <w:t xml:space="preserve">hal yang sama juga di </w:t>
      </w:r>
      <w:proofErr w:type="gramStart"/>
      <w:r w:rsidR="00617492" w:rsidRPr="00A60B96">
        <w:rPr>
          <w:rFonts w:ascii="Times New Roman" w:hAnsi="Times New Roman" w:cs="Times New Roman"/>
          <w:sz w:val="24"/>
          <w:szCs w:val="24"/>
        </w:rPr>
        <w:t xml:space="preserve">sampaikan </w:t>
      </w:r>
      <w:r w:rsidR="00A94173" w:rsidRPr="00A60B96">
        <w:rPr>
          <w:rFonts w:ascii="Times New Roman" w:hAnsi="Times New Roman" w:cs="Times New Roman"/>
          <w:sz w:val="24"/>
          <w:szCs w:val="24"/>
        </w:rPr>
        <w:t xml:space="preserve"> oleh</w:t>
      </w:r>
      <w:proofErr w:type="gramEnd"/>
      <w:r w:rsidR="00A94173" w:rsidRPr="00A60B96">
        <w:rPr>
          <w:rFonts w:ascii="Times New Roman" w:hAnsi="Times New Roman" w:cs="Times New Roman"/>
          <w:sz w:val="24"/>
          <w:szCs w:val="24"/>
        </w:rPr>
        <w:t xml:space="preserve"> </w:t>
      </w:r>
      <w:r w:rsidRPr="00A60B96">
        <w:rPr>
          <w:rFonts w:ascii="Times New Roman" w:hAnsi="Times New Roman" w:cs="Times New Roman"/>
          <w:sz w:val="24"/>
          <w:szCs w:val="24"/>
        </w:rPr>
        <w:t>salah satu masyarakat ada</w:t>
      </w:r>
      <w:r w:rsidR="00617492" w:rsidRPr="00A60B96">
        <w:rPr>
          <w:rFonts w:ascii="Times New Roman" w:hAnsi="Times New Roman" w:cs="Times New Roman"/>
          <w:sz w:val="24"/>
          <w:szCs w:val="24"/>
        </w:rPr>
        <w:t>t b</w:t>
      </w:r>
      <w:r w:rsidR="00313EC2" w:rsidRPr="00A60B96">
        <w:rPr>
          <w:rFonts w:ascii="Times New Roman" w:hAnsi="Times New Roman" w:cs="Times New Roman"/>
          <w:sz w:val="24"/>
          <w:szCs w:val="24"/>
        </w:rPr>
        <w:t>apak J. B.</w:t>
      </w:r>
      <w:r w:rsidR="0025213F">
        <w:rPr>
          <w:rFonts w:ascii="Times New Roman" w:hAnsi="Times New Roman" w:cs="Times New Roman"/>
          <w:sz w:val="24"/>
          <w:szCs w:val="24"/>
        </w:rPr>
        <w:t xml:space="preserve"> Narahawarin (31 O</w:t>
      </w:r>
      <w:r w:rsidR="00617492" w:rsidRPr="00A60B96">
        <w:rPr>
          <w:rFonts w:ascii="Times New Roman" w:hAnsi="Times New Roman" w:cs="Times New Roman"/>
          <w:sz w:val="24"/>
          <w:szCs w:val="24"/>
        </w:rPr>
        <w:t xml:space="preserve">ktober 2023) </w:t>
      </w:r>
      <w:r w:rsidRPr="00A60B96">
        <w:rPr>
          <w:rFonts w:ascii="Times New Roman" w:hAnsi="Times New Roman" w:cs="Times New Roman"/>
          <w:sz w:val="24"/>
          <w:szCs w:val="24"/>
        </w:rPr>
        <w:t>mengatakan bahwa:</w:t>
      </w:r>
      <w:r w:rsidR="00617492" w:rsidRPr="00A60B96">
        <w:rPr>
          <w:rFonts w:ascii="Times New Roman" w:hAnsi="Times New Roman" w:cs="Times New Roman"/>
          <w:sz w:val="24"/>
          <w:szCs w:val="24"/>
        </w:rPr>
        <w:t xml:space="preserve"> </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mengarah kepada kesadaran, tidak ada orang atur-atur orang karen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ni sebuah kerelaan kalau dihubungi pas tidak berhalangan urusan lain pasti berkesempatan untuk datang, jadi ini yang terkait dengan kerelaan keakraban kekerabatan keluarga demikian orang</w:t>
      </w:r>
      <w:r w:rsidR="00213AD6" w:rsidRPr="00A60B96">
        <w:rPr>
          <w:rFonts w:ascii="Times New Roman" w:hAnsi="Times New Roman" w:cs="Times New Roman"/>
          <w:sz w:val="24"/>
          <w:szCs w:val="24"/>
        </w:rPr>
        <w:t xml:space="preserve"> tidak melihat dari sebuah nilai</w:t>
      </w:r>
      <w:r w:rsidR="004D0C64" w:rsidRPr="00A60B96">
        <w:rPr>
          <w:rFonts w:ascii="Times New Roman" w:hAnsi="Times New Roman" w:cs="Times New Roman"/>
          <w:sz w:val="24"/>
          <w:szCs w:val="24"/>
        </w:rPr>
        <w:t xml:space="preserve"> yang harus mau ikut atau tidak"</w:t>
      </w:r>
    </w:p>
    <w:p w:rsidR="00D83DCD" w:rsidRPr="00A60B96" w:rsidRDefault="00617492" w:rsidP="00617492">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disampaikan menurut bapak M. R. naraha (</w:t>
      </w:r>
      <w:r w:rsidR="0025213F">
        <w:rPr>
          <w:rFonts w:ascii="Times New Roman" w:hAnsi="Times New Roman" w:cs="Times New Roman"/>
          <w:sz w:val="24"/>
          <w:szCs w:val="24"/>
        </w:rPr>
        <w:t>6 N</w:t>
      </w:r>
      <w:r w:rsidR="004D0C64" w:rsidRPr="00A60B96">
        <w:rPr>
          <w:rFonts w:ascii="Times New Roman" w:hAnsi="Times New Roman" w:cs="Times New Roman"/>
          <w:sz w:val="24"/>
          <w:szCs w:val="24"/>
        </w:rPr>
        <w:t>ovember 20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71411D"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hal itu sesuai keikhlasan kita untuk harus melaksanakan fungsi kita sebagai anak adat kei yang sudah secara turun-temurun sudah dilatarkan sebagai dasar kekuatan kita, sehingg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ni sebagai sebuah tolak ukur </w:t>
      </w:r>
      <w:r w:rsidR="004D0C64" w:rsidRPr="00A60B96">
        <w:rPr>
          <w:rFonts w:ascii="Times New Roman" w:hAnsi="Times New Roman" w:cs="Times New Roman"/>
          <w:sz w:val="24"/>
          <w:szCs w:val="24"/>
        </w:rPr>
        <w:lastRenderedPageBreak/>
        <w:t>dimana ada suatu hajatan besar itu tanpa harus dipaksakan untuk kesana tetapi sebagai kewajiban menuju kesana agar sama-sama bergotong-royong melayani satu kebersamaan lewat satu bangunan dan sebagainya"</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617492" w:rsidRPr="00A60B96">
        <w:rPr>
          <w:rFonts w:ascii="Times New Roman" w:hAnsi="Times New Roman" w:cs="Times New Roman"/>
          <w:sz w:val="24"/>
          <w:szCs w:val="24"/>
        </w:rPr>
        <w:t xml:space="preserve">hal yang </w:t>
      </w:r>
      <w:proofErr w:type="gramStart"/>
      <w:r w:rsidR="00617492" w:rsidRPr="00A60B96">
        <w:rPr>
          <w:rFonts w:ascii="Times New Roman" w:hAnsi="Times New Roman" w:cs="Times New Roman"/>
          <w:sz w:val="24"/>
          <w:szCs w:val="24"/>
        </w:rPr>
        <w:t>sama</w:t>
      </w:r>
      <w:proofErr w:type="gramEnd"/>
      <w:r w:rsidR="00617492" w:rsidRPr="00A60B96">
        <w:rPr>
          <w:rFonts w:ascii="Times New Roman" w:hAnsi="Times New Roman" w:cs="Times New Roman"/>
          <w:sz w:val="24"/>
          <w:szCs w:val="24"/>
        </w:rPr>
        <w:t xml:space="preserve"> juga di sampaikan menurut bapak </w:t>
      </w:r>
      <w:r w:rsidR="0025213F">
        <w:rPr>
          <w:rFonts w:ascii="Times New Roman" w:hAnsi="Times New Roman" w:cs="Times New Roman"/>
          <w:sz w:val="24"/>
          <w:szCs w:val="24"/>
        </w:rPr>
        <w:t>S. Naraha (11 N</w:t>
      </w:r>
      <w:r w:rsidR="001C2849" w:rsidRPr="00A60B96">
        <w:rPr>
          <w:rFonts w:ascii="Times New Roman" w:hAnsi="Times New Roman" w:cs="Times New Roman"/>
          <w:sz w:val="24"/>
          <w:szCs w:val="24"/>
        </w:rPr>
        <w:t xml:space="preserve">ovembe 2023) </w:t>
      </w:r>
      <w:r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udah menjadi tanggung jawab masyarakat kei untuk sama-sama membangun suatu tujuan atau pekerjaan secara gotong-royong,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pat di jalankan tidak pe</w:t>
      </w:r>
      <w:r w:rsidR="004603C7" w:rsidRPr="00A60B96">
        <w:rPr>
          <w:rFonts w:ascii="Times New Roman" w:hAnsi="Times New Roman" w:cs="Times New Roman"/>
          <w:sz w:val="24"/>
          <w:szCs w:val="24"/>
        </w:rPr>
        <w:t>r</w:t>
      </w:r>
      <w:r w:rsidR="004D0C64" w:rsidRPr="00A60B96">
        <w:rPr>
          <w:rFonts w:ascii="Times New Roman" w:hAnsi="Times New Roman" w:cs="Times New Roman"/>
          <w:sz w:val="24"/>
          <w:szCs w:val="24"/>
        </w:rPr>
        <w:t xml:space="preserve">lu adanya perintah kecuali ada pemberitahuan dari keluarga yang mempunyai hajatan, karena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ilakukan berdasarkan kesadaran dari lingkungan yang masyarakatnya meliliki rasa peduli yang tinggi"</w:t>
      </w:r>
    </w:p>
    <w:p w:rsidR="00D83DCD" w:rsidRPr="00A60B96" w:rsidRDefault="00E97B57">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sampaikan </w:t>
      </w:r>
      <w:r w:rsidR="00A815CE" w:rsidRPr="00A60B96">
        <w:rPr>
          <w:rFonts w:ascii="Times New Roman" w:hAnsi="Times New Roman" w:cs="Times New Roman"/>
          <w:sz w:val="24"/>
          <w:szCs w:val="24"/>
        </w:rPr>
        <w:t xml:space="preserve">oleh </w:t>
      </w:r>
      <w:r w:rsidR="004D0C64" w:rsidRPr="00A60B96">
        <w:rPr>
          <w:rFonts w:ascii="Times New Roman" w:hAnsi="Times New Roman" w:cs="Times New Roman"/>
          <w:sz w:val="24"/>
          <w:szCs w:val="24"/>
        </w:rPr>
        <w:t>salah sa</w:t>
      </w:r>
      <w:r w:rsidR="008C7EF1" w:rsidRPr="00A60B96">
        <w:rPr>
          <w:rFonts w:ascii="Times New Roman" w:hAnsi="Times New Roman" w:cs="Times New Roman"/>
          <w:sz w:val="24"/>
          <w:szCs w:val="24"/>
        </w:rPr>
        <w:t xml:space="preserve">tu masyarakat adat Ibu Y. </w:t>
      </w:r>
      <w:r w:rsidR="004D0C64" w:rsidRPr="00A60B96">
        <w:rPr>
          <w:rFonts w:ascii="Times New Roman" w:hAnsi="Times New Roman" w:cs="Times New Roman"/>
          <w:sz w:val="24"/>
          <w:szCs w:val="24"/>
        </w:rPr>
        <w:t xml:space="preserve"> Narahawarin</w:t>
      </w:r>
      <w:r w:rsidR="00A815CE" w:rsidRPr="00A60B96">
        <w:rPr>
          <w:rFonts w:ascii="Times New Roman" w:hAnsi="Times New Roman" w:cs="Times New Roman"/>
          <w:sz w:val="24"/>
          <w:szCs w:val="24"/>
        </w:rPr>
        <w:t xml:space="preserve"> </w:t>
      </w:r>
      <w:r w:rsidRPr="00A60B96">
        <w:rPr>
          <w:rFonts w:ascii="Times New Roman" w:hAnsi="Times New Roman" w:cs="Times New Roman"/>
          <w:sz w:val="24"/>
          <w:szCs w:val="24"/>
        </w:rPr>
        <w:t>(</w:t>
      </w:r>
      <w:r w:rsidR="0025213F">
        <w:rPr>
          <w:rFonts w:ascii="Times New Roman" w:hAnsi="Times New Roman" w:cs="Times New Roman"/>
          <w:sz w:val="24"/>
          <w:szCs w:val="24"/>
        </w:rPr>
        <w:t>14 N</w:t>
      </w:r>
      <w:r w:rsidR="00A815CE" w:rsidRPr="00A60B96">
        <w:rPr>
          <w:rFonts w:ascii="Times New Roman" w:hAnsi="Times New Roman" w:cs="Times New Roman"/>
          <w:sz w:val="24"/>
          <w:szCs w:val="24"/>
        </w:rPr>
        <w:t>ovember</w:t>
      </w:r>
      <w:r w:rsidRPr="00A60B96">
        <w:rPr>
          <w:rFonts w:ascii="Times New Roman" w:hAnsi="Times New Roman" w:cs="Times New Roman"/>
          <w:sz w:val="24"/>
          <w:szCs w:val="24"/>
        </w:rPr>
        <w:t xml:space="preserve"> 2023) </w:t>
      </w:r>
      <w:r w:rsidR="004D0C64" w:rsidRPr="00A60B96">
        <w:rPr>
          <w:rFonts w:ascii="Times New Roman" w:hAnsi="Times New Roman" w:cs="Times New Roman"/>
          <w:sz w:val="24"/>
          <w:szCs w:val="24"/>
        </w:rPr>
        <w:t>mengatakan bahwa:</w:t>
      </w:r>
    </w:p>
    <w:p w:rsidR="00D83DCD"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ifatnya menyeluruh untuk masyarakat adat kei, oleh karena itu kesadaran dapat terjadi dari tetangga, kerabat dan sanak saudara pada saat ada keluarga yang membutuhkan bantuan dalam suatu hajatan contohnya pembangunan rumah atau pengerjaan vondasi atau hal lainnya. Hal ini dapat di kerjakan bersama-sama tanpa adanya perintah jikalau tidak ada kesibukan lain dari setiap orang yang mau membantu dengan suka rela"</w:t>
      </w:r>
    </w:p>
    <w:p w:rsidR="0091060E" w:rsidRPr="00A60B96" w:rsidRDefault="0091060E" w:rsidP="007728C9">
      <w:pPr>
        <w:pStyle w:val="ListParagraph"/>
        <w:tabs>
          <w:tab w:val="left" w:pos="1837"/>
        </w:tabs>
        <w:jc w:val="both"/>
        <w:rPr>
          <w:rFonts w:ascii="Times New Roman" w:hAnsi="Times New Roman" w:cs="Times New Roman"/>
          <w:sz w:val="24"/>
          <w:szCs w:val="24"/>
        </w:rPr>
      </w:pPr>
    </w:p>
    <w:p w:rsidR="002F7C5E" w:rsidRDefault="00F356CE" w:rsidP="002F7C5E">
      <w:pPr>
        <w:pStyle w:val="ListParagraph"/>
        <w:tabs>
          <w:tab w:val="left" w:pos="1837"/>
        </w:tabs>
        <w:jc w:val="center"/>
        <w:rPr>
          <w:rFonts w:ascii="Times New Roman" w:hAnsi="Times New Roman" w:cs="Times New Roman"/>
          <w:sz w:val="24"/>
          <w:szCs w:val="24"/>
        </w:rPr>
      </w:pPr>
      <w:proofErr w:type="gramStart"/>
      <w:r>
        <w:rPr>
          <w:rFonts w:ascii="Times New Roman" w:hAnsi="Times New Roman" w:cs="Times New Roman"/>
          <w:sz w:val="24"/>
          <w:szCs w:val="24"/>
        </w:rPr>
        <w:t>Gambar 8</w:t>
      </w:r>
      <w:r w:rsidR="0091060E">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91060E">
        <w:rPr>
          <w:rFonts w:ascii="Times New Roman" w:hAnsi="Times New Roman" w:cs="Times New Roman"/>
          <w:sz w:val="24"/>
          <w:szCs w:val="24"/>
        </w:rPr>
        <w:t>Pengerjaan fondasi</w:t>
      </w:r>
    </w:p>
    <w:p w:rsidR="00F356CE" w:rsidRPr="00A60B96" w:rsidRDefault="00F356CE" w:rsidP="002F7C5E">
      <w:pPr>
        <w:pStyle w:val="ListParagraph"/>
        <w:tabs>
          <w:tab w:val="left" w:pos="1837"/>
        </w:tabs>
        <w:jc w:val="center"/>
        <w:rPr>
          <w:rFonts w:ascii="Times New Roman" w:hAnsi="Times New Roman" w:cs="Times New Roman"/>
          <w:sz w:val="24"/>
          <w:szCs w:val="24"/>
        </w:rPr>
      </w:pPr>
    </w:p>
    <w:p w:rsidR="002F7C5E" w:rsidRPr="00A60B96" w:rsidRDefault="002F7C5E" w:rsidP="002F7C5E">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sz w:val="24"/>
          <w:szCs w:val="24"/>
        </w:rPr>
        <w:drawing>
          <wp:inline distT="0" distB="0" distL="0" distR="0" wp14:anchorId="7F6B1C38" wp14:editId="4B267D5D">
            <wp:extent cx="4398086" cy="2282758"/>
            <wp:effectExtent l="0" t="0" r="2540" b="3810"/>
            <wp:docPr id="8" name="Picture 8" descr="C:\Users\LENOVO\Pictures\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images (2).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2056" cy="2284819"/>
                    </a:xfrm>
                    <a:prstGeom prst="rect">
                      <a:avLst/>
                    </a:prstGeom>
                    <a:noFill/>
                    <a:ln>
                      <a:noFill/>
                    </a:ln>
                  </pic:spPr>
                </pic:pic>
              </a:graphicData>
            </a:graphic>
          </wp:inline>
        </w:drawing>
      </w:r>
    </w:p>
    <w:p w:rsidR="000C4D63" w:rsidRDefault="0025213F" w:rsidP="0025213F">
      <w:pPr>
        <w:pStyle w:val="ListParagraph"/>
        <w:tabs>
          <w:tab w:val="left" w:pos="1837"/>
        </w:tabs>
        <w:rPr>
          <w:rFonts w:ascii="Times New Roman" w:hAnsi="Times New Roman" w:cs="Times New Roman"/>
          <w:sz w:val="20"/>
          <w:szCs w:val="20"/>
        </w:rPr>
      </w:pPr>
      <w:r>
        <w:rPr>
          <w:rFonts w:ascii="Times New Roman" w:hAnsi="Times New Roman" w:cs="Times New Roman"/>
          <w:sz w:val="20"/>
          <w:szCs w:val="20"/>
        </w:rPr>
        <w:t xml:space="preserve">      </w:t>
      </w:r>
      <w:proofErr w:type="gramStart"/>
      <w:r w:rsidRPr="0025213F">
        <w:rPr>
          <w:rFonts w:ascii="Times New Roman" w:hAnsi="Times New Roman" w:cs="Times New Roman"/>
          <w:sz w:val="20"/>
          <w:szCs w:val="20"/>
        </w:rPr>
        <w:t>Ket.</w:t>
      </w:r>
      <w:proofErr w:type="gramEnd"/>
      <w:r w:rsidRPr="0025213F">
        <w:rPr>
          <w:rFonts w:ascii="Times New Roman" w:hAnsi="Times New Roman" w:cs="Times New Roman"/>
          <w:sz w:val="20"/>
          <w:szCs w:val="20"/>
        </w:rPr>
        <w:t xml:space="preserve"> </w:t>
      </w:r>
      <w:proofErr w:type="gramStart"/>
      <w:r w:rsidRPr="0025213F">
        <w:rPr>
          <w:rFonts w:ascii="Times New Roman" w:hAnsi="Times New Roman" w:cs="Times New Roman"/>
          <w:sz w:val="20"/>
          <w:szCs w:val="20"/>
        </w:rPr>
        <w:t>gambar</w:t>
      </w:r>
      <w:proofErr w:type="gramEnd"/>
      <w:r w:rsidRPr="0025213F">
        <w:rPr>
          <w:rFonts w:ascii="Times New Roman" w:hAnsi="Times New Roman" w:cs="Times New Roman"/>
          <w:sz w:val="20"/>
          <w:szCs w:val="20"/>
        </w:rPr>
        <w:t xml:space="preserve">: </w:t>
      </w:r>
      <w:r w:rsidR="002F7C5E" w:rsidRPr="0025213F">
        <w:rPr>
          <w:rFonts w:ascii="Times New Roman" w:hAnsi="Times New Roman" w:cs="Times New Roman"/>
          <w:sz w:val="20"/>
          <w:szCs w:val="20"/>
        </w:rPr>
        <w:t>masyarakat adat melakukan pengerjaan fondasi ruma</w:t>
      </w:r>
      <w:r w:rsidR="000C4D63" w:rsidRPr="0025213F">
        <w:rPr>
          <w:rFonts w:ascii="Times New Roman" w:hAnsi="Times New Roman" w:cs="Times New Roman"/>
          <w:sz w:val="20"/>
          <w:szCs w:val="20"/>
        </w:rPr>
        <w:t>h warga</w:t>
      </w:r>
      <w:r w:rsidRPr="0025213F">
        <w:rPr>
          <w:rFonts w:ascii="Times New Roman" w:hAnsi="Times New Roman" w:cs="Times New Roman"/>
          <w:sz w:val="20"/>
          <w:szCs w:val="20"/>
        </w:rPr>
        <w:t>.</w:t>
      </w:r>
      <w:r w:rsidR="000C4D63" w:rsidRPr="0025213F">
        <w:rPr>
          <w:rFonts w:ascii="Times New Roman" w:hAnsi="Times New Roman" w:cs="Times New Roman"/>
          <w:sz w:val="20"/>
          <w:szCs w:val="20"/>
        </w:rPr>
        <w:t xml:space="preserve"> </w:t>
      </w:r>
    </w:p>
    <w:p w:rsidR="0025213F" w:rsidRPr="0025213F" w:rsidRDefault="0025213F" w:rsidP="0025213F">
      <w:pPr>
        <w:pStyle w:val="ListParagraph"/>
        <w:tabs>
          <w:tab w:val="left" w:pos="1837"/>
        </w:tabs>
        <w:rPr>
          <w:rFonts w:ascii="Times New Roman" w:hAnsi="Times New Roman" w:cs="Times New Roman"/>
          <w:sz w:val="20"/>
          <w:szCs w:val="20"/>
        </w:rPr>
      </w:pPr>
    </w:p>
    <w:p w:rsidR="00E97B57" w:rsidRPr="00A60B96" w:rsidRDefault="004D0C64" w:rsidP="00E97B57">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analisa bahwa 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udah menjadi tradisi yang di luhurkan kepada masyarakat kei, jika berbicara menyangkut tanggung jawab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berarti tanggung jawab seluruh masyarakat dalam mencapat satu tujuan, hal yang biasanya dilakukan pada saat ada keluarga yang membutuhkan bantuan atau tenaga dalam suatu pekerjaan tidak dipaksakan untuk sama-sama ada dalam pekerjaan tersebut tetapi semua terpulang dari kesadaran masing- masing orang yang datang untuk membantu secara suka rela, apalagi yang tinggal berdekatan dalam satu lingkungan. </w:t>
      </w:r>
      <w:proofErr w:type="gramStart"/>
      <w:r w:rsidRPr="00A60B96">
        <w:rPr>
          <w:rFonts w:ascii="Times New Roman" w:hAnsi="Times New Roman" w:cs="Times New Roman"/>
          <w:sz w:val="24"/>
          <w:szCs w:val="24"/>
        </w:rPr>
        <w:t xml:space="preserve">Deng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juga dapat membuat hidup masyarakat kei sangat harmonis tidak ada unsur perintah didalammya kecuali dari keluarga yang sedang melakukan pembangunan tersebut memberitahukan secara kekeluargaan.</w:t>
      </w:r>
      <w:proofErr w:type="gramEnd"/>
      <w:r w:rsidRPr="00A60B96">
        <w:rPr>
          <w:rFonts w:ascii="Times New Roman" w:hAnsi="Times New Roman" w:cs="Times New Roman"/>
          <w:sz w:val="24"/>
          <w:szCs w:val="24"/>
        </w:rPr>
        <w:t xml:space="preserve"> </w:t>
      </w:r>
    </w:p>
    <w:p w:rsidR="009B612D" w:rsidRPr="00A60B96" w:rsidRDefault="00E97B57" w:rsidP="00E97B57">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Mengenai </w:t>
      </w:r>
      <w:r w:rsidR="00B55E45" w:rsidRPr="00B55E45">
        <w:rPr>
          <w:rFonts w:ascii="Times New Roman" w:hAnsi="Times New Roman" w:cs="Times New Roman"/>
          <w:i/>
          <w:sz w:val="24"/>
          <w:szCs w:val="24"/>
        </w:rPr>
        <w:t>maren</w:t>
      </w:r>
      <w:r w:rsidR="009B612D" w:rsidRPr="00A60B96">
        <w:rPr>
          <w:rFonts w:ascii="Times New Roman" w:hAnsi="Times New Roman" w:cs="Times New Roman"/>
          <w:sz w:val="24"/>
          <w:szCs w:val="24"/>
        </w:rPr>
        <w:t xml:space="preserve"> </w:t>
      </w:r>
      <w:proofErr w:type="gramStart"/>
      <w:r w:rsidR="009B612D" w:rsidRPr="00A60B96">
        <w:rPr>
          <w:rFonts w:ascii="Times New Roman" w:hAnsi="Times New Roman" w:cs="Times New Roman"/>
          <w:sz w:val="24"/>
          <w:szCs w:val="24"/>
        </w:rPr>
        <w:t xml:space="preserve">dapat </w:t>
      </w:r>
      <w:r w:rsidRPr="00A60B96">
        <w:rPr>
          <w:rFonts w:ascii="Times New Roman" w:hAnsi="Times New Roman" w:cs="Times New Roman"/>
          <w:sz w:val="24"/>
          <w:szCs w:val="24"/>
        </w:rPr>
        <w:t xml:space="preserve"> </w:t>
      </w:r>
      <w:r w:rsidR="009B612D" w:rsidRPr="00A60B96">
        <w:rPr>
          <w:rFonts w:ascii="Times New Roman" w:hAnsi="Times New Roman" w:cs="Times New Roman"/>
          <w:sz w:val="24"/>
          <w:szCs w:val="24"/>
        </w:rPr>
        <w:t>mempertahankan</w:t>
      </w:r>
      <w:proofErr w:type="gramEnd"/>
      <w:r w:rsidR="009B612D" w:rsidRPr="00A60B96">
        <w:rPr>
          <w:rFonts w:ascii="Times New Roman" w:hAnsi="Times New Roman" w:cs="Times New Roman"/>
          <w:sz w:val="24"/>
          <w:szCs w:val="24"/>
        </w:rPr>
        <w:t xml:space="preserve"> persatuan dan kesatuan dalam warga masyarakat Dusun Watran dengan adanya perbedaan kasta</w:t>
      </w:r>
    </w:p>
    <w:p w:rsidR="00D83DCD" w:rsidRPr="00A60B96" w:rsidRDefault="00651C56">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Maka </w:t>
      </w:r>
      <w:r w:rsidR="00DE7F91" w:rsidRPr="00A60B96">
        <w:rPr>
          <w:rFonts w:ascii="Times New Roman" w:hAnsi="Times New Roman" w:cs="Times New Roman"/>
          <w:sz w:val="24"/>
          <w:szCs w:val="24"/>
        </w:rPr>
        <w:t>salah satu tokoh adat Dudun Watran bapak K. Naraha</w:t>
      </w:r>
      <w:r w:rsidR="004D0C64" w:rsidRPr="00A60B96">
        <w:rPr>
          <w:rFonts w:ascii="Times New Roman" w:hAnsi="Times New Roman" w:cs="Times New Roman"/>
          <w:sz w:val="24"/>
          <w:szCs w:val="24"/>
        </w:rPr>
        <w:t xml:space="preserve"> </w:t>
      </w:r>
      <w:r w:rsidR="00DE7F91" w:rsidRPr="00A60B96">
        <w:rPr>
          <w:rFonts w:ascii="Times New Roman" w:hAnsi="Times New Roman" w:cs="Times New Roman"/>
          <w:sz w:val="24"/>
          <w:szCs w:val="24"/>
        </w:rPr>
        <w:t>(</w:t>
      </w:r>
      <w:r w:rsidR="0025213F">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00DE7F91"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sampai kapanpun tidak a</w:t>
      </w:r>
      <w:r w:rsidR="00425A6B" w:rsidRPr="00A60B96">
        <w:rPr>
          <w:rFonts w:ascii="Times New Roman" w:hAnsi="Times New Roman" w:cs="Times New Roman"/>
          <w:sz w:val="24"/>
          <w:szCs w:val="24"/>
        </w:rPr>
        <w:t>kan punah selagi masih ada masyarakat</w:t>
      </w:r>
      <w:r w:rsidR="004D0C64" w:rsidRPr="00A60B96">
        <w:rPr>
          <w:rFonts w:ascii="Times New Roman" w:hAnsi="Times New Roman" w:cs="Times New Roman"/>
          <w:sz w:val="24"/>
          <w:szCs w:val="24"/>
        </w:rPr>
        <w:t xml:space="preserve"> kei, persatuan dan kesatu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pat mempersatukan agama dan juga kasta tanpa memandang golongan. </w:t>
      </w:r>
      <w:proofErr w:type="gramStart"/>
      <w:r w:rsidR="004D0C64" w:rsidRPr="00A60B96">
        <w:rPr>
          <w:rFonts w:ascii="Times New Roman" w:hAnsi="Times New Roman" w:cs="Times New Roman"/>
          <w:sz w:val="24"/>
          <w:szCs w:val="24"/>
        </w:rPr>
        <w:t>jadi</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tidak membedakan hal itu tetapi deng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dapat mempersatukan semua itu"</w:t>
      </w:r>
    </w:p>
    <w:p w:rsidR="00D83DCD" w:rsidRPr="00A60B96" w:rsidRDefault="00DE7F91">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sampaikan </w:t>
      </w:r>
      <w:r w:rsidR="003326DC" w:rsidRPr="00A60B96">
        <w:rPr>
          <w:rFonts w:ascii="Times New Roman" w:hAnsi="Times New Roman" w:cs="Times New Roman"/>
          <w:sz w:val="24"/>
          <w:szCs w:val="24"/>
        </w:rPr>
        <w:t xml:space="preserve">oleh </w:t>
      </w:r>
      <w:r w:rsidR="004D0C64" w:rsidRPr="00A60B96">
        <w:rPr>
          <w:rFonts w:ascii="Times New Roman" w:hAnsi="Times New Roman" w:cs="Times New Roman"/>
          <w:sz w:val="24"/>
          <w:szCs w:val="24"/>
        </w:rPr>
        <w:t>salah sa</w:t>
      </w:r>
      <w:r w:rsidRPr="00A60B96">
        <w:rPr>
          <w:rFonts w:ascii="Times New Roman" w:hAnsi="Times New Roman" w:cs="Times New Roman"/>
          <w:sz w:val="24"/>
          <w:szCs w:val="24"/>
        </w:rPr>
        <w:t>tu masyarakat adat b</w:t>
      </w:r>
      <w:r w:rsidR="008C7EF1" w:rsidRPr="00A60B96">
        <w:rPr>
          <w:rFonts w:ascii="Times New Roman" w:hAnsi="Times New Roman" w:cs="Times New Roman"/>
          <w:sz w:val="24"/>
          <w:szCs w:val="24"/>
        </w:rPr>
        <w:t>apak J.</w:t>
      </w:r>
      <w:r w:rsidR="004D0C64" w:rsidRPr="00A60B96">
        <w:rPr>
          <w:rFonts w:ascii="Times New Roman" w:hAnsi="Times New Roman" w:cs="Times New Roman"/>
          <w:sz w:val="24"/>
          <w:szCs w:val="24"/>
        </w:rPr>
        <w:t xml:space="preserve"> B</w:t>
      </w:r>
      <w:r w:rsidR="008C7EF1"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Narahawarin</w:t>
      </w:r>
      <w:r w:rsidRPr="00A60B96">
        <w:rPr>
          <w:rFonts w:ascii="Times New Roman" w:hAnsi="Times New Roman" w:cs="Times New Roman"/>
          <w:sz w:val="24"/>
          <w:szCs w:val="24"/>
        </w:rPr>
        <w:t xml:space="preserve"> (</w:t>
      </w:r>
      <w:r w:rsidR="0025213F">
        <w:rPr>
          <w:rFonts w:ascii="Times New Roman" w:hAnsi="Times New Roman" w:cs="Times New Roman"/>
          <w:sz w:val="24"/>
          <w:szCs w:val="24"/>
        </w:rPr>
        <w:t>31 O</w:t>
      </w:r>
      <w:r w:rsidR="003326DC" w:rsidRPr="00A60B96">
        <w:rPr>
          <w:rFonts w:ascii="Times New Roman" w:hAnsi="Times New Roman" w:cs="Times New Roman"/>
          <w:sz w:val="24"/>
          <w:szCs w:val="24"/>
        </w:rPr>
        <w:t>ktober 2023</w:t>
      </w:r>
      <w:r w:rsidRPr="00A60B96">
        <w:rPr>
          <w:rFonts w:ascii="Times New Roman" w:hAnsi="Times New Roman" w:cs="Times New Roman"/>
          <w:sz w:val="24"/>
          <w:szCs w:val="24"/>
        </w:rPr>
        <w:t>)</w:t>
      </w:r>
      <w:r w:rsidR="004D0C64" w:rsidRPr="00A60B96">
        <w:rPr>
          <w:rFonts w:ascii="Times New Roman" w:hAnsi="Times New Roman" w:cs="Times New Roman"/>
          <w:sz w:val="24"/>
          <w:szCs w:val="24"/>
        </w:rPr>
        <w:t xml:space="preserve"> beliau 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persoalan</w:t>
      </w:r>
      <w:proofErr w:type="gramEnd"/>
      <w:r w:rsidR="004D0C64" w:rsidRPr="00A60B96">
        <w:rPr>
          <w:rFonts w:ascii="Times New Roman" w:hAnsi="Times New Roman" w:cs="Times New Roman"/>
          <w:sz w:val="24"/>
          <w:szCs w:val="24"/>
        </w:rPr>
        <w:t xml:space="preserve"> kasta dalam suatu pekerjaan</w:t>
      </w:r>
      <w:r w:rsidR="00790949"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tidak memandang hal itu karena orang kei sudah tahu bahwa persoalan kasta ini hadir pada saat hal perkawinan saja dan itu dipermasalahkan. Tetapi keny</w:t>
      </w:r>
      <w:r w:rsidR="00BF14CA" w:rsidRPr="00A60B96">
        <w:rPr>
          <w:rFonts w:ascii="Times New Roman" w:hAnsi="Times New Roman" w:cs="Times New Roman"/>
          <w:sz w:val="24"/>
          <w:szCs w:val="24"/>
        </w:rPr>
        <w:t xml:space="preserve">ataan yang sekarang terjadi </w:t>
      </w:r>
      <w:r w:rsidR="004D0C64" w:rsidRPr="00A60B96">
        <w:rPr>
          <w:rFonts w:ascii="Times New Roman" w:hAnsi="Times New Roman" w:cs="Times New Roman"/>
          <w:sz w:val="24"/>
          <w:szCs w:val="24"/>
        </w:rPr>
        <w:t>kasta dibawahpu</w:t>
      </w:r>
      <w:r w:rsidR="00BF14CA" w:rsidRPr="00A60B96">
        <w:rPr>
          <w:rFonts w:ascii="Times New Roman" w:hAnsi="Times New Roman" w:cs="Times New Roman"/>
          <w:sz w:val="24"/>
          <w:szCs w:val="24"/>
        </w:rPr>
        <w:t xml:space="preserve">n mempunyai pekerjaan orang lain </w:t>
      </w:r>
      <w:r w:rsidR="004D0C64" w:rsidRPr="00A60B96">
        <w:rPr>
          <w:rFonts w:ascii="Times New Roman" w:hAnsi="Times New Roman" w:cs="Times New Roman"/>
          <w:sz w:val="24"/>
          <w:szCs w:val="24"/>
        </w:rPr>
        <w:t>turut ikut</w:t>
      </w:r>
      <w:r w:rsidR="00BF14CA" w:rsidRPr="00A60B96">
        <w:rPr>
          <w:rFonts w:ascii="Times New Roman" w:hAnsi="Times New Roman" w:cs="Times New Roman"/>
          <w:sz w:val="24"/>
          <w:szCs w:val="24"/>
        </w:rPr>
        <w:t xml:space="preserve"> serta dalam membantu</w:t>
      </w:r>
      <w:r w:rsidR="004D0C64" w:rsidRPr="00A60B96">
        <w:rPr>
          <w:rFonts w:ascii="Times New Roman" w:hAnsi="Times New Roman" w:cs="Times New Roman"/>
          <w:sz w:val="24"/>
          <w:szCs w:val="24"/>
        </w:rPr>
        <w:t xml:space="preserve"> apalagi tinggal dalam satu kampung, satu rukun, satu keluarga kasta tidak dipersoalka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8E76D8" w:rsidRPr="00A60B96">
        <w:rPr>
          <w:rFonts w:ascii="Times New Roman" w:hAnsi="Times New Roman" w:cs="Times New Roman"/>
          <w:sz w:val="24"/>
          <w:szCs w:val="24"/>
        </w:rPr>
        <w:t xml:space="preserve">hal yang </w:t>
      </w:r>
      <w:proofErr w:type="gramStart"/>
      <w:r w:rsidR="008E76D8" w:rsidRPr="00A60B96">
        <w:rPr>
          <w:rFonts w:ascii="Times New Roman" w:hAnsi="Times New Roman" w:cs="Times New Roman"/>
          <w:sz w:val="24"/>
          <w:szCs w:val="24"/>
        </w:rPr>
        <w:t>sama</w:t>
      </w:r>
      <w:proofErr w:type="gramEnd"/>
      <w:r w:rsidR="008E76D8" w:rsidRPr="00A60B96">
        <w:rPr>
          <w:rFonts w:ascii="Times New Roman" w:hAnsi="Times New Roman" w:cs="Times New Roman"/>
          <w:sz w:val="24"/>
          <w:szCs w:val="24"/>
        </w:rPr>
        <w:t xml:space="preserve"> juga disampaikan menurut bapak M.R. Naraha (</w:t>
      </w:r>
      <w:r w:rsidR="0025213F">
        <w:rPr>
          <w:rFonts w:ascii="Times New Roman" w:hAnsi="Times New Roman" w:cs="Times New Roman"/>
          <w:sz w:val="24"/>
          <w:szCs w:val="24"/>
        </w:rPr>
        <w:t>6 N</w:t>
      </w:r>
      <w:r w:rsidRPr="00A60B96">
        <w:rPr>
          <w:rFonts w:ascii="Times New Roman" w:hAnsi="Times New Roman" w:cs="Times New Roman"/>
          <w:sz w:val="24"/>
          <w:szCs w:val="24"/>
        </w:rPr>
        <w:t>ovember 20</w:t>
      </w:r>
      <w:r w:rsidR="00270008" w:rsidRPr="00A60B96">
        <w:rPr>
          <w:rFonts w:ascii="Times New Roman" w:hAnsi="Times New Roman" w:cs="Times New Roman"/>
          <w:sz w:val="24"/>
          <w:szCs w:val="24"/>
        </w:rPr>
        <w:t>23</w:t>
      </w:r>
      <w:r w:rsidR="008E76D8"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i</w:t>
      </w:r>
      <w:proofErr w:type="gramEnd"/>
      <w:r w:rsidR="004D0C64" w:rsidRPr="00A60B96">
        <w:rPr>
          <w:rFonts w:ascii="Times New Roman" w:hAnsi="Times New Roman" w:cs="Times New Roman"/>
          <w:sz w:val="24"/>
          <w:szCs w:val="24"/>
        </w:rPr>
        <w:t xml:space="preserve"> kei persoalan kasta ini sudah di putuskan dan di tetapkan berdasarkan masing-masing </w:t>
      </w:r>
      <w:r w:rsidR="00BF14CA" w:rsidRPr="00A60B96">
        <w:rPr>
          <w:rFonts w:ascii="Times New Roman" w:hAnsi="Times New Roman" w:cs="Times New Roman"/>
          <w:sz w:val="24"/>
          <w:szCs w:val="24"/>
        </w:rPr>
        <w:t xml:space="preserve">mulai dari kasta </w:t>
      </w:r>
      <w:r w:rsidR="004D0C64" w:rsidRPr="00A60B96">
        <w:rPr>
          <w:rFonts w:ascii="Times New Roman" w:hAnsi="Times New Roman" w:cs="Times New Roman"/>
          <w:sz w:val="24"/>
          <w:szCs w:val="24"/>
        </w:rPr>
        <w:t xml:space="preserve">atas, bahwah, dan menengah. Tetapi bukan berarti sistim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kemudian memperbudak, diintimidasi namun adanya nilai keikhlasan yang sudah di culturkan oleh leluhur itu untuk sebagai kekuatan dalam membangun kebersamaan tanpa harus melihat sekat-sekat yang ada"</w:t>
      </w:r>
    </w:p>
    <w:p w:rsidR="00D83DCD" w:rsidRPr="00A60B96" w:rsidRDefault="008E76D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sampaikan menurut b</w:t>
      </w:r>
      <w:r w:rsidR="008C7EF1" w:rsidRPr="00A60B96">
        <w:rPr>
          <w:rFonts w:ascii="Times New Roman" w:hAnsi="Times New Roman" w:cs="Times New Roman"/>
          <w:sz w:val="24"/>
          <w:szCs w:val="24"/>
        </w:rPr>
        <w:t>apak S.</w:t>
      </w:r>
      <w:r w:rsidR="0025213F">
        <w:rPr>
          <w:rFonts w:ascii="Times New Roman" w:hAnsi="Times New Roman" w:cs="Times New Roman"/>
          <w:sz w:val="24"/>
          <w:szCs w:val="24"/>
        </w:rPr>
        <w:t xml:space="preserve"> Naraha (11 N</w:t>
      </w:r>
      <w:r w:rsidRPr="00A60B96">
        <w:rPr>
          <w:rFonts w:ascii="Times New Roman" w:hAnsi="Times New Roman" w:cs="Times New Roman"/>
          <w:sz w:val="24"/>
          <w:szCs w:val="24"/>
        </w:rPr>
        <w:t xml:space="preserve">overmber 2023) </w:t>
      </w:r>
      <w:r w:rsidR="004D0C64"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leluhur telah mewariskan bahwa menolong sesama tidak memandang golongan baik itu kasta agama atau golongan apapun karena dengan adanya budaya tersebut dapat menyatukan persatuan dan kesatuan dalam kehidupan masyarakat kei"</w:t>
      </w:r>
    </w:p>
    <w:p w:rsidR="00D83DCD" w:rsidRPr="00A60B96" w:rsidRDefault="008E76D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apat disampaikan menurut ibu Y. Narahawarin (</w:t>
      </w:r>
      <w:r w:rsidR="0025213F">
        <w:rPr>
          <w:rFonts w:ascii="Times New Roman" w:hAnsi="Times New Roman" w:cs="Times New Roman"/>
          <w:sz w:val="24"/>
          <w:szCs w:val="24"/>
        </w:rPr>
        <w:t>14 N</w:t>
      </w:r>
      <w:r w:rsidR="004D0C64" w:rsidRPr="00A60B96">
        <w:rPr>
          <w:rFonts w:ascii="Times New Roman" w:hAnsi="Times New Roman" w:cs="Times New Roman"/>
          <w:sz w:val="24"/>
          <w:szCs w:val="24"/>
        </w:rPr>
        <w:t>ovem</w:t>
      </w:r>
      <w:r w:rsidRPr="00A60B96">
        <w:rPr>
          <w:rFonts w:ascii="Times New Roman" w:hAnsi="Times New Roman" w:cs="Times New Roman"/>
          <w:sz w:val="24"/>
          <w:szCs w:val="24"/>
        </w:rPr>
        <w:t xml:space="preserve">ber 2023) </w:t>
      </w:r>
      <w:r w:rsidR="004D0C64" w:rsidRPr="00A60B96">
        <w:rPr>
          <w:rFonts w:ascii="Times New Roman" w:hAnsi="Times New Roman" w:cs="Times New Roman"/>
          <w:sz w:val="24"/>
          <w:szCs w:val="24"/>
        </w:rPr>
        <w:t>menyatakan bahwa:</w:t>
      </w:r>
    </w:p>
    <w:p w:rsidR="00D83DCD"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sebagai pemersatu mulai dari agama dan juga kasta, berbica</w:t>
      </w:r>
      <w:r w:rsidR="00274C07" w:rsidRPr="00A60B96">
        <w:rPr>
          <w:rFonts w:ascii="Times New Roman" w:hAnsi="Times New Roman" w:cs="Times New Roman"/>
          <w:sz w:val="24"/>
          <w:szCs w:val="24"/>
        </w:rPr>
        <w:t>ra tentang kasta pada umumnya</w:t>
      </w:r>
      <w:r w:rsidR="004D0C64" w:rsidRPr="00A60B96">
        <w:rPr>
          <w:rFonts w:ascii="Times New Roman" w:hAnsi="Times New Roman" w:cs="Times New Roman"/>
          <w:sz w:val="24"/>
          <w:szCs w:val="24"/>
        </w:rPr>
        <w:t xml:space="preserve"> hanya di ukur dalam perkawinan tetapi dalam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tidak memandang perbedaan kasta, oleh karena itu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merupakan tradisi yang bisa merangkul setiap perbedaan yang ada"</w:t>
      </w:r>
    </w:p>
    <w:p w:rsidR="0091060E" w:rsidRDefault="0091060E" w:rsidP="007728C9">
      <w:pPr>
        <w:pStyle w:val="ListParagraph"/>
        <w:tabs>
          <w:tab w:val="left" w:pos="1837"/>
        </w:tabs>
        <w:jc w:val="both"/>
        <w:rPr>
          <w:rFonts w:ascii="Times New Roman" w:hAnsi="Times New Roman" w:cs="Times New Roman"/>
          <w:sz w:val="24"/>
          <w:szCs w:val="24"/>
        </w:rPr>
      </w:pPr>
    </w:p>
    <w:p w:rsidR="0091060E" w:rsidRDefault="0091060E" w:rsidP="007728C9">
      <w:pPr>
        <w:pStyle w:val="ListParagraph"/>
        <w:tabs>
          <w:tab w:val="left" w:pos="1837"/>
        </w:tabs>
        <w:jc w:val="both"/>
        <w:rPr>
          <w:rFonts w:ascii="Times New Roman" w:hAnsi="Times New Roman" w:cs="Times New Roman"/>
          <w:sz w:val="24"/>
          <w:szCs w:val="24"/>
        </w:rPr>
      </w:pPr>
    </w:p>
    <w:p w:rsidR="0091060E" w:rsidRDefault="0091060E" w:rsidP="007728C9">
      <w:pPr>
        <w:pStyle w:val="ListParagraph"/>
        <w:tabs>
          <w:tab w:val="left" w:pos="1837"/>
        </w:tabs>
        <w:jc w:val="both"/>
        <w:rPr>
          <w:rFonts w:ascii="Times New Roman" w:hAnsi="Times New Roman" w:cs="Times New Roman"/>
          <w:sz w:val="24"/>
          <w:szCs w:val="24"/>
        </w:rPr>
      </w:pPr>
    </w:p>
    <w:p w:rsidR="0091060E" w:rsidRDefault="0091060E" w:rsidP="007728C9">
      <w:pPr>
        <w:pStyle w:val="ListParagraph"/>
        <w:tabs>
          <w:tab w:val="left" w:pos="1837"/>
        </w:tabs>
        <w:jc w:val="both"/>
        <w:rPr>
          <w:rFonts w:ascii="Times New Roman" w:hAnsi="Times New Roman" w:cs="Times New Roman"/>
          <w:sz w:val="24"/>
          <w:szCs w:val="24"/>
        </w:rPr>
      </w:pPr>
    </w:p>
    <w:p w:rsidR="0091060E" w:rsidRDefault="0091060E" w:rsidP="007728C9">
      <w:pPr>
        <w:pStyle w:val="ListParagraph"/>
        <w:tabs>
          <w:tab w:val="left" w:pos="1837"/>
        </w:tabs>
        <w:jc w:val="both"/>
        <w:rPr>
          <w:rFonts w:ascii="Times New Roman" w:hAnsi="Times New Roman" w:cs="Times New Roman"/>
          <w:sz w:val="24"/>
          <w:szCs w:val="24"/>
        </w:rPr>
      </w:pPr>
    </w:p>
    <w:p w:rsidR="0091060E" w:rsidRDefault="0091060E" w:rsidP="007728C9">
      <w:pPr>
        <w:pStyle w:val="ListParagraph"/>
        <w:tabs>
          <w:tab w:val="left" w:pos="1837"/>
        </w:tabs>
        <w:jc w:val="both"/>
        <w:rPr>
          <w:rFonts w:ascii="Times New Roman" w:hAnsi="Times New Roman" w:cs="Times New Roman"/>
          <w:sz w:val="24"/>
          <w:szCs w:val="24"/>
        </w:rPr>
      </w:pPr>
    </w:p>
    <w:p w:rsidR="0091060E" w:rsidRPr="00A60B96" w:rsidRDefault="0091060E" w:rsidP="007728C9">
      <w:pPr>
        <w:pStyle w:val="ListParagraph"/>
        <w:tabs>
          <w:tab w:val="left" w:pos="1837"/>
        </w:tabs>
        <w:jc w:val="both"/>
        <w:rPr>
          <w:rFonts w:ascii="Times New Roman" w:hAnsi="Times New Roman" w:cs="Times New Roman"/>
          <w:sz w:val="24"/>
          <w:szCs w:val="24"/>
        </w:rPr>
      </w:pPr>
    </w:p>
    <w:p w:rsidR="0062638E" w:rsidRDefault="0062638E" w:rsidP="0062638E">
      <w:pPr>
        <w:tabs>
          <w:tab w:val="left" w:pos="1837"/>
        </w:tabs>
        <w:rPr>
          <w:rFonts w:ascii="Times New Roman" w:hAnsi="Times New Roman" w:cs="Times New Roman"/>
          <w:sz w:val="24"/>
          <w:szCs w:val="24"/>
        </w:rPr>
      </w:pPr>
    </w:p>
    <w:p w:rsidR="000C4D63" w:rsidRPr="0062638E" w:rsidRDefault="00F356CE" w:rsidP="002F0E1C">
      <w:pPr>
        <w:tabs>
          <w:tab w:val="left" w:pos="1837"/>
        </w:tabs>
        <w:jc w:val="center"/>
        <w:rPr>
          <w:rFonts w:ascii="Times New Roman" w:hAnsi="Times New Roman" w:cs="Times New Roman"/>
          <w:sz w:val="24"/>
          <w:szCs w:val="24"/>
        </w:rPr>
      </w:pPr>
      <w:proofErr w:type="gramStart"/>
      <w:r>
        <w:rPr>
          <w:rFonts w:ascii="Times New Roman" w:hAnsi="Times New Roman" w:cs="Times New Roman"/>
          <w:sz w:val="24"/>
          <w:szCs w:val="24"/>
        </w:rPr>
        <w:t>Gambar 9</w:t>
      </w:r>
      <w:r w:rsidR="0091060E">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91060E">
        <w:rPr>
          <w:rFonts w:ascii="Times New Roman" w:hAnsi="Times New Roman" w:cs="Times New Roman"/>
          <w:sz w:val="24"/>
          <w:szCs w:val="24"/>
        </w:rPr>
        <w:t>Kerja bakti</w:t>
      </w:r>
      <w:r>
        <w:rPr>
          <w:rFonts w:ascii="Times New Roman" w:hAnsi="Times New Roman" w:cs="Times New Roman"/>
          <w:sz w:val="24"/>
          <w:szCs w:val="24"/>
        </w:rPr>
        <w:t xml:space="preserve"> ditempat ibadah</w:t>
      </w:r>
    </w:p>
    <w:p w:rsidR="000C4D63" w:rsidRPr="00A60B96" w:rsidRDefault="000C4D63" w:rsidP="000C4D63">
      <w:pPr>
        <w:pStyle w:val="ListParagraph"/>
        <w:tabs>
          <w:tab w:val="left" w:pos="1837"/>
        </w:tabs>
        <w:jc w:val="center"/>
        <w:rPr>
          <w:rFonts w:ascii="Times New Roman" w:hAnsi="Times New Roman" w:cs="Times New Roman"/>
          <w:sz w:val="24"/>
          <w:szCs w:val="24"/>
        </w:rPr>
      </w:pPr>
      <w:r w:rsidRPr="00A60B96">
        <w:rPr>
          <w:rFonts w:ascii="Times New Roman" w:hAnsi="Times New Roman" w:cs="Times New Roman"/>
          <w:noProof/>
        </w:rPr>
        <w:drawing>
          <wp:inline distT="0" distB="0" distL="0" distR="0" wp14:anchorId="629ABFC8" wp14:editId="65BC51F7">
            <wp:extent cx="3249038" cy="3079943"/>
            <wp:effectExtent l="0" t="0" r="8890" b="6350"/>
            <wp:docPr id="9" name="Picture 9" descr="C:\Users\LENOVO\AppData\Local\Microsoft\Windows\INetCache\Content.Word\photostudio_14928647414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AppData\Local\Microsoft\Windows\INetCache\Content.Word\photostudio_1492864741488.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1328" cy="3091594"/>
                    </a:xfrm>
                    <a:prstGeom prst="rect">
                      <a:avLst/>
                    </a:prstGeom>
                    <a:noFill/>
                    <a:ln>
                      <a:noFill/>
                    </a:ln>
                  </pic:spPr>
                </pic:pic>
              </a:graphicData>
            </a:graphic>
          </wp:inline>
        </w:drawing>
      </w:r>
    </w:p>
    <w:p w:rsidR="000C4D63" w:rsidRPr="0062638E" w:rsidRDefault="0062638E" w:rsidP="000C4D63">
      <w:pPr>
        <w:pStyle w:val="ListParagraph"/>
        <w:tabs>
          <w:tab w:val="left" w:pos="1837"/>
        </w:tabs>
        <w:jc w:val="center"/>
        <w:rPr>
          <w:rFonts w:ascii="Times New Roman" w:hAnsi="Times New Roman" w:cs="Times New Roman"/>
          <w:sz w:val="20"/>
          <w:szCs w:val="20"/>
        </w:rPr>
      </w:pPr>
      <w:proofErr w:type="gramStart"/>
      <w:r w:rsidRPr="0062638E">
        <w:rPr>
          <w:rFonts w:ascii="Times New Roman" w:hAnsi="Times New Roman" w:cs="Times New Roman"/>
          <w:sz w:val="20"/>
          <w:szCs w:val="20"/>
        </w:rPr>
        <w:t>Ket.</w:t>
      </w:r>
      <w:proofErr w:type="gramEnd"/>
      <w:r w:rsidRPr="0062638E">
        <w:rPr>
          <w:rFonts w:ascii="Times New Roman" w:hAnsi="Times New Roman" w:cs="Times New Roman"/>
          <w:sz w:val="20"/>
          <w:szCs w:val="20"/>
        </w:rPr>
        <w:t xml:space="preserve"> </w:t>
      </w:r>
      <w:proofErr w:type="gramStart"/>
      <w:r w:rsidRPr="0062638E">
        <w:rPr>
          <w:rFonts w:ascii="Times New Roman" w:hAnsi="Times New Roman" w:cs="Times New Roman"/>
          <w:sz w:val="20"/>
          <w:szCs w:val="20"/>
        </w:rPr>
        <w:t>gambar</w:t>
      </w:r>
      <w:proofErr w:type="gramEnd"/>
      <w:r w:rsidRPr="0062638E">
        <w:rPr>
          <w:rFonts w:ascii="Times New Roman" w:hAnsi="Times New Roman" w:cs="Times New Roman"/>
          <w:sz w:val="20"/>
          <w:szCs w:val="20"/>
        </w:rPr>
        <w:t xml:space="preserve">: masyarakat adat malakukan kerja bakti </w:t>
      </w:r>
      <w:r w:rsidR="000C4D63" w:rsidRPr="0062638E">
        <w:rPr>
          <w:rFonts w:ascii="Times New Roman" w:hAnsi="Times New Roman" w:cs="Times New Roman"/>
          <w:sz w:val="20"/>
          <w:szCs w:val="20"/>
        </w:rPr>
        <w:t>be</w:t>
      </w:r>
      <w:r w:rsidRPr="0062638E">
        <w:rPr>
          <w:rFonts w:ascii="Times New Roman" w:hAnsi="Times New Roman" w:cs="Times New Roman"/>
          <w:sz w:val="20"/>
          <w:szCs w:val="20"/>
        </w:rPr>
        <w:t>rsama</w:t>
      </w:r>
      <w:r w:rsidR="0091060E">
        <w:rPr>
          <w:rFonts w:ascii="Times New Roman" w:hAnsi="Times New Roman" w:cs="Times New Roman"/>
          <w:sz w:val="20"/>
          <w:szCs w:val="20"/>
        </w:rPr>
        <w:t xml:space="preserve"> pemuda</w:t>
      </w:r>
    </w:p>
    <w:p w:rsidR="000C4D63" w:rsidRPr="0062638E" w:rsidRDefault="000C4D63" w:rsidP="000C4D63">
      <w:pPr>
        <w:pStyle w:val="ListParagraph"/>
        <w:tabs>
          <w:tab w:val="left" w:pos="1837"/>
        </w:tabs>
        <w:jc w:val="center"/>
        <w:rPr>
          <w:rFonts w:ascii="Times New Roman" w:hAnsi="Times New Roman" w:cs="Times New Roman"/>
          <w:sz w:val="20"/>
          <w:szCs w:val="20"/>
        </w:rPr>
      </w:pPr>
    </w:p>
    <w:p w:rsidR="00D83DCD" w:rsidRPr="00A60B96" w:rsidRDefault="0062638E">
      <w:pPr>
        <w:pStyle w:val="ListParagraph"/>
        <w:tabs>
          <w:tab w:val="left" w:pos="183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ari hasil wawancara di atas dapat dianalisa bahwa walaupun adanya perbedaan kasta.</w:t>
      </w:r>
      <w:proofErr w:type="gramEnd"/>
      <w:r w:rsidR="004D0C64" w:rsidRPr="00A60B96">
        <w:rPr>
          <w:rFonts w:ascii="Times New Roman" w:hAnsi="Times New Roman" w:cs="Times New Roman"/>
          <w:sz w:val="24"/>
          <w:szCs w:val="24"/>
        </w:rPr>
        <w:t xml:space="preserve"> ada yang diatas tengah dan bawah, tetapi dalam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bisa mempersatukan itu, kecuali dalam perkawinan kasta di pakai sedangk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ifatnya menyeluruh khusus untuk orang kei di manapun kapanpu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itu dijalankan maka semua bersatu, bergotong-royong demi kesejateraan bersama dalam satu kegiatan yang membutuhkan banyak orang dari situlah dapat kita lihat bahwa masyarakat Dusun Watran memiliki rasa persaudaraan yang begitu kental karena deng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bisa mempertahankan persatuan dan kesatuan dalam kehidupan sehari-hari. </w:t>
      </w:r>
    </w:p>
    <w:p w:rsidR="009B612D" w:rsidRPr="00A60B96" w:rsidRDefault="008E76D8" w:rsidP="008E76D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Mengenai t</w:t>
      </w:r>
      <w:r w:rsidR="009B612D" w:rsidRPr="00A60B96">
        <w:rPr>
          <w:rFonts w:ascii="Times New Roman" w:hAnsi="Times New Roman" w:cs="Times New Roman"/>
          <w:sz w:val="24"/>
          <w:szCs w:val="24"/>
        </w:rPr>
        <w:t xml:space="preserve">anggung jawab </w:t>
      </w:r>
      <w:r w:rsidR="00B55E45" w:rsidRPr="00B55E45">
        <w:rPr>
          <w:rFonts w:ascii="Times New Roman" w:hAnsi="Times New Roman" w:cs="Times New Roman"/>
          <w:i/>
          <w:sz w:val="24"/>
          <w:szCs w:val="24"/>
        </w:rPr>
        <w:t>maren</w:t>
      </w:r>
      <w:r w:rsidR="009B612D" w:rsidRPr="00A60B96">
        <w:rPr>
          <w:rFonts w:ascii="Times New Roman" w:hAnsi="Times New Roman" w:cs="Times New Roman"/>
          <w:sz w:val="24"/>
          <w:szCs w:val="24"/>
        </w:rPr>
        <w:t xml:space="preserve"> sebagai salah satu hak dan kewajiban dalam warga masyarakat Dusun Watran yang melibatkan perbedaan kasta </w:t>
      </w:r>
    </w:p>
    <w:p w:rsidR="00D83DCD" w:rsidRPr="00A60B96" w:rsidRDefault="008E76D8">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Maka salah satu tokoh adat Dusun Watran bapak K.Naraha (</w:t>
      </w:r>
      <w:r w:rsidR="0062638E">
        <w:rPr>
          <w:rFonts w:ascii="Times New Roman" w:hAnsi="Times New Roman" w:cs="Times New Roman"/>
          <w:sz w:val="24"/>
          <w:szCs w:val="24"/>
        </w:rPr>
        <w:t>26 O</w:t>
      </w:r>
      <w:r w:rsidR="004D0C64" w:rsidRPr="00A60B96">
        <w:rPr>
          <w:rFonts w:ascii="Times New Roman" w:hAnsi="Times New Roman" w:cs="Times New Roman"/>
          <w:sz w:val="24"/>
          <w:szCs w:val="24"/>
        </w:rPr>
        <w:t>ktober 2023</w:t>
      </w:r>
      <w:r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ahwasanya</w:t>
      </w:r>
      <w:proofErr w:type="gramEnd"/>
      <w:r w:rsidR="004D0C64" w:rsidRPr="00A60B96">
        <w:rPr>
          <w:rFonts w:ascii="Times New Roman" w:hAnsi="Times New Roman" w:cs="Times New Roman"/>
          <w:sz w:val="24"/>
          <w:szCs w:val="24"/>
        </w:rPr>
        <w:t xml:space="preserve"> perbedaan kasta itu terjadi di dalam perkawinan secara adat, kemudian berbicara tentang adat itu sendiri menyangkut hak dan kuasa baru bisa ada perbedaan. Tetapi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tidak pernah membedakan agama atau kasta</w:t>
      </w:r>
      <w:r w:rsidR="00A60B96">
        <w:rPr>
          <w:rFonts w:ascii="Times New Roman" w:hAnsi="Times New Roman" w:cs="Times New Roman"/>
          <w:sz w:val="24"/>
          <w:szCs w:val="24"/>
        </w:rPr>
        <w:t xml:space="preserve"> dalam acara bersama</w:t>
      </w:r>
      <w:r w:rsidR="004D0C64" w:rsidRPr="00A60B96">
        <w:rPr>
          <w:rFonts w:ascii="Times New Roman" w:hAnsi="Times New Roman" w:cs="Times New Roman"/>
          <w:sz w:val="24"/>
          <w:szCs w:val="24"/>
        </w:rPr>
        <w:t xml:space="preserve"> malahan ini dapat mempersatuka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Selanjutnya</w:t>
      </w:r>
      <w:r w:rsidR="00E2041B" w:rsidRPr="00A60B96">
        <w:rPr>
          <w:rFonts w:ascii="Times New Roman" w:hAnsi="Times New Roman" w:cs="Times New Roman"/>
          <w:sz w:val="24"/>
          <w:szCs w:val="24"/>
        </w:rPr>
        <w:t xml:space="preserve"> </w:t>
      </w:r>
      <w:r w:rsidR="00553A31" w:rsidRPr="00A60B96">
        <w:rPr>
          <w:rFonts w:ascii="Times New Roman" w:hAnsi="Times New Roman" w:cs="Times New Roman"/>
          <w:sz w:val="24"/>
          <w:szCs w:val="24"/>
        </w:rPr>
        <w:t xml:space="preserve">hal yang </w:t>
      </w:r>
      <w:proofErr w:type="gramStart"/>
      <w:r w:rsidR="00553A31" w:rsidRPr="00A60B96">
        <w:rPr>
          <w:rFonts w:ascii="Times New Roman" w:hAnsi="Times New Roman" w:cs="Times New Roman"/>
          <w:sz w:val="24"/>
          <w:szCs w:val="24"/>
        </w:rPr>
        <w:t>sama</w:t>
      </w:r>
      <w:proofErr w:type="gramEnd"/>
      <w:r w:rsidR="00553A31" w:rsidRPr="00A60B96">
        <w:rPr>
          <w:rFonts w:ascii="Times New Roman" w:hAnsi="Times New Roman" w:cs="Times New Roman"/>
          <w:sz w:val="24"/>
          <w:szCs w:val="24"/>
        </w:rPr>
        <w:t xml:space="preserve"> juga disampaikan menurut bapak </w:t>
      </w:r>
      <w:r w:rsidR="00853C3C" w:rsidRPr="00A60B96">
        <w:rPr>
          <w:rFonts w:ascii="Times New Roman" w:hAnsi="Times New Roman" w:cs="Times New Roman"/>
          <w:sz w:val="24"/>
          <w:szCs w:val="24"/>
        </w:rPr>
        <w:t>J.</w:t>
      </w:r>
      <w:r w:rsidR="00553A31" w:rsidRPr="00A60B96">
        <w:rPr>
          <w:rFonts w:ascii="Times New Roman" w:hAnsi="Times New Roman" w:cs="Times New Roman"/>
          <w:sz w:val="24"/>
          <w:szCs w:val="24"/>
        </w:rPr>
        <w:t>B. Narahawarin (</w:t>
      </w:r>
      <w:r w:rsidR="0062638E">
        <w:rPr>
          <w:rFonts w:ascii="Times New Roman" w:hAnsi="Times New Roman" w:cs="Times New Roman"/>
          <w:sz w:val="24"/>
          <w:szCs w:val="24"/>
        </w:rPr>
        <w:t>31 O</w:t>
      </w:r>
      <w:r w:rsidR="00E2041B" w:rsidRPr="00A60B96">
        <w:rPr>
          <w:rFonts w:ascii="Times New Roman" w:hAnsi="Times New Roman" w:cs="Times New Roman"/>
          <w:sz w:val="24"/>
          <w:szCs w:val="24"/>
        </w:rPr>
        <w:t>ktober 2023</w:t>
      </w:r>
      <w:r w:rsidR="00553A31"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budaya</w:t>
      </w:r>
      <w:proofErr w:type="gramEnd"/>
      <w:r w:rsidR="004D0C64"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merupakan satu kewajiban masyarakat kei yang di laksanakan bersama dalam pekerjaan yang membutuhkan orang banyak. </w:t>
      </w:r>
      <w:proofErr w:type="gramStart"/>
      <w:r w:rsidR="004D0C64" w:rsidRPr="00A60B96">
        <w:rPr>
          <w:rFonts w:ascii="Times New Roman" w:hAnsi="Times New Roman" w:cs="Times New Roman"/>
          <w:sz w:val="24"/>
          <w:szCs w:val="24"/>
        </w:rPr>
        <w:t>hal</w:t>
      </w:r>
      <w:proofErr w:type="gramEnd"/>
      <w:r w:rsidR="004D0C64" w:rsidRPr="00A60B96">
        <w:rPr>
          <w:rFonts w:ascii="Times New Roman" w:hAnsi="Times New Roman" w:cs="Times New Roman"/>
          <w:sz w:val="24"/>
          <w:szCs w:val="24"/>
        </w:rPr>
        <w:t xml:space="preserve"> ini akan membantu meringankan beban masing-masing orang dalam berkerja  contohnya sama-sama bergotong-royong untuk pembangunan rumah,</w:t>
      </w:r>
      <w:r w:rsidR="00B955DF" w:rsidRPr="00A60B96">
        <w:rPr>
          <w:rFonts w:ascii="Times New Roman" w:hAnsi="Times New Roman" w:cs="Times New Roman"/>
          <w:sz w:val="24"/>
          <w:szCs w:val="24"/>
        </w:rPr>
        <w:t xml:space="preserve"> </w:t>
      </w:r>
      <w:r w:rsidR="004D0C64" w:rsidRPr="00A60B96">
        <w:rPr>
          <w:rFonts w:ascii="Times New Roman" w:hAnsi="Times New Roman" w:cs="Times New Roman"/>
          <w:sz w:val="24"/>
          <w:szCs w:val="24"/>
        </w:rPr>
        <w:t xml:space="preserve">mesjid, gereja, atau fasilitas dalam lingkungan perkampungan. </w:t>
      </w:r>
      <w:proofErr w:type="gramStart"/>
      <w:r w:rsidR="004D0C64" w:rsidRPr="00A60B96">
        <w:rPr>
          <w:rFonts w:ascii="Times New Roman" w:hAnsi="Times New Roman" w:cs="Times New Roman"/>
          <w:sz w:val="24"/>
          <w:szCs w:val="24"/>
        </w:rPr>
        <w:t>dan</w:t>
      </w:r>
      <w:proofErr w:type="gramEnd"/>
      <w:r w:rsidR="004D0C64" w:rsidRPr="00A60B96">
        <w:rPr>
          <w:rFonts w:ascii="Times New Roman" w:hAnsi="Times New Roman" w:cs="Times New Roman"/>
          <w:sz w:val="24"/>
          <w:szCs w:val="24"/>
        </w:rPr>
        <w:t xml:space="preserve"> kebiasaan ini tidak memandang kasta karena tradisi yang dilahirkan dari leluhur tidak memandang perbedaan kasta"</w:t>
      </w:r>
    </w:p>
    <w:p w:rsidR="008E3C80" w:rsidRPr="00A60B96" w:rsidRDefault="008E3C80">
      <w:pPr>
        <w:pStyle w:val="ListParagraph"/>
        <w:tabs>
          <w:tab w:val="left" w:pos="1837"/>
        </w:tabs>
        <w:spacing w:line="240" w:lineRule="auto"/>
        <w:jc w:val="both"/>
        <w:rPr>
          <w:rFonts w:ascii="Times New Roman" w:hAnsi="Times New Roman" w:cs="Times New Roman"/>
          <w:sz w:val="24"/>
          <w:szCs w:val="24"/>
        </w:rPr>
      </w:pPr>
    </w:p>
    <w:p w:rsidR="00D83DCD" w:rsidRPr="00A60B96" w:rsidRDefault="009F4256">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hal yang </w:t>
      </w:r>
      <w:proofErr w:type="gramStart"/>
      <w:r w:rsidRPr="00A60B96">
        <w:rPr>
          <w:rFonts w:ascii="Times New Roman" w:hAnsi="Times New Roman" w:cs="Times New Roman"/>
          <w:sz w:val="24"/>
          <w:szCs w:val="24"/>
        </w:rPr>
        <w:t>sama</w:t>
      </w:r>
      <w:proofErr w:type="gramEnd"/>
      <w:r w:rsidRPr="00A60B96">
        <w:rPr>
          <w:rFonts w:ascii="Times New Roman" w:hAnsi="Times New Roman" w:cs="Times New Roman"/>
          <w:sz w:val="24"/>
          <w:szCs w:val="24"/>
        </w:rPr>
        <w:t xml:space="preserve"> juga di sampaikan </w:t>
      </w:r>
      <w:r w:rsidR="008E3C80" w:rsidRPr="00A60B96">
        <w:rPr>
          <w:rFonts w:ascii="Times New Roman" w:hAnsi="Times New Roman" w:cs="Times New Roman"/>
          <w:sz w:val="24"/>
          <w:szCs w:val="24"/>
        </w:rPr>
        <w:t xml:space="preserve">oleh </w:t>
      </w:r>
      <w:r w:rsidRPr="00A60B96">
        <w:rPr>
          <w:rFonts w:ascii="Times New Roman" w:hAnsi="Times New Roman" w:cs="Times New Roman"/>
          <w:sz w:val="24"/>
          <w:szCs w:val="24"/>
        </w:rPr>
        <w:t xml:space="preserve">tokoh masyarakat </w:t>
      </w:r>
      <w:r w:rsidR="008C7EF1" w:rsidRPr="00A60B96">
        <w:rPr>
          <w:rFonts w:ascii="Times New Roman" w:hAnsi="Times New Roman" w:cs="Times New Roman"/>
          <w:sz w:val="24"/>
          <w:szCs w:val="24"/>
        </w:rPr>
        <w:t>Bapak M. R.</w:t>
      </w:r>
      <w:r w:rsidR="0062638E">
        <w:rPr>
          <w:rFonts w:ascii="Times New Roman" w:hAnsi="Times New Roman" w:cs="Times New Roman"/>
          <w:sz w:val="24"/>
          <w:szCs w:val="24"/>
        </w:rPr>
        <w:t xml:space="preserve"> Naraha (6 N</w:t>
      </w:r>
      <w:r w:rsidRPr="00A60B96">
        <w:rPr>
          <w:rFonts w:ascii="Times New Roman" w:hAnsi="Times New Roman" w:cs="Times New Roman"/>
          <w:sz w:val="24"/>
          <w:szCs w:val="24"/>
        </w:rPr>
        <w:t xml:space="preserve">overber 2023) </w:t>
      </w:r>
      <w:r w:rsidR="00C47E88"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alam</w:t>
      </w:r>
      <w:proofErr w:type="gramEnd"/>
      <w:r w:rsidR="004D0C64" w:rsidRPr="00A60B96">
        <w:rPr>
          <w:rFonts w:ascii="Times New Roman" w:hAnsi="Times New Roman" w:cs="Times New Roman"/>
          <w:sz w:val="24"/>
          <w:szCs w:val="24"/>
        </w:rPr>
        <w:t xml:space="preserve"> kehidupan masyarakat kei khususnya Dusun Watran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sudah menjadi satu kebiasaan yang dijalankan setiap kali adanya kegiatan. sudah menjadi hak dan kewajiban secara suka rela untuk membantu satu sama lain"</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Selanjutnya </w:t>
      </w:r>
      <w:r w:rsidR="00984D24" w:rsidRPr="00A60B96">
        <w:rPr>
          <w:rFonts w:ascii="Times New Roman" w:hAnsi="Times New Roman" w:cs="Times New Roman"/>
          <w:sz w:val="24"/>
          <w:szCs w:val="24"/>
        </w:rPr>
        <w:t xml:space="preserve">hal yang </w:t>
      </w:r>
      <w:proofErr w:type="gramStart"/>
      <w:r w:rsidR="00984D24" w:rsidRPr="00A60B96">
        <w:rPr>
          <w:rFonts w:ascii="Times New Roman" w:hAnsi="Times New Roman" w:cs="Times New Roman"/>
          <w:sz w:val="24"/>
          <w:szCs w:val="24"/>
        </w:rPr>
        <w:t>sama</w:t>
      </w:r>
      <w:proofErr w:type="gramEnd"/>
      <w:r w:rsidR="00984D24" w:rsidRPr="00A60B96">
        <w:rPr>
          <w:rFonts w:ascii="Times New Roman" w:hAnsi="Times New Roman" w:cs="Times New Roman"/>
          <w:sz w:val="24"/>
          <w:szCs w:val="24"/>
        </w:rPr>
        <w:t xml:space="preserve"> juga disampaikan </w:t>
      </w:r>
      <w:r w:rsidR="00EB19EA" w:rsidRPr="00A60B96">
        <w:rPr>
          <w:rFonts w:ascii="Times New Roman" w:hAnsi="Times New Roman" w:cs="Times New Roman"/>
          <w:sz w:val="24"/>
          <w:szCs w:val="24"/>
        </w:rPr>
        <w:t>menurut bapak S. Naraha (</w:t>
      </w:r>
      <w:r w:rsidR="0062638E">
        <w:rPr>
          <w:rFonts w:ascii="Times New Roman" w:hAnsi="Times New Roman" w:cs="Times New Roman"/>
          <w:sz w:val="24"/>
          <w:szCs w:val="24"/>
        </w:rPr>
        <w:t>11 N</w:t>
      </w:r>
      <w:r w:rsidRPr="00A60B96">
        <w:rPr>
          <w:rFonts w:ascii="Times New Roman" w:hAnsi="Times New Roman" w:cs="Times New Roman"/>
          <w:sz w:val="24"/>
          <w:szCs w:val="24"/>
        </w:rPr>
        <w:t>ovember 2023</w:t>
      </w:r>
      <w:r w:rsidR="00EB19EA" w:rsidRPr="00A60B96">
        <w:rPr>
          <w:rFonts w:ascii="Times New Roman" w:hAnsi="Times New Roman" w:cs="Times New Roman"/>
          <w:sz w:val="24"/>
          <w:szCs w:val="24"/>
        </w:rPr>
        <w:t xml:space="preserve">) </w:t>
      </w:r>
      <w:r w:rsidRPr="00A60B96">
        <w:rPr>
          <w:rFonts w:ascii="Times New Roman" w:hAnsi="Times New Roman" w:cs="Times New Roman"/>
          <w:sz w:val="24"/>
          <w:szCs w:val="24"/>
        </w:rPr>
        <w:t>menyatakan bahwa:</w:t>
      </w:r>
    </w:p>
    <w:p w:rsidR="00D83DCD" w:rsidRPr="00A60B96"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B55E45" w:rsidRPr="00B55E45">
        <w:rPr>
          <w:rFonts w:ascii="Times New Roman" w:hAnsi="Times New Roman" w:cs="Times New Roman"/>
          <w:i/>
          <w:sz w:val="24"/>
          <w:szCs w:val="24"/>
        </w:rPr>
        <w:t>maren</w:t>
      </w:r>
      <w:proofErr w:type="gramEnd"/>
      <w:r w:rsidR="004D0C64" w:rsidRPr="00A60B96">
        <w:rPr>
          <w:rFonts w:ascii="Times New Roman" w:hAnsi="Times New Roman" w:cs="Times New Roman"/>
          <w:sz w:val="24"/>
          <w:szCs w:val="24"/>
        </w:rPr>
        <w:t xml:space="preserve"> sudah menjadi tanggung jawab bersama dalam kehidupan masyarakat kei, namun hal ini tidak memandang kasta atas, bawah, atau menengah untuk datang dan memberikan tenaga karena ini sudah me</w:t>
      </w:r>
      <w:r w:rsidR="00B955DF" w:rsidRPr="00A60B96">
        <w:rPr>
          <w:rFonts w:ascii="Times New Roman" w:hAnsi="Times New Roman" w:cs="Times New Roman"/>
          <w:sz w:val="24"/>
          <w:szCs w:val="24"/>
        </w:rPr>
        <w:t>njadi kewajiban masyarakat</w:t>
      </w:r>
      <w:r w:rsidR="004D0C64" w:rsidRPr="00A60B96">
        <w:rPr>
          <w:rFonts w:ascii="Times New Roman" w:hAnsi="Times New Roman" w:cs="Times New Roman"/>
          <w:sz w:val="24"/>
          <w:szCs w:val="24"/>
        </w:rPr>
        <w:t xml:space="preserve"> kei dalam menanggapi permasalahan tersebut"</w:t>
      </w:r>
    </w:p>
    <w:p w:rsidR="00D83DCD" w:rsidRPr="00A60B96" w:rsidRDefault="004D0C6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Selanjutnya </w:t>
      </w:r>
      <w:r w:rsidR="00467AF7" w:rsidRPr="00A60B96">
        <w:rPr>
          <w:rFonts w:ascii="Times New Roman" w:hAnsi="Times New Roman" w:cs="Times New Roman"/>
          <w:sz w:val="24"/>
          <w:szCs w:val="24"/>
        </w:rPr>
        <w:t xml:space="preserve">hal yang </w:t>
      </w:r>
      <w:proofErr w:type="gramStart"/>
      <w:r w:rsidR="00467AF7" w:rsidRPr="00A60B96">
        <w:rPr>
          <w:rFonts w:ascii="Times New Roman" w:hAnsi="Times New Roman" w:cs="Times New Roman"/>
          <w:sz w:val="24"/>
          <w:szCs w:val="24"/>
        </w:rPr>
        <w:t>sama</w:t>
      </w:r>
      <w:proofErr w:type="gramEnd"/>
      <w:r w:rsidR="00467AF7" w:rsidRPr="00A60B96">
        <w:rPr>
          <w:rFonts w:ascii="Times New Roman" w:hAnsi="Times New Roman" w:cs="Times New Roman"/>
          <w:sz w:val="24"/>
          <w:szCs w:val="24"/>
        </w:rPr>
        <w:t xml:space="preserve"> juga disampaikan </w:t>
      </w:r>
      <w:r w:rsidR="0062638E">
        <w:rPr>
          <w:rFonts w:ascii="Times New Roman" w:hAnsi="Times New Roman" w:cs="Times New Roman"/>
          <w:sz w:val="24"/>
          <w:szCs w:val="24"/>
        </w:rPr>
        <w:t>menurut ibu Y. Narahawarin (14 N</w:t>
      </w:r>
      <w:r w:rsidR="00467AF7" w:rsidRPr="00A60B96">
        <w:rPr>
          <w:rFonts w:ascii="Times New Roman" w:hAnsi="Times New Roman" w:cs="Times New Roman"/>
          <w:sz w:val="24"/>
          <w:szCs w:val="24"/>
        </w:rPr>
        <w:t xml:space="preserve">ovember 2023) </w:t>
      </w:r>
      <w:r w:rsidRPr="00A60B96">
        <w:rPr>
          <w:rFonts w:ascii="Times New Roman" w:hAnsi="Times New Roman" w:cs="Times New Roman"/>
          <w:sz w:val="24"/>
          <w:szCs w:val="24"/>
        </w:rPr>
        <w:t>menyatakan bahwa:</w:t>
      </w:r>
    </w:p>
    <w:p w:rsidR="00D83DCD" w:rsidRDefault="00E861EA" w:rsidP="007728C9">
      <w:pPr>
        <w:pStyle w:val="ListParagraph"/>
        <w:tabs>
          <w:tab w:val="left" w:pos="1837"/>
        </w:tabs>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w:t>
      </w:r>
      <w:proofErr w:type="gramStart"/>
      <w:r w:rsidR="004D0C64" w:rsidRPr="00A60B96">
        <w:rPr>
          <w:rFonts w:ascii="Times New Roman" w:hAnsi="Times New Roman" w:cs="Times New Roman"/>
          <w:sz w:val="24"/>
          <w:szCs w:val="24"/>
        </w:rPr>
        <w:t>di</w:t>
      </w:r>
      <w:proofErr w:type="gramEnd"/>
      <w:r w:rsidR="004D0C64" w:rsidRPr="00A60B96">
        <w:rPr>
          <w:rFonts w:ascii="Times New Roman" w:hAnsi="Times New Roman" w:cs="Times New Roman"/>
          <w:sz w:val="24"/>
          <w:szCs w:val="24"/>
        </w:rPr>
        <w:t xml:space="preserve"> kei memiliki banyak budaya dan adat istiadat salah satunya adalah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yang menjadi hak setiap orang bukan hanya adanya pemberitahuan kemudian bergerak untuk saling membahu </w:t>
      </w:r>
      <w:r w:rsidR="00B955DF" w:rsidRPr="00A60B96">
        <w:rPr>
          <w:rFonts w:ascii="Times New Roman" w:hAnsi="Times New Roman" w:cs="Times New Roman"/>
          <w:sz w:val="24"/>
          <w:szCs w:val="24"/>
        </w:rPr>
        <w:t>dalam satu pekerjaan, Tetapi sudah</w:t>
      </w:r>
      <w:r w:rsidR="004D0C64" w:rsidRPr="00A60B96">
        <w:rPr>
          <w:rFonts w:ascii="Times New Roman" w:hAnsi="Times New Roman" w:cs="Times New Roman"/>
          <w:sz w:val="24"/>
          <w:szCs w:val="24"/>
        </w:rPr>
        <w:t xml:space="preserve"> menjadi perhatian penuh bagi masyarakat kei terhadap sesama"</w:t>
      </w:r>
    </w:p>
    <w:p w:rsidR="0062638E" w:rsidRPr="00A60B96" w:rsidRDefault="0062638E" w:rsidP="007728C9">
      <w:pPr>
        <w:pStyle w:val="ListParagraph"/>
        <w:tabs>
          <w:tab w:val="left" w:pos="1837"/>
        </w:tabs>
        <w:jc w:val="both"/>
        <w:rPr>
          <w:rFonts w:ascii="Times New Roman" w:hAnsi="Times New Roman" w:cs="Times New Roman"/>
          <w:sz w:val="24"/>
          <w:szCs w:val="24"/>
        </w:rPr>
      </w:pPr>
    </w:p>
    <w:p w:rsidR="000C4D63" w:rsidRPr="00A60B96" w:rsidRDefault="00F356CE" w:rsidP="000C4D63">
      <w:pPr>
        <w:pStyle w:val="ListParagraph"/>
        <w:tabs>
          <w:tab w:val="left" w:pos="1837"/>
        </w:tabs>
        <w:jc w:val="center"/>
        <w:rPr>
          <w:rFonts w:ascii="Times New Roman" w:hAnsi="Times New Roman" w:cs="Times New Roman"/>
          <w:sz w:val="24"/>
          <w:szCs w:val="24"/>
        </w:rPr>
      </w:pPr>
      <w:proofErr w:type="gramStart"/>
      <w:r>
        <w:rPr>
          <w:rFonts w:ascii="Times New Roman" w:hAnsi="Times New Roman" w:cs="Times New Roman"/>
          <w:sz w:val="24"/>
          <w:szCs w:val="24"/>
        </w:rPr>
        <w:t>Gambar 10</w:t>
      </w:r>
      <w:r w:rsidR="0091060E">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91060E">
        <w:rPr>
          <w:rFonts w:ascii="Times New Roman" w:hAnsi="Times New Roman" w:cs="Times New Roman"/>
          <w:sz w:val="24"/>
          <w:szCs w:val="24"/>
        </w:rPr>
        <w:t>A</w:t>
      </w:r>
      <w:r w:rsidR="002F0E1C">
        <w:rPr>
          <w:rFonts w:ascii="Times New Roman" w:hAnsi="Times New Roman" w:cs="Times New Roman"/>
          <w:sz w:val="24"/>
          <w:szCs w:val="24"/>
        </w:rPr>
        <w:t>cara keagamaan</w:t>
      </w:r>
      <w:r w:rsidR="0091060E">
        <w:rPr>
          <w:rFonts w:ascii="Times New Roman" w:hAnsi="Times New Roman" w:cs="Times New Roman"/>
          <w:sz w:val="24"/>
          <w:szCs w:val="24"/>
        </w:rPr>
        <w:t xml:space="preserve"> dan makan bersama</w:t>
      </w:r>
    </w:p>
    <w:p w:rsidR="000C4D63" w:rsidRPr="00A60B96" w:rsidRDefault="0028588F" w:rsidP="000C4D63">
      <w:pPr>
        <w:pStyle w:val="ListParagraph"/>
        <w:tabs>
          <w:tab w:val="left" w:pos="1837"/>
        </w:tabs>
        <w:jc w:val="center"/>
        <w:rPr>
          <w:rFonts w:ascii="Times New Roman" w:hAnsi="Times New Roman" w:cs="Times New Roman"/>
        </w:rPr>
      </w:pPr>
      <w:r w:rsidRPr="00A60B96">
        <w:rPr>
          <w:rFonts w:ascii="Times New Roman" w:hAnsi="Times New Roman" w:cs="Times New Roman"/>
          <w:noProof/>
        </w:rPr>
        <w:drawing>
          <wp:inline distT="0" distB="0" distL="0" distR="0" wp14:anchorId="0E4B28A6" wp14:editId="74632FC9">
            <wp:extent cx="2263302" cy="1677480"/>
            <wp:effectExtent l="0" t="0" r="3810" b="0"/>
            <wp:docPr id="12" name="Picture 12" descr="Warga Makan Bersama Sepanjang 200 Meter untuk Rayakan HUT Kota Amb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rga Makan Bersama Sepanjang 200 Meter untuk Rayakan HUT Kota Ambo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68300" cy="1681184"/>
                    </a:xfrm>
                    <a:prstGeom prst="rect">
                      <a:avLst/>
                    </a:prstGeom>
                    <a:noFill/>
                    <a:ln>
                      <a:noFill/>
                    </a:ln>
                  </pic:spPr>
                </pic:pic>
              </a:graphicData>
            </a:graphic>
          </wp:inline>
        </w:drawing>
      </w:r>
      <w:r w:rsidR="00A60B96" w:rsidRPr="00A60B96">
        <w:rPr>
          <w:rFonts w:ascii="Times New Roman" w:hAnsi="Times New Roman" w:cs="Times New Roman"/>
        </w:rPr>
        <w:t xml:space="preserve"> </w:t>
      </w:r>
      <w:r w:rsidR="00A60B96" w:rsidRPr="00A60B96">
        <w:rPr>
          <w:rFonts w:ascii="Times New Roman" w:hAnsi="Times New Roman" w:cs="Times New Roman"/>
          <w:noProof/>
        </w:rPr>
        <w:drawing>
          <wp:inline distT="0" distB="0" distL="0" distR="0" wp14:anchorId="1C2D16CD" wp14:editId="08D075CA">
            <wp:extent cx="2010383" cy="1675612"/>
            <wp:effectExtent l="0" t="0" r="9525" b="1270"/>
            <wp:docPr id="13" name="Picture 13" descr="Fb img 1567647335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b img 156764733579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7092" cy="1681204"/>
                    </a:xfrm>
                    <a:prstGeom prst="rect">
                      <a:avLst/>
                    </a:prstGeom>
                    <a:noFill/>
                    <a:ln>
                      <a:noFill/>
                    </a:ln>
                  </pic:spPr>
                </pic:pic>
              </a:graphicData>
            </a:graphic>
          </wp:inline>
        </w:drawing>
      </w:r>
    </w:p>
    <w:p w:rsidR="00A60B96" w:rsidRPr="00FD69E4" w:rsidRDefault="00FD69E4" w:rsidP="000C4D63">
      <w:pPr>
        <w:pStyle w:val="ListParagraph"/>
        <w:tabs>
          <w:tab w:val="left" w:pos="1837"/>
        </w:tabs>
        <w:jc w:val="center"/>
        <w:rPr>
          <w:rFonts w:ascii="Times New Roman" w:hAnsi="Times New Roman" w:cs="Times New Roman"/>
          <w:sz w:val="20"/>
          <w:szCs w:val="20"/>
        </w:rPr>
      </w:pPr>
      <w:proofErr w:type="gramStart"/>
      <w:r w:rsidRPr="00FD69E4">
        <w:rPr>
          <w:rFonts w:ascii="Times New Roman" w:hAnsi="Times New Roman" w:cs="Times New Roman"/>
          <w:sz w:val="20"/>
          <w:szCs w:val="20"/>
        </w:rPr>
        <w:t>Ket.</w:t>
      </w:r>
      <w:proofErr w:type="gramEnd"/>
      <w:r w:rsidRPr="00FD69E4">
        <w:rPr>
          <w:rFonts w:ascii="Times New Roman" w:hAnsi="Times New Roman" w:cs="Times New Roman"/>
          <w:sz w:val="20"/>
          <w:szCs w:val="20"/>
        </w:rPr>
        <w:t xml:space="preserve"> </w:t>
      </w:r>
      <w:proofErr w:type="gramStart"/>
      <w:r w:rsidRPr="00FD69E4">
        <w:rPr>
          <w:rFonts w:ascii="Times New Roman" w:hAnsi="Times New Roman" w:cs="Times New Roman"/>
          <w:sz w:val="20"/>
          <w:szCs w:val="20"/>
        </w:rPr>
        <w:t>gambar</w:t>
      </w:r>
      <w:proofErr w:type="gramEnd"/>
      <w:r w:rsidRPr="00FD69E4">
        <w:rPr>
          <w:rFonts w:ascii="Times New Roman" w:hAnsi="Times New Roman" w:cs="Times New Roman"/>
          <w:sz w:val="20"/>
          <w:szCs w:val="20"/>
        </w:rPr>
        <w:t xml:space="preserve">: masyarakat adat </w:t>
      </w:r>
      <w:r w:rsidR="00A60B96" w:rsidRPr="00FD69E4">
        <w:rPr>
          <w:rFonts w:ascii="Times New Roman" w:hAnsi="Times New Roman" w:cs="Times New Roman"/>
          <w:sz w:val="20"/>
          <w:szCs w:val="20"/>
        </w:rPr>
        <w:t xml:space="preserve">dan tokoh adat sedang melakukan acara keagamaan </w:t>
      </w:r>
      <w:r w:rsidRPr="00FD69E4">
        <w:rPr>
          <w:rFonts w:ascii="Times New Roman" w:hAnsi="Times New Roman" w:cs="Times New Roman"/>
          <w:sz w:val="20"/>
          <w:szCs w:val="20"/>
        </w:rPr>
        <w:t>dan makan bersama.</w:t>
      </w:r>
    </w:p>
    <w:p w:rsidR="00D83DCD" w:rsidRPr="00A60B96" w:rsidRDefault="004D0C64">
      <w:pPr>
        <w:tabs>
          <w:tab w:val="left" w:pos="1837"/>
        </w:tabs>
        <w:spacing w:line="480" w:lineRule="auto"/>
        <w:ind w:left="720"/>
        <w:jc w:val="both"/>
        <w:rPr>
          <w:rFonts w:ascii="Times New Roman" w:hAnsi="Times New Roman" w:cs="Times New Roman"/>
          <w:sz w:val="24"/>
          <w:szCs w:val="24"/>
        </w:rPr>
      </w:pPr>
      <w:r w:rsidRPr="00A60B96">
        <w:rPr>
          <w:rFonts w:ascii="Times New Roman" w:hAnsi="Times New Roman" w:cs="Times New Roman"/>
          <w:sz w:val="24"/>
          <w:szCs w:val="24"/>
        </w:rPr>
        <w:tab/>
        <w:t xml:space="preserve">Dari hasil wawancara diatas dapat dianalisa bahwa budaya yang ada dan tinggal melekat pada masyarakat Dusun Watran salah satunya ialah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budaya ini dikenal banyak orang kei di manapun mereka berada dan sudah menjadi kewajiban ketiga adanya suatu hajatan</w:t>
      </w:r>
      <w:r w:rsidR="002F0E1C">
        <w:rPr>
          <w:rFonts w:ascii="Times New Roman" w:hAnsi="Times New Roman" w:cs="Times New Roman"/>
          <w:sz w:val="24"/>
          <w:szCs w:val="24"/>
        </w:rPr>
        <w:t xml:space="preserve"> besar</w:t>
      </w:r>
      <w:r w:rsidRPr="00A60B96">
        <w:rPr>
          <w:rFonts w:ascii="Times New Roman" w:hAnsi="Times New Roman" w:cs="Times New Roman"/>
          <w:sz w:val="24"/>
          <w:szCs w:val="24"/>
        </w:rPr>
        <w:t xml:space="preserve"> yang di buat oleh salah satu keluarga maka dari kerabat dan kaluarga terdekat maupun dalam lingkungan sama-sama saling membantu satu dengan yang lain dengan ikhlas. Berbicara soal tanggung jawab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angat mempunyai peran besar dalam mempersatukan banyak perbedaan mulai dari agama, kasta, persepsi masing-masing orang dan lain sebagain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pat berjalan tidak memandang </w:t>
      </w:r>
      <w:r w:rsidRPr="00A60B96">
        <w:rPr>
          <w:rFonts w:ascii="Times New Roman" w:hAnsi="Times New Roman" w:cs="Times New Roman"/>
          <w:sz w:val="24"/>
          <w:szCs w:val="24"/>
        </w:rPr>
        <w:lastRenderedPageBreak/>
        <w:t xml:space="preserve">kasta karena dengan begitu banyak orang </w:t>
      </w:r>
      <w:proofErr w:type="gramStart"/>
      <w:r w:rsidRPr="00A60B96">
        <w:rPr>
          <w:rFonts w:ascii="Times New Roman" w:hAnsi="Times New Roman" w:cs="Times New Roman"/>
          <w:sz w:val="24"/>
          <w:szCs w:val="24"/>
        </w:rPr>
        <w:t>akan</w:t>
      </w:r>
      <w:proofErr w:type="gramEnd"/>
      <w:r w:rsidRPr="00A60B96">
        <w:rPr>
          <w:rFonts w:ascii="Times New Roman" w:hAnsi="Times New Roman" w:cs="Times New Roman"/>
          <w:sz w:val="24"/>
          <w:szCs w:val="24"/>
        </w:rPr>
        <w:t xml:space="preserve"> melihat bahwa kerukukan orang kei sangat di segani dan bahkan menjadi contoh bagi orang lain.</w:t>
      </w:r>
    </w:p>
    <w:p w:rsidR="00C70F7D" w:rsidRPr="00A60B96" w:rsidRDefault="00C70F7D">
      <w:pPr>
        <w:tabs>
          <w:tab w:val="left" w:pos="1837"/>
        </w:tabs>
        <w:spacing w:line="480" w:lineRule="auto"/>
        <w:ind w:left="720"/>
        <w:jc w:val="both"/>
        <w:rPr>
          <w:rFonts w:ascii="Times New Roman" w:hAnsi="Times New Roman" w:cs="Times New Roman"/>
          <w:sz w:val="24"/>
          <w:szCs w:val="24"/>
        </w:rPr>
      </w:pPr>
    </w:p>
    <w:p w:rsidR="006A5D85" w:rsidRPr="00A60B96" w:rsidRDefault="00D457DA" w:rsidP="00D457DA">
      <w:pPr>
        <w:tabs>
          <w:tab w:val="left" w:pos="1837"/>
        </w:tabs>
        <w:spacing w:line="240" w:lineRule="auto"/>
        <w:ind w:left="720"/>
        <w:jc w:val="center"/>
        <w:rPr>
          <w:rFonts w:ascii="Times New Roman" w:hAnsi="Times New Roman" w:cs="Times New Roman"/>
          <w:b/>
          <w:sz w:val="24"/>
          <w:szCs w:val="24"/>
        </w:rPr>
      </w:pPr>
      <w:r w:rsidRPr="00A60B96">
        <w:rPr>
          <w:rFonts w:ascii="Times New Roman" w:hAnsi="Times New Roman" w:cs="Times New Roman"/>
          <w:b/>
          <w:sz w:val="24"/>
          <w:szCs w:val="24"/>
        </w:rPr>
        <w:t xml:space="preserve">Tabel Perbandingan </w:t>
      </w:r>
      <w:r w:rsidR="00B55E45" w:rsidRPr="00B55E45">
        <w:rPr>
          <w:rFonts w:ascii="Times New Roman" w:hAnsi="Times New Roman" w:cs="Times New Roman"/>
          <w:b/>
          <w:i/>
          <w:sz w:val="24"/>
          <w:szCs w:val="24"/>
        </w:rPr>
        <w:t>Yelim</w:t>
      </w:r>
      <w:r w:rsidRPr="00A60B96">
        <w:rPr>
          <w:rFonts w:ascii="Times New Roman" w:hAnsi="Times New Roman" w:cs="Times New Roman"/>
          <w:b/>
          <w:sz w:val="24"/>
          <w:szCs w:val="24"/>
        </w:rPr>
        <w:t xml:space="preserve"> Dan </w:t>
      </w:r>
      <w:r w:rsidR="00B55E45" w:rsidRPr="00B55E45">
        <w:rPr>
          <w:rFonts w:ascii="Times New Roman" w:hAnsi="Times New Roman" w:cs="Times New Roman"/>
          <w:b/>
          <w:i/>
          <w:sz w:val="24"/>
          <w:szCs w:val="24"/>
        </w:rPr>
        <w:t>Maren</w:t>
      </w:r>
      <w:r w:rsidRPr="00A60B96">
        <w:rPr>
          <w:rFonts w:ascii="Times New Roman" w:hAnsi="Times New Roman" w:cs="Times New Roman"/>
          <w:b/>
          <w:sz w:val="24"/>
          <w:szCs w:val="24"/>
        </w:rPr>
        <w:t xml:space="preserve"> Sebagai Tanggung Jawab Masyarakat Dusun Watran</w:t>
      </w:r>
    </w:p>
    <w:tbl>
      <w:tblPr>
        <w:tblStyle w:val="TableGrid"/>
        <w:tblW w:w="0" w:type="auto"/>
        <w:tblInd w:w="720" w:type="dxa"/>
        <w:tblLook w:val="04A0" w:firstRow="1" w:lastRow="0" w:firstColumn="1" w:lastColumn="0" w:noHBand="0" w:noVBand="1"/>
      </w:tblPr>
      <w:tblGrid>
        <w:gridCol w:w="576"/>
        <w:gridCol w:w="2772"/>
        <w:gridCol w:w="2250"/>
        <w:gridCol w:w="1980"/>
      </w:tblGrid>
      <w:tr w:rsidR="00A03C05" w:rsidRPr="00A60B96" w:rsidTr="00753EFA">
        <w:tc>
          <w:tcPr>
            <w:tcW w:w="576" w:type="dxa"/>
          </w:tcPr>
          <w:p w:rsidR="00A03C05" w:rsidRPr="00A60B96" w:rsidRDefault="00A03C05" w:rsidP="00D457DA">
            <w:pPr>
              <w:tabs>
                <w:tab w:val="left" w:pos="1837"/>
              </w:tabs>
              <w:rPr>
                <w:rFonts w:ascii="Times New Roman" w:hAnsi="Times New Roman" w:cs="Times New Roman"/>
                <w:b/>
                <w:sz w:val="24"/>
                <w:szCs w:val="24"/>
              </w:rPr>
            </w:pPr>
          </w:p>
          <w:p w:rsidR="00A03C05" w:rsidRPr="00A60B96" w:rsidRDefault="00A03C05" w:rsidP="00D457DA">
            <w:pPr>
              <w:tabs>
                <w:tab w:val="left" w:pos="1837"/>
              </w:tabs>
              <w:rPr>
                <w:rFonts w:ascii="Times New Roman" w:hAnsi="Times New Roman" w:cs="Times New Roman"/>
                <w:b/>
                <w:sz w:val="24"/>
                <w:szCs w:val="24"/>
              </w:rPr>
            </w:pPr>
            <w:r w:rsidRPr="00A60B96">
              <w:rPr>
                <w:rFonts w:ascii="Times New Roman" w:hAnsi="Times New Roman" w:cs="Times New Roman"/>
                <w:b/>
                <w:sz w:val="24"/>
                <w:szCs w:val="24"/>
              </w:rPr>
              <w:t>NO</w:t>
            </w:r>
          </w:p>
          <w:p w:rsidR="00A03C05" w:rsidRPr="00A60B96" w:rsidRDefault="00A03C05" w:rsidP="00D457DA">
            <w:pPr>
              <w:tabs>
                <w:tab w:val="left" w:pos="1837"/>
              </w:tabs>
              <w:rPr>
                <w:rFonts w:ascii="Times New Roman" w:hAnsi="Times New Roman" w:cs="Times New Roman"/>
                <w:b/>
                <w:sz w:val="24"/>
                <w:szCs w:val="24"/>
              </w:rPr>
            </w:pPr>
          </w:p>
        </w:tc>
        <w:tc>
          <w:tcPr>
            <w:tcW w:w="2772" w:type="dxa"/>
          </w:tcPr>
          <w:p w:rsidR="00A03C05" w:rsidRPr="00A60B96" w:rsidRDefault="00A03C05" w:rsidP="00D457DA">
            <w:pPr>
              <w:tabs>
                <w:tab w:val="left" w:pos="1837"/>
              </w:tabs>
              <w:rPr>
                <w:rFonts w:ascii="Times New Roman" w:hAnsi="Times New Roman" w:cs="Times New Roman"/>
                <w:b/>
                <w:sz w:val="24"/>
                <w:szCs w:val="24"/>
              </w:rPr>
            </w:pPr>
          </w:p>
          <w:p w:rsidR="00A03C05" w:rsidRPr="00A60B96" w:rsidRDefault="00753EFA" w:rsidP="00D457DA">
            <w:pPr>
              <w:tabs>
                <w:tab w:val="left" w:pos="1837"/>
              </w:tabs>
              <w:rPr>
                <w:rFonts w:ascii="Times New Roman" w:hAnsi="Times New Roman" w:cs="Times New Roman"/>
                <w:b/>
                <w:sz w:val="24"/>
                <w:szCs w:val="24"/>
              </w:rPr>
            </w:pPr>
            <w:r w:rsidRPr="00A60B96">
              <w:rPr>
                <w:rFonts w:ascii="Times New Roman" w:hAnsi="Times New Roman" w:cs="Times New Roman"/>
                <w:b/>
                <w:sz w:val="24"/>
                <w:szCs w:val="24"/>
              </w:rPr>
              <w:t xml:space="preserve">            </w:t>
            </w:r>
            <w:r w:rsidR="00A03C05" w:rsidRPr="00A60B96">
              <w:rPr>
                <w:rFonts w:ascii="Times New Roman" w:hAnsi="Times New Roman" w:cs="Times New Roman"/>
                <w:b/>
                <w:sz w:val="24"/>
                <w:szCs w:val="24"/>
              </w:rPr>
              <w:t>Ketentuan</w:t>
            </w:r>
          </w:p>
        </w:tc>
        <w:tc>
          <w:tcPr>
            <w:tcW w:w="2250" w:type="dxa"/>
          </w:tcPr>
          <w:p w:rsidR="00A03C05" w:rsidRPr="00A60B96" w:rsidRDefault="00A03C05" w:rsidP="00D457DA">
            <w:pPr>
              <w:tabs>
                <w:tab w:val="left" w:pos="1837"/>
              </w:tabs>
              <w:rPr>
                <w:rFonts w:ascii="Times New Roman" w:hAnsi="Times New Roman" w:cs="Times New Roman"/>
                <w:b/>
                <w:sz w:val="24"/>
                <w:szCs w:val="24"/>
              </w:rPr>
            </w:pPr>
          </w:p>
          <w:p w:rsidR="00A03C05" w:rsidRPr="00A60B96" w:rsidRDefault="00A03C05" w:rsidP="00D457DA">
            <w:pPr>
              <w:tabs>
                <w:tab w:val="left" w:pos="1837"/>
              </w:tabs>
              <w:rPr>
                <w:rFonts w:ascii="Times New Roman" w:hAnsi="Times New Roman" w:cs="Times New Roman"/>
                <w:b/>
                <w:sz w:val="24"/>
                <w:szCs w:val="24"/>
              </w:rPr>
            </w:pPr>
            <w:r w:rsidRPr="00A60B96">
              <w:rPr>
                <w:rFonts w:ascii="Times New Roman" w:hAnsi="Times New Roman" w:cs="Times New Roman"/>
                <w:b/>
                <w:sz w:val="24"/>
                <w:szCs w:val="24"/>
              </w:rPr>
              <w:t xml:space="preserve">        </w:t>
            </w:r>
            <w:r w:rsidR="00B55E45" w:rsidRPr="00B55E45">
              <w:rPr>
                <w:rFonts w:ascii="Times New Roman" w:hAnsi="Times New Roman" w:cs="Times New Roman"/>
                <w:b/>
                <w:i/>
                <w:sz w:val="24"/>
                <w:szCs w:val="24"/>
              </w:rPr>
              <w:t>Yelim</w:t>
            </w:r>
          </w:p>
        </w:tc>
        <w:tc>
          <w:tcPr>
            <w:tcW w:w="1980" w:type="dxa"/>
          </w:tcPr>
          <w:p w:rsidR="00A03C05" w:rsidRPr="00A60B96" w:rsidRDefault="00A03C05" w:rsidP="00D457DA">
            <w:pPr>
              <w:tabs>
                <w:tab w:val="left" w:pos="1837"/>
              </w:tabs>
              <w:rPr>
                <w:rFonts w:ascii="Times New Roman" w:hAnsi="Times New Roman" w:cs="Times New Roman"/>
                <w:b/>
                <w:sz w:val="24"/>
                <w:szCs w:val="24"/>
              </w:rPr>
            </w:pPr>
          </w:p>
          <w:p w:rsidR="00A03C05" w:rsidRPr="00A60B96" w:rsidRDefault="00A03C05" w:rsidP="00D457DA">
            <w:pPr>
              <w:tabs>
                <w:tab w:val="left" w:pos="1837"/>
              </w:tabs>
              <w:rPr>
                <w:rFonts w:ascii="Times New Roman" w:hAnsi="Times New Roman" w:cs="Times New Roman"/>
                <w:b/>
                <w:sz w:val="24"/>
                <w:szCs w:val="24"/>
              </w:rPr>
            </w:pPr>
            <w:r w:rsidRPr="00A60B96">
              <w:rPr>
                <w:rFonts w:ascii="Times New Roman" w:hAnsi="Times New Roman" w:cs="Times New Roman"/>
                <w:b/>
                <w:sz w:val="24"/>
                <w:szCs w:val="24"/>
              </w:rPr>
              <w:t xml:space="preserve">     </w:t>
            </w:r>
            <w:r w:rsidR="00B55E45" w:rsidRPr="00B55E45">
              <w:rPr>
                <w:rFonts w:ascii="Times New Roman" w:hAnsi="Times New Roman" w:cs="Times New Roman"/>
                <w:b/>
                <w:i/>
                <w:sz w:val="24"/>
                <w:szCs w:val="24"/>
              </w:rPr>
              <w:t>Maren</w:t>
            </w:r>
          </w:p>
        </w:tc>
      </w:tr>
      <w:tr w:rsidR="00A03C05" w:rsidRPr="00A60B96" w:rsidTr="0091060E">
        <w:trPr>
          <w:trHeight w:val="170"/>
        </w:trPr>
        <w:tc>
          <w:tcPr>
            <w:tcW w:w="576" w:type="dxa"/>
          </w:tcPr>
          <w:p w:rsidR="00A03C05" w:rsidRPr="00A60B96" w:rsidRDefault="00A03C05"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A54CFF" w:rsidRPr="00A60B96" w:rsidRDefault="00A54CFF" w:rsidP="00D457DA">
            <w:pPr>
              <w:tabs>
                <w:tab w:val="left" w:pos="1837"/>
              </w:tabs>
              <w:rPr>
                <w:rFonts w:ascii="Times New Roman" w:hAnsi="Times New Roman" w:cs="Times New Roman"/>
                <w:b/>
                <w:sz w:val="24"/>
                <w:szCs w:val="24"/>
              </w:rPr>
            </w:pPr>
          </w:p>
          <w:p w:rsidR="0038294E" w:rsidRPr="00A60B96" w:rsidRDefault="0038294E" w:rsidP="00D457DA">
            <w:pPr>
              <w:tabs>
                <w:tab w:val="left" w:pos="1837"/>
              </w:tabs>
              <w:rPr>
                <w:rFonts w:ascii="Times New Roman" w:hAnsi="Times New Roman" w:cs="Times New Roman"/>
                <w:b/>
                <w:sz w:val="24"/>
                <w:szCs w:val="24"/>
              </w:rPr>
            </w:pPr>
          </w:p>
          <w:p w:rsidR="00A03C05" w:rsidRPr="00A60B96" w:rsidRDefault="00A03C05" w:rsidP="00D457DA">
            <w:pPr>
              <w:tabs>
                <w:tab w:val="left" w:pos="1837"/>
              </w:tabs>
              <w:rPr>
                <w:rFonts w:ascii="Times New Roman" w:hAnsi="Times New Roman" w:cs="Times New Roman"/>
                <w:sz w:val="24"/>
                <w:szCs w:val="24"/>
              </w:rPr>
            </w:pPr>
            <w:r w:rsidRPr="00A60B96">
              <w:rPr>
                <w:rFonts w:ascii="Times New Roman" w:hAnsi="Times New Roman" w:cs="Times New Roman"/>
                <w:b/>
                <w:sz w:val="24"/>
                <w:szCs w:val="24"/>
              </w:rPr>
              <w:t xml:space="preserve">  </w:t>
            </w:r>
            <w:r w:rsidRPr="00A60B96">
              <w:rPr>
                <w:rFonts w:ascii="Times New Roman" w:hAnsi="Times New Roman" w:cs="Times New Roman"/>
                <w:sz w:val="24"/>
                <w:szCs w:val="24"/>
              </w:rPr>
              <w:t>1</w:t>
            </w: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2</w:t>
            </w: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7300E"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3</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4</w:t>
            </w: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  5</w:t>
            </w:r>
          </w:p>
          <w:p w:rsidR="00A03C05" w:rsidRPr="00A60B96" w:rsidRDefault="00A03C05" w:rsidP="00D457DA">
            <w:pPr>
              <w:tabs>
                <w:tab w:val="left" w:pos="1837"/>
              </w:tabs>
              <w:rPr>
                <w:rFonts w:ascii="Times New Roman" w:hAnsi="Times New Roman" w:cs="Times New Roman"/>
                <w:b/>
                <w:sz w:val="24"/>
                <w:szCs w:val="24"/>
              </w:rPr>
            </w:pPr>
          </w:p>
        </w:tc>
        <w:tc>
          <w:tcPr>
            <w:tcW w:w="2772" w:type="dxa"/>
          </w:tcPr>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A54CFF" w:rsidRPr="00A60B96" w:rsidRDefault="00A54CFF" w:rsidP="00D457DA">
            <w:pPr>
              <w:tabs>
                <w:tab w:val="left" w:pos="1837"/>
              </w:tabs>
              <w:rPr>
                <w:rFonts w:ascii="Times New Roman" w:hAnsi="Times New Roman" w:cs="Times New Roman"/>
                <w:sz w:val="24"/>
                <w:szCs w:val="24"/>
              </w:rPr>
            </w:pPr>
          </w:p>
          <w:p w:rsidR="0038294E" w:rsidRPr="00A60B96" w:rsidRDefault="0038294E" w:rsidP="00D457DA">
            <w:pPr>
              <w:tabs>
                <w:tab w:val="left" w:pos="1837"/>
              </w:tabs>
              <w:rPr>
                <w:rFonts w:ascii="Times New Roman" w:hAnsi="Times New Roman" w:cs="Times New Roman"/>
                <w:sz w:val="24"/>
                <w:szCs w:val="24"/>
              </w:rPr>
            </w:pPr>
          </w:p>
          <w:p w:rsidR="00A03C05" w:rsidRPr="00A60B96" w:rsidRDefault="00753EFA"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Tanggu</w:t>
            </w:r>
            <w:r w:rsidR="00D47523" w:rsidRPr="00A60B96">
              <w:rPr>
                <w:rFonts w:ascii="Times New Roman" w:hAnsi="Times New Roman" w:cs="Times New Roman"/>
                <w:sz w:val="24"/>
                <w:szCs w:val="24"/>
              </w:rPr>
              <w:t xml:space="preserve">ng jawab masyarakat </w:t>
            </w: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Penggunaan kasta </w:t>
            </w: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Implementasi pada masa kini dan masa lampau</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Jenis-jenis</w:t>
            </w: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Berdasarkan marga dan mata rumah</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tc>
        <w:tc>
          <w:tcPr>
            <w:tcW w:w="2250" w:type="dxa"/>
          </w:tcPr>
          <w:p w:rsidR="00A03C05" w:rsidRPr="00A60B96" w:rsidRDefault="00B55E45" w:rsidP="00D457DA">
            <w:pPr>
              <w:tabs>
                <w:tab w:val="left" w:pos="1837"/>
              </w:tabs>
              <w:rPr>
                <w:rFonts w:ascii="Times New Roman" w:hAnsi="Times New Roman" w:cs="Times New Roman"/>
                <w:sz w:val="24"/>
                <w:szCs w:val="24"/>
              </w:rPr>
            </w:pPr>
            <w:r w:rsidRPr="00B55E45">
              <w:rPr>
                <w:rFonts w:ascii="Times New Roman" w:hAnsi="Times New Roman" w:cs="Times New Roman"/>
                <w:i/>
                <w:sz w:val="24"/>
                <w:szCs w:val="24"/>
              </w:rPr>
              <w:lastRenderedPageBreak/>
              <w:t>Yelim</w:t>
            </w:r>
            <w:r w:rsidR="00EE45EC" w:rsidRPr="00A60B96">
              <w:rPr>
                <w:rFonts w:ascii="Times New Roman" w:hAnsi="Times New Roman" w:cs="Times New Roman"/>
                <w:sz w:val="24"/>
                <w:szCs w:val="24"/>
              </w:rPr>
              <w:t xml:space="preserve"> </w:t>
            </w:r>
            <w:r w:rsidR="00DB2D2E" w:rsidRPr="00A60B96">
              <w:rPr>
                <w:rFonts w:ascii="Times New Roman" w:hAnsi="Times New Roman" w:cs="Times New Roman"/>
                <w:sz w:val="24"/>
                <w:szCs w:val="24"/>
              </w:rPr>
              <w:t xml:space="preserve">dalam </w:t>
            </w:r>
            <w:r w:rsidR="00EE45EC" w:rsidRPr="00A60B96">
              <w:rPr>
                <w:rFonts w:ascii="Times New Roman" w:hAnsi="Times New Roman" w:cs="Times New Roman"/>
                <w:sz w:val="24"/>
                <w:szCs w:val="24"/>
              </w:rPr>
              <w:t>masy</w:t>
            </w:r>
            <w:r w:rsidR="00DB2D2E" w:rsidRPr="00A60B96">
              <w:rPr>
                <w:rFonts w:ascii="Times New Roman" w:hAnsi="Times New Roman" w:cs="Times New Roman"/>
                <w:sz w:val="24"/>
                <w:szCs w:val="24"/>
              </w:rPr>
              <w:t>arakat kei dapat dilestarikan</w:t>
            </w:r>
            <w:r w:rsidR="00EE45EC" w:rsidRPr="00A60B96">
              <w:rPr>
                <w:rFonts w:ascii="Times New Roman" w:hAnsi="Times New Roman" w:cs="Times New Roman"/>
                <w:sz w:val="24"/>
                <w:szCs w:val="24"/>
              </w:rPr>
              <w:t xml:space="preserve"> dengan cara pemberian sumbangan uang</w:t>
            </w:r>
            <w:proofErr w:type="gramStart"/>
            <w:r w:rsidR="00EE45EC" w:rsidRPr="00A60B96">
              <w:rPr>
                <w:rFonts w:ascii="Times New Roman" w:hAnsi="Times New Roman" w:cs="Times New Roman"/>
                <w:sz w:val="24"/>
                <w:szCs w:val="24"/>
              </w:rPr>
              <w:t>,makanan</w:t>
            </w:r>
            <w:proofErr w:type="gramEnd"/>
            <w:r w:rsidR="00EE45EC" w:rsidRPr="00A60B96">
              <w:rPr>
                <w:rFonts w:ascii="Times New Roman" w:hAnsi="Times New Roman" w:cs="Times New Roman"/>
                <w:sz w:val="24"/>
                <w:szCs w:val="24"/>
              </w:rPr>
              <w:t xml:space="preserve">, dan material lainnya. hal ini dapat dilakukan bersama dalam satu mata rumah (marga) untuk membantu apabila ada saudara yang mengalami kesusaham atau musibah.kegiatan ini sering dilakukan pada acara kedukaan dan upacara perkawinan adat serta pada saat membangun rumah </w:t>
            </w:r>
            <w:r w:rsidR="004929B9" w:rsidRPr="00A60B96">
              <w:rPr>
                <w:rFonts w:ascii="Times New Roman" w:hAnsi="Times New Roman" w:cs="Times New Roman"/>
                <w:sz w:val="24"/>
                <w:szCs w:val="24"/>
              </w:rPr>
              <w:t xml:space="preserve">dengan cara semua tua-tua adat kepala mata rumah (marga) berkumpul untuk membahas permasalahan yang di hadapi oleh saudara mereka </w:t>
            </w:r>
            <w:r w:rsidR="004929B9" w:rsidRPr="00A60B96">
              <w:rPr>
                <w:rFonts w:ascii="Times New Roman" w:hAnsi="Times New Roman" w:cs="Times New Roman"/>
                <w:sz w:val="24"/>
                <w:szCs w:val="24"/>
              </w:rPr>
              <w:lastRenderedPageBreak/>
              <w:t>kemudian sumbangan yang di beri berupa uang dan makanan di bawah ke pihak tersebut yang membutuhkannya. Hal ini berlaku bagi semua orang yang tinggal dalam</w:t>
            </w:r>
            <w:r w:rsidR="0086106B" w:rsidRPr="00A60B96">
              <w:rPr>
                <w:rFonts w:ascii="Times New Roman" w:hAnsi="Times New Roman" w:cs="Times New Roman"/>
                <w:sz w:val="24"/>
                <w:szCs w:val="24"/>
              </w:rPr>
              <w:t xml:space="preserve"> satu ohoi yang ada di Dusun Watran</w:t>
            </w:r>
            <w:r w:rsidR="004929B9" w:rsidRPr="00A60B96">
              <w:rPr>
                <w:rFonts w:ascii="Times New Roman" w:hAnsi="Times New Roman" w:cs="Times New Roman"/>
                <w:sz w:val="24"/>
                <w:szCs w:val="24"/>
              </w:rPr>
              <w:t>. sebagai tradisi yang di wariskan oleh para leluhur secara turun-temuru</w:t>
            </w:r>
            <w:r w:rsidR="0086106B" w:rsidRPr="00A60B96">
              <w:rPr>
                <w:rFonts w:ascii="Times New Roman" w:hAnsi="Times New Roman" w:cs="Times New Roman"/>
                <w:sz w:val="24"/>
                <w:szCs w:val="24"/>
              </w:rPr>
              <w:t>n masyarakat Dusun Watran hinggal menjunjung tinggi milai-nilai kebersamaan hidup</w:t>
            </w: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Dalam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kasta di pakai khuusus untuk acara perkawinan</w:t>
            </w: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Implementas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pada masa kini masyarakat memberikan sumbangan berupa uang, barang, bila ada keluarga yang mampu dalam mempunyai ekonomi dan juga memberikan </w:t>
            </w:r>
            <w:r w:rsidRPr="00A60B96">
              <w:rPr>
                <w:rFonts w:ascii="Times New Roman" w:hAnsi="Times New Roman" w:cs="Times New Roman"/>
                <w:sz w:val="24"/>
                <w:szCs w:val="24"/>
              </w:rPr>
              <w:lastRenderedPageBreak/>
              <w:t xml:space="preserve">penguatan (khusus bagi yang berduka) sedangkan pada masa lampau masyarakat memberikan sumbangan berupa hasil bumi dan berpatungan uang diberikan kepada yang punya hajatan tertentu </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lam acara perkawinan</w:t>
            </w: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lam acara kedukaan </w:t>
            </w: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yelim</w:t>
            </w:r>
            <w:r w:rsidR="00105A2E" w:rsidRPr="00A60B96">
              <w:rPr>
                <w:rFonts w:ascii="Times New Roman" w:hAnsi="Times New Roman" w:cs="Times New Roman"/>
                <w:sz w:val="24"/>
                <w:szCs w:val="24"/>
              </w:rPr>
              <w:t xml:space="preserve"> dalam acara upacara adat, pengresmian tempat ibadah</w:t>
            </w: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Rind </w:t>
            </w:r>
            <w:proofErr w:type="gramStart"/>
            <w:r w:rsidRPr="00A60B96">
              <w:rPr>
                <w:rFonts w:ascii="Times New Roman" w:hAnsi="Times New Roman" w:cs="Times New Roman"/>
                <w:sz w:val="24"/>
                <w:szCs w:val="24"/>
              </w:rPr>
              <w:t>an</w:t>
            </w:r>
            <w:proofErr w:type="gramEnd"/>
            <w:r w:rsidRPr="00A60B96">
              <w:rPr>
                <w:rFonts w:ascii="Times New Roman" w:hAnsi="Times New Roman" w:cs="Times New Roman"/>
                <w:sz w:val="24"/>
                <w:szCs w:val="24"/>
              </w:rPr>
              <w:t xml:space="preserve"> rahanyam" Rin yang berarti hubungan kekerabatan kecil secara internal dalam rumah/keluarga karena hubungan keturunan aliran darah. </w:t>
            </w:r>
            <w:proofErr w:type="gramStart"/>
            <w:r w:rsidRPr="00A60B96">
              <w:rPr>
                <w:rFonts w:ascii="Times New Roman" w:hAnsi="Times New Roman" w:cs="Times New Roman"/>
                <w:sz w:val="24"/>
                <w:szCs w:val="24"/>
              </w:rPr>
              <w:t>tetapi</w:t>
            </w:r>
            <w:proofErr w:type="gramEnd"/>
            <w:r w:rsidRPr="00A60B96">
              <w:rPr>
                <w:rFonts w:ascii="Times New Roman" w:hAnsi="Times New Roman" w:cs="Times New Roman"/>
                <w:sz w:val="24"/>
                <w:szCs w:val="24"/>
              </w:rPr>
              <w:t xml:space="preserve"> pada umumnya yang berlaku adalah rahamyam yang </w:t>
            </w:r>
            <w:r w:rsidRPr="00A60B96">
              <w:rPr>
                <w:rFonts w:ascii="Times New Roman" w:hAnsi="Times New Roman" w:cs="Times New Roman"/>
                <w:sz w:val="24"/>
                <w:szCs w:val="24"/>
              </w:rPr>
              <w:lastRenderedPageBreak/>
              <w:t>berarti secara mata rumah.</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8E1E56">
            <w:pPr>
              <w:pStyle w:val="ListParagraph"/>
              <w:numPr>
                <w:ilvl w:val="4"/>
                <w:numId w:val="32"/>
              </w:numPr>
              <w:tabs>
                <w:tab w:val="left" w:pos="1837"/>
              </w:tabs>
              <w:rPr>
                <w:rFonts w:ascii="Times New Roman" w:hAnsi="Times New Roman" w:cs="Times New Roman"/>
                <w:sz w:val="24"/>
                <w:szCs w:val="24"/>
              </w:rPr>
            </w:pPr>
          </w:p>
        </w:tc>
        <w:tc>
          <w:tcPr>
            <w:tcW w:w="1980" w:type="dxa"/>
          </w:tcPr>
          <w:p w:rsidR="00A03C05" w:rsidRPr="00A60B96" w:rsidRDefault="00B55E45" w:rsidP="00D457DA">
            <w:pPr>
              <w:tabs>
                <w:tab w:val="left" w:pos="1837"/>
              </w:tabs>
              <w:rPr>
                <w:rFonts w:ascii="Times New Roman" w:hAnsi="Times New Roman" w:cs="Times New Roman"/>
                <w:sz w:val="24"/>
                <w:szCs w:val="24"/>
              </w:rPr>
            </w:pPr>
            <w:r w:rsidRPr="00B55E45">
              <w:rPr>
                <w:rFonts w:ascii="Times New Roman" w:hAnsi="Times New Roman" w:cs="Times New Roman"/>
                <w:i/>
                <w:sz w:val="24"/>
                <w:szCs w:val="24"/>
              </w:rPr>
              <w:lastRenderedPageBreak/>
              <w:t>Maren</w:t>
            </w:r>
            <w:r w:rsidR="00DB2D2E" w:rsidRPr="00A60B96">
              <w:rPr>
                <w:rFonts w:ascii="Times New Roman" w:hAnsi="Times New Roman" w:cs="Times New Roman"/>
                <w:sz w:val="24"/>
                <w:szCs w:val="24"/>
              </w:rPr>
              <w:t xml:space="preserve"> dalam masyarakat kei dapat di lest</w:t>
            </w:r>
            <w:r w:rsidR="00612508" w:rsidRPr="00A60B96">
              <w:rPr>
                <w:rFonts w:ascii="Times New Roman" w:hAnsi="Times New Roman" w:cs="Times New Roman"/>
                <w:sz w:val="24"/>
                <w:szCs w:val="24"/>
              </w:rPr>
              <w:t xml:space="preserve">arikan dengan </w:t>
            </w:r>
            <w:r w:rsidR="00C57879" w:rsidRPr="00A60B96">
              <w:rPr>
                <w:rFonts w:ascii="Times New Roman" w:hAnsi="Times New Roman" w:cs="Times New Roman"/>
                <w:sz w:val="24"/>
                <w:szCs w:val="24"/>
              </w:rPr>
              <w:t>cara bergotong-royong bersama secara suka rela dan siap menolong sesama keti</w:t>
            </w:r>
            <w:r w:rsidR="00492E27" w:rsidRPr="00A60B96">
              <w:rPr>
                <w:rFonts w:ascii="Times New Roman" w:hAnsi="Times New Roman" w:cs="Times New Roman"/>
                <w:sz w:val="24"/>
                <w:szCs w:val="24"/>
              </w:rPr>
              <w:t xml:space="preserve">ka ada yang membutuhkan bantuan, kemudian dari keluarga dapat memberitahukan kepada kerabat atau orang lain untuk bersedia membantu dalam suatu pekerjaan misalnya adanya pembangunan rumah warga atau </w:t>
            </w:r>
            <w:r w:rsidR="00BE56EC" w:rsidRPr="00A60B96">
              <w:rPr>
                <w:rFonts w:ascii="Times New Roman" w:hAnsi="Times New Roman" w:cs="Times New Roman"/>
                <w:sz w:val="24"/>
                <w:szCs w:val="24"/>
              </w:rPr>
              <w:t xml:space="preserve">fasilitas gedung lainnya </w:t>
            </w:r>
            <w:r w:rsidR="00C21386" w:rsidRPr="00A60B96">
              <w:rPr>
                <w:rFonts w:ascii="Times New Roman" w:hAnsi="Times New Roman" w:cs="Times New Roman"/>
                <w:sz w:val="24"/>
                <w:szCs w:val="24"/>
              </w:rPr>
              <w:t>dan juga penyelenggaraan pe</w:t>
            </w:r>
            <w:r w:rsidR="00CD320C" w:rsidRPr="00A60B96">
              <w:rPr>
                <w:rFonts w:ascii="Times New Roman" w:hAnsi="Times New Roman" w:cs="Times New Roman"/>
                <w:sz w:val="24"/>
                <w:szCs w:val="24"/>
              </w:rPr>
              <w:t xml:space="preserve">rta perkawinan ataupun kedukaan. </w:t>
            </w:r>
            <w:proofErr w:type="gramStart"/>
            <w:r w:rsidR="00CD320C" w:rsidRPr="00A60B96">
              <w:rPr>
                <w:rFonts w:ascii="Times New Roman" w:hAnsi="Times New Roman" w:cs="Times New Roman"/>
                <w:sz w:val="24"/>
                <w:szCs w:val="24"/>
              </w:rPr>
              <w:t>sehingga</w:t>
            </w:r>
            <w:proofErr w:type="gramEnd"/>
            <w:r w:rsidR="00CD320C" w:rsidRPr="00A60B96">
              <w:rPr>
                <w:rFonts w:ascii="Times New Roman" w:hAnsi="Times New Roman" w:cs="Times New Roman"/>
                <w:sz w:val="24"/>
                <w:szCs w:val="24"/>
              </w:rPr>
              <w:t xml:space="preserve"> </w:t>
            </w:r>
            <w:r w:rsidRPr="00B55E45">
              <w:rPr>
                <w:rFonts w:ascii="Times New Roman" w:hAnsi="Times New Roman" w:cs="Times New Roman"/>
                <w:i/>
                <w:sz w:val="24"/>
                <w:szCs w:val="24"/>
              </w:rPr>
              <w:t>maren</w:t>
            </w:r>
            <w:r w:rsidR="00CD320C" w:rsidRPr="00A60B96">
              <w:rPr>
                <w:rFonts w:ascii="Times New Roman" w:hAnsi="Times New Roman" w:cs="Times New Roman"/>
                <w:sz w:val="24"/>
                <w:szCs w:val="24"/>
              </w:rPr>
              <w:t xml:space="preserve"> </w:t>
            </w:r>
            <w:r w:rsidR="00CD320C" w:rsidRPr="00A60B96">
              <w:rPr>
                <w:rFonts w:ascii="Times New Roman" w:hAnsi="Times New Roman" w:cs="Times New Roman"/>
                <w:sz w:val="24"/>
                <w:szCs w:val="24"/>
              </w:rPr>
              <w:lastRenderedPageBreak/>
              <w:t xml:space="preserve">dilakukan dengan rela tanpa paksaan dan tanpa dibayar. </w:t>
            </w:r>
            <w:proofErr w:type="gramStart"/>
            <w:r w:rsidR="00CD320C" w:rsidRPr="00A60B96">
              <w:rPr>
                <w:rFonts w:ascii="Times New Roman" w:hAnsi="Times New Roman" w:cs="Times New Roman"/>
                <w:sz w:val="24"/>
                <w:szCs w:val="24"/>
              </w:rPr>
              <w:t>biasanya</w:t>
            </w:r>
            <w:proofErr w:type="gramEnd"/>
            <w:r w:rsidR="00CD320C" w:rsidRPr="00A60B96">
              <w:rPr>
                <w:rFonts w:ascii="Times New Roman" w:hAnsi="Times New Roman" w:cs="Times New Roman"/>
                <w:sz w:val="24"/>
                <w:szCs w:val="24"/>
              </w:rPr>
              <w:t xml:space="preserve"> orang yang mempunyai hajatan dengan suka rela menyiapkan konsumsi seadanya untuk mereka yang datang memberikan bantuan tenaga untuk pekerjaan tersebut.</w:t>
            </w: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p>
          <w:p w:rsidR="00D47523" w:rsidRPr="00A60B96" w:rsidRDefault="00D47523"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Dalam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kasta tidak di pandang dan bukan bahan klasifikasi dalam bekerja sama (gotong-royong)</w:t>
            </w:r>
          </w:p>
          <w:p w:rsidR="00D7300E" w:rsidRPr="00A60B96" w:rsidRDefault="00D7300E" w:rsidP="00D457DA">
            <w:pPr>
              <w:tabs>
                <w:tab w:val="left" w:pos="1837"/>
              </w:tabs>
              <w:rPr>
                <w:rFonts w:ascii="Times New Roman" w:hAnsi="Times New Roman" w:cs="Times New Roman"/>
                <w:sz w:val="24"/>
                <w:szCs w:val="24"/>
              </w:rPr>
            </w:pPr>
          </w:p>
          <w:p w:rsidR="00D7300E" w:rsidRPr="00A60B96" w:rsidRDefault="00D7300E"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Implementa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i masa kini biasanya keluarga yang punya hajatan memberitahu kepada orang yang menjadi </w:t>
            </w:r>
            <w:r w:rsidR="007E5714" w:rsidRPr="00A60B96">
              <w:rPr>
                <w:rFonts w:ascii="Times New Roman" w:hAnsi="Times New Roman" w:cs="Times New Roman"/>
                <w:sz w:val="24"/>
                <w:szCs w:val="24"/>
              </w:rPr>
              <w:t xml:space="preserve">pekerja dan membuat hidangan serta </w:t>
            </w:r>
            <w:r w:rsidR="007E5714" w:rsidRPr="00A60B96">
              <w:rPr>
                <w:rFonts w:ascii="Times New Roman" w:hAnsi="Times New Roman" w:cs="Times New Roman"/>
                <w:sz w:val="24"/>
                <w:szCs w:val="24"/>
              </w:rPr>
              <w:lastRenderedPageBreak/>
              <w:t xml:space="preserve">menyewakan mereka dalam pekerjaan yang di maksud. </w:t>
            </w:r>
            <w:proofErr w:type="gramStart"/>
            <w:r w:rsidR="007E5714" w:rsidRPr="00A60B96">
              <w:rPr>
                <w:rFonts w:ascii="Times New Roman" w:hAnsi="Times New Roman" w:cs="Times New Roman"/>
                <w:sz w:val="24"/>
                <w:szCs w:val="24"/>
              </w:rPr>
              <w:t>sedangankan</w:t>
            </w:r>
            <w:proofErr w:type="gramEnd"/>
            <w:r w:rsidR="007E5714" w:rsidRPr="00A60B96">
              <w:rPr>
                <w:rFonts w:ascii="Times New Roman" w:hAnsi="Times New Roman" w:cs="Times New Roman"/>
                <w:sz w:val="24"/>
                <w:szCs w:val="24"/>
              </w:rPr>
              <w:t xml:space="preserve"> di masa lampau </w:t>
            </w:r>
            <w:r w:rsidR="00B55E45" w:rsidRPr="00B55E45">
              <w:rPr>
                <w:rFonts w:ascii="Times New Roman" w:hAnsi="Times New Roman" w:cs="Times New Roman"/>
                <w:i/>
                <w:sz w:val="24"/>
                <w:szCs w:val="24"/>
              </w:rPr>
              <w:t>maren</w:t>
            </w:r>
            <w:r w:rsidR="007E5714" w:rsidRPr="00A60B96">
              <w:rPr>
                <w:rFonts w:ascii="Times New Roman" w:hAnsi="Times New Roman" w:cs="Times New Roman"/>
                <w:sz w:val="24"/>
                <w:szCs w:val="24"/>
              </w:rPr>
              <w:t xml:space="preserve"> dilakukan tanpa harus ada pemberitahuan sekalipun dari keluarga, kerabat datang sama-sama dalam membantu secara suka rela tanpa pungutan biaya dari tenaga yang sudah diberikan.</w:t>
            </w:r>
          </w:p>
          <w:p w:rsidR="007E5714" w:rsidRPr="00A60B96" w:rsidRDefault="007E5714" w:rsidP="00D457DA">
            <w:pPr>
              <w:tabs>
                <w:tab w:val="left" w:pos="1837"/>
              </w:tabs>
              <w:rPr>
                <w:rFonts w:ascii="Times New Roman" w:hAnsi="Times New Roman" w:cs="Times New Roman"/>
                <w:sz w:val="24"/>
                <w:szCs w:val="24"/>
              </w:rPr>
            </w:pP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lam pembanguna rumah </w:t>
            </w: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lam acara perkawinan </w:t>
            </w: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lam acara kedukaan</w:t>
            </w:r>
          </w:p>
          <w:p w:rsidR="007E5714" w:rsidRPr="00A60B96" w:rsidRDefault="007E5714"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untuk pendidikan </w:t>
            </w:r>
          </w:p>
          <w:p w:rsidR="005955A2" w:rsidRPr="00A60B96" w:rsidRDefault="005955A2" w:rsidP="00D457DA">
            <w:pPr>
              <w:tabs>
                <w:tab w:val="left" w:pos="1837"/>
              </w:tabs>
              <w:rPr>
                <w:rFonts w:ascii="Times New Roman" w:hAnsi="Times New Roman" w:cs="Times New Roman"/>
                <w:sz w:val="24"/>
                <w:szCs w:val="24"/>
              </w:rPr>
            </w:pPr>
          </w:p>
          <w:p w:rsidR="005955A2" w:rsidRPr="00A60B96" w:rsidRDefault="005955A2" w:rsidP="00D457DA">
            <w:pPr>
              <w:tabs>
                <w:tab w:val="left" w:pos="1837"/>
              </w:tabs>
              <w:rPr>
                <w:rFonts w:ascii="Times New Roman" w:hAnsi="Times New Roman" w:cs="Times New Roman"/>
                <w:sz w:val="24"/>
                <w:szCs w:val="24"/>
              </w:rPr>
            </w:pPr>
            <w:r w:rsidRPr="00A60B96">
              <w:rPr>
                <w:rFonts w:ascii="Times New Roman" w:hAnsi="Times New Roman" w:cs="Times New Roman"/>
                <w:sz w:val="24"/>
                <w:szCs w:val="24"/>
              </w:rPr>
              <w:t xml:space="preserve">Dalam melaksanak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w:t>
            </w:r>
            <w:proofErr w:type="gramStart"/>
            <w:r w:rsidRPr="00A60B96">
              <w:rPr>
                <w:rFonts w:ascii="Times New Roman" w:hAnsi="Times New Roman" w:cs="Times New Roman"/>
                <w:sz w:val="24"/>
                <w:szCs w:val="24"/>
              </w:rPr>
              <w:t>( gotong</w:t>
            </w:r>
            <w:proofErr w:type="gramEnd"/>
            <w:r w:rsidRPr="00A60B96">
              <w:rPr>
                <w:rFonts w:ascii="Times New Roman" w:hAnsi="Times New Roman" w:cs="Times New Roman"/>
                <w:sz w:val="24"/>
                <w:szCs w:val="24"/>
              </w:rPr>
              <w:t xml:space="preserve"> –royong) </w:t>
            </w:r>
            <w:r w:rsidR="00386544" w:rsidRPr="00A60B96">
              <w:rPr>
                <w:rFonts w:ascii="Times New Roman" w:hAnsi="Times New Roman" w:cs="Times New Roman"/>
                <w:sz w:val="24"/>
                <w:szCs w:val="24"/>
              </w:rPr>
              <w:t xml:space="preserve">semua wajib, tidak memandang Rin atau Rahanyam semua turut ikut berkerja sama kecuali berjalan secara marga atau mata rumah membawah </w:t>
            </w:r>
            <w:r w:rsidR="00B55E45" w:rsidRPr="00B55E45">
              <w:rPr>
                <w:rFonts w:ascii="Times New Roman" w:hAnsi="Times New Roman" w:cs="Times New Roman"/>
                <w:i/>
                <w:sz w:val="24"/>
                <w:szCs w:val="24"/>
              </w:rPr>
              <w:t>yelim</w:t>
            </w:r>
            <w:r w:rsidR="00386544" w:rsidRPr="00A60B96">
              <w:rPr>
                <w:rFonts w:ascii="Times New Roman" w:hAnsi="Times New Roman" w:cs="Times New Roman"/>
                <w:sz w:val="24"/>
                <w:szCs w:val="24"/>
              </w:rPr>
              <w:t>.</w:t>
            </w:r>
          </w:p>
        </w:tc>
      </w:tr>
    </w:tbl>
    <w:p w:rsidR="00105A2E" w:rsidRPr="00A60B96" w:rsidRDefault="00105A2E" w:rsidP="0091060E">
      <w:pPr>
        <w:tabs>
          <w:tab w:val="left" w:pos="1837"/>
        </w:tabs>
        <w:spacing w:line="240" w:lineRule="auto"/>
        <w:rPr>
          <w:rFonts w:ascii="Times New Roman" w:hAnsi="Times New Roman" w:cs="Times New Roman"/>
          <w:b/>
          <w:sz w:val="24"/>
          <w:szCs w:val="24"/>
        </w:rPr>
      </w:pPr>
    </w:p>
    <w:p w:rsidR="00D83DCD" w:rsidRPr="00A60B96" w:rsidRDefault="0061136F" w:rsidP="008E1E56">
      <w:pPr>
        <w:pStyle w:val="ListParagraph"/>
        <w:numPr>
          <w:ilvl w:val="0"/>
          <w:numId w:val="31"/>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Pembahasan</w:t>
      </w:r>
    </w:p>
    <w:p w:rsidR="00D83DCD" w:rsidRPr="00A60B96" w:rsidRDefault="00B55E45" w:rsidP="008E1E56">
      <w:pPr>
        <w:pStyle w:val="ListParagraph"/>
        <w:numPr>
          <w:ilvl w:val="0"/>
          <w:numId w:val="33"/>
        </w:numPr>
        <w:tabs>
          <w:tab w:val="left" w:pos="1837"/>
        </w:tabs>
        <w:spacing w:line="480" w:lineRule="auto"/>
        <w:jc w:val="both"/>
        <w:rPr>
          <w:rFonts w:ascii="Times New Roman" w:hAnsi="Times New Roman" w:cs="Times New Roman"/>
          <w:b/>
          <w:sz w:val="24"/>
          <w:szCs w:val="24"/>
        </w:rPr>
      </w:pPr>
      <w:r w:rsidRPr="00B55E45">
        <w:rPr>
          <w:rFonts w:ascii="Times New Roman" w:hAnsi="Times New Roman" w:cs="Times New Roman"/>
          <w:b/>
          <w:i/>
          <w:sz w:val="24"/>
          <w:szCs w:val="24"/>
        </w:rPr>
        <w:t>Yelim</w:t>
      </w:r>
      <w:r w:rsidR="004D0C64" w:rsidRPr="00A60B96">
        <w:rPr>
          <w:rFonts w:ascii="Times New Roman" w:hAnsi="Times New Roman" w:cs="Times New Roman"/>
          <w:b/>
          <w:sz w:val="24"/>
          <w:szCs w:val="24"/>
        </w:rPr>
        <w:t xml:space="preserve"> sebagai tanggung jawab masyarakat Dusun Watran</w:t>
      </w:r>
    </w:p>
    <w:p w:rsidR="00F03DB8" w:rsidRPr="00A60B96" w:rsidRDefault="00767FD7" w:rsidP="00F03DB8">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603C7" w:rsidRPr="00A60B96">
        <w:rPr>
          <w:rFonts w:ascii="Times New Roman" w:hAnsi="Times New Roman" w:cs="Times New Roman"/>
          <w:sz w:val="24"/>
          <w:szCs w:val="24"/>
        </w:rPr>
        <w:t xml:space="preserve">Berdasarkan </w:t>
      </w:r>
      <w:r w:rsidR="00AD18DA" w:rsidRPr="00A60B96">
        <w:rPr>
          <w:rFonts w:ascii="Times New Roman" w:hAnsi="Times New Roman" w:cs="Times New Roman"/>
          <w:sz w:val="24"/>
          <w:szCs w:val="24"/>
        </w:rPr>
        <w:t>hasil wawan</w:t>
      </w:r>
      <w:r w:rsidR="00C06957" w:rsidRPr="00A60B96">
        <w:rPr>
          <w:rFonts w:ascii="Times New Roman" w:hAnsi="Times New Roman" w:cs="Times New Roman"/>
          <w:sz w:val="24"/>
          <w:szCs w:val="24"/>
        </w:rPr>
        <w:t xml:space="preserve">cara dan dokumentasi yang peneliti </w:t>
      </w:r>
      <w:proofErr w:type="gramStart"/>
      <w:r w:rsidR="00C06957" w:rsidRPr="00A60B96">
        <w:rPr>
          <w:rFonts w:ascii="Times New Roman" w:hAnsi="Times New Roman" w:cs="Times New Roman"/>
          <w:sz w:val="24"/>
          <w:szCs w:val="24"/>
        </w:rPr>
        <w:t>lakukan  di</w:t>
      </w:r>
      <w:proofErr w:type="gramEnd"/>
      <w:r w:rsidR="00C06957" w:rsidRPr="00A60B96">
        <w:rPr>
          <w:rFonts w:ascii="Times New Roman" w:hAnsi="Times New Roman" w:cs="Times New Roman"/>
          <w:sz w:val="24"/>
          <w:szCs w:val="24"/>
        </w:rPr>
        <w:t xml:space="preserve"> Dusun Watran. </w:t>
      </w:r>
      <w:proofErr w:type="gramStart"/>
      <w:r w:rsidR="00C06957" w:rsidRPr="00A60B96">
        <w:rPr>
          <w:rFonts w:ascii="Times New Roman" w:hAnsi="Times New Roman" w:cs="Times New Roman"/>
          <w:sz w:val="24"/>
          <w:szCs w:val="24"/>
        </w:rPr>
        <w:t>masyarakat</w:t>
      </w:r>
      <w:proofErr w:type="gramEnd"/>
      <w:r w:rsidR="00C06957" w:rsidRPr="00A60B96">
        <w:rPr>
          <w:rFonts w:ascii="Times New Roman" w:hAnsi="Times New Roman" w:cs="Times New Roman"/>
          <w:sz w:val="24"/>
          <w:szCs w:val="24"/>
        </w:rPr>
        <w:t xml:space="preserve"> sangat bertanggung jawab dalam </w:t>
      </w:r>
      <w:r w:rsidR="00D21418" w:rsidRPr="00A60B96">
        <w:rPr>
          <w:rFonts w:ascii="Times New Roman" w:hAnsi="Times New Roman" w:cs="Times New Roman"/>
          <w:sz w:val="24"/>
          <w:szCs w:val="24"/>
        </w:rPr>
        <w:t xml:space="preserve">menjalankan budaya </w:t>
      </w:r>
      <w:r w:rsidR="00B55E45" w:rsidRPr="00B55E45">
        <w:rPr>
          <w:rFonts w:ascii="Times New Roman" w:hAnsi="Times New Roman" w:cs="Times New Roman"/>
          <w:i/>
          <w:sz w:val="24"/>
          <w:szCs w:val="24"/>
        </w:rPr>
        <w:t>yelim</w:t>
      </w:r>
      <w:r w:rsidR="00D21418"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00D21418" w:rsidRPr="00A60B96">
        <w:rPr>
          <w:rFonts w:ascii="Times New Roman" w:hAnsi="Times New Roman" w:cs="Times New Roman"/>
          <w:sz w:val="24"/>
          <w:szCs w:val="24"/>
        </w:rPr>
        <w:t xml:space="preserve"> di lingkungan masyarakat</w:t>
      </w:r>
    </w:p>
    <w:p w:rsidR="00B91458" w:rsidRPr="00A60B96" w:rsidRDefault="00B55E45" w:rsidP="00F03DB8">
      <w:pPr>
        <w:pStyle w:val="ListParagraph"/>
        <w:tabs>
          <w:tab w:val="left" w:pos="1837"/>
        </w:tabs>
        <w:spacing w:line="480" w:lineRule="auto"/>
        <w:ind w:left="1080"/>
        <w:jc w:val="both"/>
        <w:rPr>
          <w:rFonts w:ascii="Times New Roman" w:hAnsi="Times New Roman" w:cs="Times New Roman"/>
          <w:sz w:val="24"/>
          <w:szCs w:val="24"/>
        </w:rPr>
      </w:pPr>
      <w:r w:rsidRPr="00B55E45">
        <w:rPr>
          <w:rFonts w:ascii="Times New Roman" w:hAnsi="Times New Roman" w:cs="Times New Roman"/>
          <w:i/>
          <w:sz w:val="24"/>
          <w:szCs w:val="24"/>
        </w:rPr>
        <w:t>yelim</w:t>
      </w:r>
      <w:r w:rsidR="002E039F" w:rsidRPr="00A60B96">
        <w:rPr>
          <w:rFonts w:ascii="Times New Roman" w:hAnsi="Times New Roman" w:cs="Times New Roman"/>
          <w:sz w:val="24"/>
          <w:szCs w:val="24"/>
        </w:rPr>
        <w:t xml:space="preserve"> digunakan baik dalam duniawi, pemerintahan, adat dan agama kemudian termasuk hal sosial budaya, pendidikan, hal bencana ketika sumbangan dan bantuan makan minum dapat dikatakan </w:t>
      </w:r>
      <w:r w:rsidRPr="00B55E45">
        <w:rPr>
          <w:rFonts w:ascii="Times New Roman" w:hAnsi="Times New Roman" w:cs="Times New Roman"/>
          <w:i/>
          <w:sz w:val="24"/>
          <w:szCs w:val="24"/>
        </w:rPr>
        <w:t>yelim</w:t>
      </w:r>
      <w:r w:rsidR="002E039F" w:rsidRPr="00A60B96">
        <w:rPr>
          <w:rFonts w:ascii="Times New Roman" w:hAnsi="Times New Roman" w:cs="Times New Roman"/>
          <w:sz w:val="24"/>
          <w:szCs w:val="24"/>
        </w:rPr>
        <w:t xml:space="preserve"> dengan demikian namanya sumbangan atau bantuan yang di tetapkan oleh negara dalam bahasa indonesia orang kei sudah kenal dengan yang namaya bantuan sumbangan kepada orang lain dala</w:t>
      </w:r>
      <w:r w:rsidR="00B91458" w:rsidRPr="00A60B96">
        <w:rPr>
          <w:rFonts w:ascii="Times New Roman" w:hAnsi="Times New Roman" w:cs="Times New Roman"/>
          <w:sz w:val="24"/>
          <w:szCs w:val="24"/>
        </w:rPr>
        <w:t xml:space="preserve">m suka-duka itu namanya </w:t>
      </w:r>
      <w:r w:rsidRPr="00B55E45">
        <w:rPr>
          <w:rFonts w:ascii="Times New Roman" w:hAnsi="Times New Roman" w:cs="Times New Roman"/>
          <w:i/>
          <w:sz w:val="24"/>
          <w:szCs w:val="24"/>
        </w:rPr>
        <w:t>yelim</w:t>
      </w:r>
      <w:r w:rsidR="00B91458" w:rsidRPr="00A60B96">
        <w:rPr>
          <w:rFonts w:ascii="Times New Roman" w:hAnsi="Times New Roman" w:cs="Times New Roman"/>
          <w:sz w:val="24"/>
          <w:szCs w:val="24"/>
        </w:rPr>
        <w:t>.</w:t>
      </w:r>
    </w:p>
    <w:p w:rsidR="00F03DB8" w:rsidRPr="00A60B96" w:rsidRDefault="00767FD7" w:rsidP="00F03DB8">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B91458" w:rsidRPr="00A60B96">
        <w:rPr>
          <w:rFonts w:ascii="Times New Roman" w:hAnsi="Times New Roman" w:cs="Times New Roman"/>
          <w:sz w:val="24"/>
          <w:szCs w:val="24"/>
        </w:rPr>
        <w:t>O</w:t>
      </w:r>
      <w:r w:rsidR="002E039F" w:rsidRPr="00A60B96">
        <w:rPr>
          <w:rFonts w:ascii="Times New Roman" w:hAnsi="Times New Roman" w:cs="Times New Roman"/>
          <w:sz w:val="24"/>
          <w:szCs w:val="24"/>
        </w:rPr>
        <w:t xml:space="preserve">leh karena itu </w:t>
      </w:r>
      <w:r w:rsidR="00B55E45" w:rsidRPr="00B55E45">
        <w:rPr>
          <w:rFonts w:ascii="Times New Roman" w:hAnsi="Times New Roman" w:cs="Times New Roman"/>
          <w:i/>
          <w:sz w:val="24"/>
          <w:szCs w:val="24"/>
        </w:rPr>
        <w:t>yelim</w:t>
      </w:r>
      <w:r w:rsidR="002E039F" w:rsidRPr="00A60B96">
        <w:rPr>
          <w:rFonts w:ascii="Times New Roman" w:hAnsi="Times New Roman" w:cs="Times New Roman"/>
          <w:sz w:val="24"/>
          <w:szCs w:val="24"/>
        </w:rPr>
        <w:t xml:space="preserve"> adalah hasil pekerjaan dari kaki yang melangkah dengan tangan yang bekerja kemudian di pisahkan atau disisahkan kepada orang yang kebetulan mempunyai hajatan saat susah dan membutuhkan baik secara keluarga maupun tetangga yang memang tidak dikenal tetapi hidup bertetangga maka sudah merupakan suatu </w:t>
      </w:r>
      <w:r w:rsidR="002E039F" w:rsidRPr="00A60B96">
        <w:rPr>
          <w:rFonts w:ascii="Times New Roman" w:hAnsi="Times New Roman" w:cs="Times New Roman"/>
          <w:sz w:val="24"/>
          <w:szCs w:val="24"/>
        </w:rPr>
        <w:lastRenderedPageBreak/>
        <w:t xml:space="preserve">keharusan sebagai orang kei jadi kata </w:t>
      </w:r>
      <w:r w:rsidR="00B55E45" w:rsidRPr="00B55E45">
        <w:rPr>
          <w:rFonts w:ascii="Times New Roman" w:hAnsi="Times New Roman" w:cs="Times New Roman"/>
          <w:i/>
          <w:sz w:val="24"/>
          <w:szCs w:val="24"/>
        </w:rPr>
        <w:t>yelim</w:t>
      </w:r>
      <w:r w:rsidR="002E039F" w:rsidRPr="00A60B96">
        <w:rPr>
          <w:rFonts w:ascii="Times New Roman" w:hAnsi="Times New Roman" w:cs="Times New Roman"/>
          <w:sz w:val="24"/>
          <w:szCs w:val="24"/>
        </w:rPr>
        <w:t xml:space="preserve"> menurut budaya orang kei adalah hal yang membantu kema</w:t>
      </w:r>
      <w:r w:rsidR="00CF2A4C" w:rsidRPr="00A60B96">
        <w:rPr>
          <w:rFonts w:ascii="Times New Roman" w:hAnsi="Times New Roman" w:cs="Times New Roman"/>
          <w:sz w:val="24"/>
          <w:szCs w:val="24"/>
        </w:rPr>
        <w:t>nusiaan dalam hidup sehari-hari</w:t>
      </w:r>
    </w:p>
    <w:p w:rsidR="00B91458" w:rsidRPr="00A60B96" w:rsidRDefault="00767FD7" w:rsidP="00F03DB8">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AD18DA" w:rsidRPr="00A60B96">
        <w:rPr>
          <w:rFonts w:ascii="Times New Roman" w:hAnsi="Times New Roman" w:cs="Times New Roman"/>
          <w:sz w:val="24"/>
          <w:szCs w:val="24"/>
        </w:rPr>
        <w:t xml:space="preserve"> merupakan suatu budaya dan tradisi orang kei, kata </w:t>
      </w:r>
      <w:r w:rsidR="00B55E45" w:rsidRPr="00B55E45">
        <w:rPr>
          <w:rFonts w:ascii="Times New Roman" w:hAnsi="Times New Roman" w:cs="Times New Roman"/>
          <w:i/>
          <w:sz w:val="24"/>
          <w:szCs w:val="24"/>
        </w:rPr>
        <w:t>yelim</w:t>
      </w:r>
      <w:r w:rsidR="00AD18DA" w:rsidRPr="00A60B96">
        <w:rPr>
          <w:rFonts w:ascii="Times New Roman" w:hAnsi="Times New Roman" w:cs="Times New Roman"/>
          <w:sz w:val="24"/>
          <w:szCs w:val="24"/>
        </w:rPr>
        <w:t xml:space="preserve"> tidak memandang tentang kasta dan agama karena </w:t>
      </w:r>
      <w:r w:rsidR="00B55E45" w:rsidRPr="00B55E45">
        <w:rPr>
          <w:rFonts w:ascii="Times New Roman" w:hAnsi="Times New Roman" w:cs="Times New Roman"/>
          <w:i/>
          <w:sz w:val="24"/>
          <w:szCs w:val="24"/>
        </w:rPr>
        <w:t>yelim</w:t>
      </w:r>
      <w:r w:rsidR="00AD18DA" w:rsidRPr="00A60B96">
        <w:rPr>
          <w:rFonts w:ascii="Times New Roman" w:hAnsi="Times New Roman" w:cs="Times New Roman"/>
          <w:sz w:val="24"/>
          <w:szCs w:val="24"/>
        </w:rPr>
        <w:t xml:space="preserve"> adalah kata umum dan bagian juga dari larvul ngabal yang intinya namanya orang kei dan </w:t>
      </w:r>
      <w:proofErr w:type="gramStart"/>
      <w:r w:rsidR="00AD18DA" w:rsidRPr="00A60B96">
        <w:rPr>
          <w:rFonts w:ascii="Times New Roman" w:hAnsi="Times New Roman" w:cs="Times New Roman"/>
          <w:sz w:val="24"/>
          <w:szCs w:val="24"/>
        </w:rPr>
        <w:t>ia</w:t>
      </w:r>
      <w:proofErr w:type="gramEnd"/>
      <w:r w:rsidR="00AD18DA" w:rsidRPr="00A60B96">
        <w:rPr>
          <w:rFonts w:ascii="Times New Roman" w:hAnsi="Times New Roman" w:cs="Times New Roman"/>
          <w:sz w:val="24"/>
          <w:szCs w:val="24"/>
        </w:rPr>
        <w:t xml:space="preserve"> harus mengakui hal tersebut. </w:t>
      </w:r>
      <w:proofErr w:type="gramStart"/>
      <w:r w:rsidR="00AD18DA" w:rsidRPr="00A60B96">
        <w:rPr>
          <w:rFonts w:ascii="Times New Roman" w:hAnsi="Times New Roman" w:cs="Times New Roman"/>
          <w:sz w:val="24"/>
          <w:szCs w:val="24"/>
        </w:rPr>
        <w:t>demikian</w:t>
      </w:r>
      <w:proofErr w:type="gramEnd"/>
      <w:r w:rsidR="00AD18DA" w:rsidRPr="00A60B96">
        <w:rPr>
          <w:rFonts w:ascii="Times New Roman" w:hAnsi="Times New Roman" w:cs="Times New Roman"/>
          <w:sz w:val="24"/>
          <w:szCs w:val="24"/>
        </w:rPr>
        <w:t xml:space="preserve"> karena adat lahir terlebih dahulu sesudah itu baru agama dan agama tinggal didalam adat. </w:t>
      </w:r>
      <w:proofErr w:type="gramStart"/>
      <w:r w:rsidR="00AD18DA" w:rsidRPr="00A60B96">
        <w:rPr>
          <w:rFonts w:ascii="Times New Roman" w:hAnsi="Times New Roman" w:cs="Times New Roman"/>
          <w:sz w:val="24"/>
          <w:szCs w:val="24"/>
        </w:rPr>
        <w:t>istilanya</w:t>
      </w:r>
      <w:proofErr w:type="gramEnd"/>
      <w:r w:rsidR="00AD18DA" w:rsidRPr="00A60B96">
        <w:rPr>
          <w:rFonts w:ascii="Times New Roman" w:hAnsi="Times New Roman" w:cs="Times New Roman"/>
          <w:sz w:val="24"/>
          <w:szCs w:val="24"/>
        </w:rPr>
        <w:t xml:space="preserve"> adat lahir kemudian kasta terus agama, jadi kata ini ada berdasarkan adat oleh karena itu tidak memandang golongan dalam </w:t>
      </w:r>
      <w:r w:rsidR="00B55E45" w:rsidRPr="00B55E45">
        <w:rPr>
          <w:rFonts w:ascii="Times New Roman" w:hAnsi="Times New Roman" w:cs="Times New Roman"/>
          <w:i/>
          <w:sz w:val="24"/>
          <w:szCs w:val="24"/>
        </w:rPr>
        <w:t>yelim</w:t>
      </w:r>
      <w:r w:rsidR="00AD18DA" w:rsidRPr="00A60B96">
        <w:rPr>
          <w:rFonts w:ascii="Times New Roman" w:hAnsi="Times New Roman" w:cs="Times New Roman"/>
          <w:sz w:val="24"/>
          <w:szCs w:val="24"/>
        </w:rPr>
        <w:t xml:space="preserve"> karena semua punya kewajiban. </w:t>
      </w:r>
      <w:proofErr w:type="gramStart"/>
      <w:r w:rsidR="00AD18DA" w:rsidRPr="00A60B96">
        <w:rPr>
          <w:rFonts w:ascii="Times New Roman" w:hAnsi="Times New Roman" w:cs="Times New Roman"/>
          <w:sz w:val="24"/>
          <w:szCs w:val="24"/>
        </w:rPr>
        <w:t>Agama boleh memisahkan tetapi adat tidak boleh memisahkan karena orang kei mempunyai banyak marga, banyak kampung tetapi orang kei dilahirkan bagaikan satu butir telur yang menetas menjadi orang banyak itu yang di katakan bahwa "</w:t>
      </w:r>
      <w:r w:rsidR="00AD18DA" w:rsidRPr="00A60B96">
        <w:rPr>
          <w:rFonts w:ascii="Times New Roman" w:hAnsi="Times New Roman" w:cs="Times New Roman"/>
          <w:i/>
          <w:sz w:val="24"/>
          <w:szCs w:val="24"/>
        </w:rPr>
        <w:t>wir lar ni baba</w:t>
      </w:r>
      <w:r w:rsidR="00AD18DA" w:rsidRPr="00A60B96">
        <w:rPr>
          <w:rFonts w:ascii="Times New Roman" w:hAnsi="Times New Roman" w:cs="Times New Roman"/>
          <w:sz w:val="24"/>
          <w:szCs w:val="24"/>
        </w:rPr>
        <w:t>" dan bagaikan "</w:t>
      </w:r>
      <w:r w:rsidR="00AD18DA" w:rsidRPr="00A60B96">
        <w:rPr>
          <w:rFonts w:ascii="Times New Roman" w:hAnsi="Times New Roman" w:cs="Times New Roman"/>
          <w:i/>
          <w:sz w:val="24"/>
          <w:szCs w:val="24"/>
        </w:rPr>
        <w:t>vuut mehe ngivun manut mehe ni tilur</w:t>
      </w:r>
      <w:r w:rsidR="00B91458" w:rsidRPr="00A60B96">
        <w:rPr>
          <w:rFonts w:ascii="Times New Roman" w:hAnsi="Times New Roman" w:cs="Times New Roman"/>
          <w:sz w:val="24"/>
          <w:szCs w:val="24"/>
        </w:rPr>
        <w:t>".</w:t>
      </w:r>
      <w:proofErr w:type="gramEnd"/>
    </w:p>
    <w:p w:rsidR="00B91458" w:rsidRPr="00A60B96" w:rsidRDefault="00767FD7" w:rsidP="00550DFD">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91458" w:rsidRPr="00A60B96">
        <w:rPr>
          <w:rFonts w:ascii="Times New Roman" w:hAnsi="Times New Roman" w:cs="Times New Roman"/>
          <w:sz w:val="24"/>
          <w:szCs w:val="24"/>
        </w:rPr>
        <w:t>J</w:t>
      </w:r>
      <w:r w:rsidR="00AD18DA" w:rsidRPr="00A60B96">
        <w:rPr>
          <w:rFonts w:ascii="Times New Roman" w:hAnsi="Times New Roman" w:cs="Times New Roman"/>
          <w:sz w:val="24"/>
          <w:szCs w:val="24"/>
        </w:rPr>
        <w:t xml:space="preserve">adi prinsip orang kei dalam </w:t>
      </w:r>
      <w:r w:rsidR="00B55E45" w:rsidRPr="00B55E45">
        <w:rPr>
          <w:rFonts w:ascii="Times New Roman" w:hAnsi="Times New Roman" w:cs="Times New Roman"/>
          <w:i/>
          <w:sz w:val="24"/>
          <w:szCs w:val="24"/>
        </w:rPr>
        <w:t>yelim</w:t>
      </w:r>
      <w:r w:rsidR="00AD18DA" w:rsidRPr="00A60B96">
        <w:rPr>
          <w:rFonts w:ascii="Times New Roman" w:hAnsi="Times New Roman" w:cs="Times New Roman"/>
          <w:sz w:val="24"/>
          <w:szCs w:val="24"/>
        </w:rPr>
        <w:t xml:space="preserve"> tidak membedakan </w:t>
      </w:r>
      <w:r w:rsidR="00F03DB8" w:rsidRPr="00A60B96">
        <w:rPr>
          <w:rFonts w:ascii="Times New Roman" w:hAnsi="Times New Roman" w:cs="Times New Roman"/>
          <w:sz w:val="24"/>
          <w:szCs w:val="24"/>
        </w:rPr>
        <w:t>a</w:t>
      </w:r>
      <w:r w:rsidR="00550DFD" w:rsidRPr="00A60B96">
        <w:rPr>
          <w:rFonts w:ascii="Times New Roman" w:hAnsi="Times New Roman" w:cs="Times New Roman"/>
          <w:sz w:val="24"/>
          <w:szCs w:val="24"/>
        </w:rPr>
        <w:t>ntara kasta tinggi atau rendah.</w:t>
      </w:r>
      <w:proofErr w:type="gramEnd"/>
      <w:r w:rsidR="00550DFD" w:rsidRPr="00A60B96">
        <w:rPr>
          <w:rFonts w:ascii="Times New Roman" w:hAnsi="Times New Roman" w:cs="Times New Roman"/>
          <w:sz w:val="24"/>
          <w:szCs w:val="24"/>
        </w:rPr>
        <w:t xml:space="preserve"> </w:t>
      </w:r>
      <w:proofErr w:type="gramStart"/>
      <w:r w:rsidR="008B73D3" w:rsidRPr="00A60B96">
        <w:rPr>
          <w:rFonts w:ascii="Times New Roman" w:hAnsi="Times New Roman" w:cs="Times New Roman"/>
          <w:sz w:val="24"/>
          <w:szCs w:val="24"/>
        </w:rPr>
        <w:t>khusus</w:t>
      </w:r>
      <w:proofErr w:type="gramEnd"/>
      <w:r w:rsidR="008B73D3" w:rsidRPr="00A60B96">
        <w:rPr>
          <w:rFonts w:ascii="Times New Roman" w:hAnsi="Times New Roman" w:cs="Times New Roman"/>
          <w:sz w:val="24"/>
          <w:szCs w:val="24"/>
        </w:rPr>
        <w:t xml:space="preserve"> untuk persoalan kasta muncul sedikit extreme dalam perkawinan karena di kei kecil </w:t>
      </w:r>
      <w:r w:rsidR="00B55E45" w:rsidRPr="00B55E45">
        <w:rPr>
          <w:rFonts w:ascii="Times New Roman" w:hAnsi="Times New Roman" w:cs="Times New Roman"/>
          <w:i/>
          <w:sz w:val="24"/>
          <w:szCs w:val="24"/>
        </w:rPr>
        <w:t>yelim</w:t>
      </w:r>
      <w:r w:rsidR="008B73D3" w:rsidRPr="00A60B96">
        <w:rPr>
          <w:rFonts w:ascii="Times New Roman" w:hAnsi="Times New Roman" w:cs="Times New Roman"/>
          <w:sz w:val="24"/>
          <w:szCs w:val="24"/>
        </w:rPr>
        <w:t xml:space="preserve"> dilakukan dalam acara perkawinan menyangkut dengan harta saja. </w:t>
      </w:r>
      <w:proofErr w:type="gramStart"/>
      <w:r w:rsidR="008B73D3" w:rsidRPr="00A60B96">
        <w:rPr>
          <w:rFonts w:ascii="Times New Roman" w:hAnsi="Times New Roman" w:cs="Times New Roman"/>
          <w:sz w:val="24"/>
          <w:szCs w:val="24"/>
        </w:rPr>
        <w:t>Dalam persoalan kasta sudah di atur bahwa tidak boleh melanggar aturan adat yang sudah di tetapkan oleh leluhur karena dari masyarakat kei kecil sendiri sudah tahu yang mana kasta atas dan bawah sudah jelas tidak diizinkan un</w:t>
      </w:r>
      <w:r w:rsidR="00CF2A4C" w:rsidRPr="00A60B96">
        <w:rPr>
          <w:rFonts w:ascii="Times New Roman" w:hAnsi="Times New Roman" w:cs="Times New Roman"/>
          <w:sz w:val="24"/>
          <w:szCs w:val="24"/>
        </w:rPr>
        <w:t>tuk kawin dan harus di pisahkan.</w:t>
      </w:r>
      <w:proofErr w:type="gramEnd"/>
      <w:r w:rsidR="00CF2A4C"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menurut</w:t>
      </w:r>
      <w:proofErr w:type="gramEnd"/>
      <w:r w:rsidR="004D0C64" w:rsidRPr="00A60B96">
        <w:rPr>
          <w:rFonts w:ascii="Times New Roman" w:hAnsi="Times New Roman" w:cs="Times New Roman"/>
          <w:sz w:val="24"/>
          <w:szCs w:val="24"/>
        </w:rPr>
        <w:t xml:space="preserve"> Fela Izzul Islamiyah dan Ashif Az Zhafi, </w:t>
      </w:r>
      <w:r w:rsidR="004D0C64" w:rsidRPr="00A60B96">
        <w:rPr>
          <w:rFonts w:ascii="Times New Roman" w:hAnsi="Times New Roman" w:cs="Times New Roman"/>
          <w:sz w:val="24"/>
          <w:szCs w:val="24"/>
        </w:rPr>
        <w:lastRenderedPageBreak/>
        <w:t>mer</w:t>
      </w:r>
      <w:r w:rsidR="000E7AA3" w:rsidRPr="00A60B96">
        <w:rPr>
          <w:rFonts w:ascii="Times New Roman" w:hAnsi="Times New Roman" w:cs="Times New Roman"/>
          <w:sz w:val="24"/>
          <w:szCs w:val="24"/>
        </w:rPr>
        <w:t>eka percaya tradisi tersebut me</w:t>
      </w:r>
      <w:r w:rsidR="004D0C64" w:rsidRPr="00A60B96">
        <w:rPr>
          <w:rFonts w:ascii="Times New Roman" w:hAnsi="Times New Roman" w:cs="Times New Roman"/>
          <w:sz w:val="24"/>
          <w:szCs w:val="24"/>
        </w:rPr>
        <w:t xml:space="preserve">rupakan warisan nenek moyang dan harus dilestarikan dengan cara mengadakan sampai generasi sekarang. </w:t>
      </w:r>
      <w:proofErr w:type="gramStart"/>
      <w:r w:rsidR="004D0C64" w:rsidRPr="00A60B96">
        <w:rPr>
          <w:rFonts w:ascii="Times New Roman" w:hAnsi="Times New Roman" w:cs="Times New Roman"/>
          <w:sz w:val="24"/>
          <w:szCs w:val="24"/>
        </w:rPr>
        <w:t>Alasan dilakukan secara turun-temurun karena kepercayaan untuk menghormati leluhur atau melestarikan kebudayaan yang sudah ada di suatu daerah.</w:t>
      </w:r>
      <w:proofErr w:type="gramEnd"/>
      <w:r w:rsidR="00B91458" w:rsidRPr="00A60B96">
        <w:rPr>
          <w:rFonts w:ascii="Times New Roman" w:hAnsi="Times New Roman" w:cs="Times New Roman"/>
          <w:sz w:val="24"/>
          <w:szCs w:val="24"/>
        </w:rPr>
        <w:t xml:space="preserve"> </w:t>
      </w:r>
    </w:p>
    <w:p w:rsidR="0035555E" w:rsidRPr="00A60B96" w:rsidRDefault="00767FD7" w:rsidP="0035555E">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Dusun Watran masih sangat kental dengan adat dan kebudayaan yang dipegang erat hingga sekarang.</w:t>
      </w:r>
      <w:proofErr w:type="gramEnd"/>
      <w:r w:rsidR="004D0C64" w:rsidRPr="00A60B96">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 xml:space="preserve">Dimulai dengan perayaan besar, ritual kebudayaan tak pernah ketinggalan termasuk setiap pelaksa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lam bentuk acara perkawinan, kedukaan dan kegiatan lainnya yang membutuhkan bantuan tanggungan dari setiap masyarakat.</w:t>
      </w:r>
      <w:proofErr w:type="gramEnd"/>
      <w:r w:rsidR="004D0C64" w:rsidRPr="00A60B96">
        <w:rPr>
          <w:rFonts w:ascii="Times New Roman" w:hAnsi="Times New Roman" w:cs="Times New Roman"/>
          <w:sz w:val="24"/>
          <w:szCs w:val="24"/>
        </w:rPr>
        <w:t xml:space="preserve"> Dusun Watran memiliki adat yang sangat kental tentang bagaimana dalam proses pelaksana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i jalankan,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entunya menjadi tanggung jawab besar bagi setiap orang, terlebih lagi</w:t>
      </w:r>
      <w:r w:rsidR="00B91458" w:rsidRPr="00A60B96">
        <w:rPr>
          <w:rFonts w:ascii="Times New Roman" w:hAnsi="Times New Roman" w:cs="Times New Roman"/>
          <w:sz w:val="24"/>
          <w:szCs w:val="24"/>
        </w:rPr>
        <w:t xml:space="preserve"> bagi masyarakat Dusun Watran, d</w:t>
      </w:r>
      <w:r w:rsidR="004D0C64" w:rsidRPr="00A60B96">
        <w:rPr>
          <w:rFonts w:ascii="Times New Roman" w:hAnsi="Times New Roman" w:cs="Times New Roman"/>
          <w:sz w:val="24"/>
          <w:szCs w:val="24"/>
        </w:rPr>
        <w:t xml:space="preserve">i Dusun Watran setiap warga masyarakat mempunyai hak dan kewajiban dalam memberikan tangungan pada masyarakat yang sedang melakukan kegiatan atau acara besar. </w:t>
      </w:r>
    </w:p>
    <w:p w:rsidR="00CF2A4C" w:rsidRPr="00A60B96" w:rsidRDefault="00767FD7" w:rsidP="0035555E">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0C64" w:rsidRPr="00A60B96">
        <w:rPr>
          <w:rFonts w:ascii="Times New Roman" w:hAnsi="Times New Roman" w:cs="Times New Roman"/>
          <w:sz w:val="24"/>
          <w:szCs w:val="24"/>
        </w:rPr>
        <w:t xml:space="preserve">Salah satu pelaksanan tradisi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tidak terlepas dari spirit kehidupan masyarakat kei yang memiliki rasa kebersamaan dan saling memiliki yang sangat tinggi.</w:t>
      </w:r>
      <w:proofErr w:type="gramEnd"/>
      <w:r w:rsidR="004D0C64" w:rsidRPr="00A60B96">
        <w:rPr>
          <w:rFonts w:ascii="Times New Roman" w:hAnsi="Times New Roman" w:cs="Times New Roman"/>
          <w:sz w:val="24"/>
          <w:szCs w:val="24"/>
        </w:rPr>
        <w:t xml:space="preserve"> Rasa kebersamaan dan saling memiliki ini dapat dilihat dari falsafah hidup masyarakat kei yaitu "</w:t>
      </w:r>
      <w:r w:rsidR="004D0C64" w:rsidRPr="00A60B96">
        <w:rPr>
          <w:rFonts w:ascii="Times New Roman" w:hAnsi="Times New Roman" w:cs="Times New Roman"/>
          <w:i/>
          <w:sz w:val="24"/>
          <w:szCs w:val="24"/>
        </w:rPr>
        <w:t>ain ni ain"</w:t>
      </w:r>
      <w:r w:rsidR="004D0C64" w:rsidRPr="00A60B96">
        <w:rPr>
          <w:rFonts w:ascii="Times New Roman" w:hAnsi="Times New Roman" w:cs="Times New Roman"/>
          <w:sz w:val="24"/>
          <w:szCs w:val="24"/>
        </w:rPr>
        <w:t>, (Muhamad Ali Kilitubun</w:t>
      </w:r>
      <w:proofErr w:type="gramStart"/>
      <w:r w:rsidR="004D0C64" w:rsidRPr="00A60B96">
        <w:rPr>
          <w:rFonts w:ascii="Times New Roman" w:hAnsi="Times New Roman" w:cs="Times New Roman"/>
          <w:sz w:val="24"/>
          <w:szCs w:val="24"/>
        </w:rPr>
        <w:t>,2023:71</w:t>
      </w:r>
      <w:proofErr w:type="gramEnd"/>
      <w:r w:rsidR="004D0C64" w:rsidRPr="00A60B96">
        <w:rPr>
          <w:rFonts w:ascii="Times New Roman" w:hAnsi="Times New Roman" w:cs="Times New Roman"/>
          <w:sz w:val="24"/>
          <w:szCs w:val="24"/>
        </w:rPr>
        <w:t>).</w:t>
      </w:r>
    </w:p>
    <w:p w:rsidR="00CF2A4C" w:rsidRPr="00A60B96" w:rsidRDefault="004D0C64" w:rsidP="00CF2A4C">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sz w:val="24"/>
          <w:szCs w:val="24"/>
        </w:rPr>
        <w:lastRenderedPageBreak/>
        <w:t xml:space="preserve">Proses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yang dilakukan di mulai dengan masing-masing keluarga pertalian di wajibkan dalam setiap mata rumah atau marga dan di pimpin oleh kepala seniri (kepala marga) kemudian berpatungan dalam bentuk sumbangan uang dan barang secara suka rela kepada orang yang melakukan hajatan sebelum hajatan di lakukan minimal H-1 sebelum acara.</w:t>
      </w:r>
    </w:p>
    <w:p w:rsidR="0035555E" w:rsidRPr="00A60B96" w:rsidRDefault="00767FD7" w:rsidP="00CF2A4C">
      <w:pPr>
        <w:pStyle w:val="ListParagraph"/>
        <w:tabs>
          <w:tab w:val="left" w:pos="1837"/>
        </w:tabs>
        <w:spacing w:line="480" w:lineRule="auto"/>
        <w:ind w:left="1170"/>
        <w:jc w:val="both"/>
        <w:rPr>
          <w:rFonts w:ascii="Times New Roman" w:hAnsi="Times New Roman" w:cs="Times New Roman"/>
          <w:sz w:val="24"/>
          <w:szCs w:val="24"/>
        </w:rPr>
      </w:pPr>
      <w:r>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dalam acara perkawinan masyarakat Dusun Watran mempunyai proses peminangan yang berlangsung biasanya disebut dengan (</w:t>
      </w:r>
      <w:proofErr w:type="gramStart"/>
      <w:r w:rsidR="004D0C64" w:rsidRPr="00A60B96">
        <w:rPr>
          <w:rFonts w:ascii="Times New Roman" w:hAnsi="Times New Roman" w:cs="Times New Roman"/>
          <w:i/>
          <w:sz w:val="24"/>
          <w:szCs w:val="24"/>
        </w:rPr>
        <w:t>tai</w:t>
      </w:r>
      <w:proofErr w:type="gramEnd"/>
      <w:r w:rsidR="004D0C64" w:rsidRPr="00A60B96">
        <w:rPr>
          <w:rFonts w:ascii="Times New Roman" w:hAnsi="Times New Roman" w:cs="Times New Roman"/>
          <w:i/>
          <w:sz w:val="24"/>
          <w:szCs w:val="24"/>
        </w:rPr>
        <w:t xml:space="preserve"> rat yafuk</w:t>
      </w:r>
      <w:r w:rsidR="004D0C64" w:rsidRPr="00A60B96">
        <w:rPr>
          <w:rFonts w:ascii="Times New Roman" w:hAnsi="Times New Roman" w:cs="Times New Roman"/>
          <w:sz w:val="24"/>
          <w:szCs w:val="24"/>
        </w:rPr>
        <w:t xml:space="preserve">) misalnya, sebelum masuk dalam tahap ini keluarga dari pihak pria melakukan rapat atau kumpul keluarga untuk membahas soal persiapan peminangan secara matang, kemudian dari situ datang dilihat kemampuan keluarga pria yang akan terpublikasi melaluai acara perkawinan. </w:t>
      </w:r>
      <w:proofErr w:type="gramStart"/>
      <w:r w:rsidR="004D0C64" w:rsidRPr="00A60B96">
        <w:rPr>
          <w:rFonts w:ascii="Times New Roman" w:hAnsi="Times New Roman" w:cs="Times New Roman"/>
          <w:sz w:val="24"/>
          <w:szCs w:val="24"/>
        </w:rPr>
        <w:t>maka</w:t>
      </w:r>
      <w:proofErr w:type="gramEnd"/>
      <w:r w:rsidR="004D0C64" w:rsidRPr="00A60B96">
        <w:rPr>
          <w:rFonts w:ascii="Times New Roman" w:hAnsi="Times New Roman" w:cs="Times New Roman"/>
          <w:sz w:val="24"/>
          <w:szCs w:val="24"/>
        </w:rPr>
        <w:t xml:space="preserve"> sangat perlu keterlibatan semua keluagra berdasarkan marga karena ini merupan teruhan harga diri dari pada keluarga pria demi menghormati martabat seorang wanita. </w:t>
      </w:r>
    </w:p>
    <w:p w:rsidR="00CF2A4C" w:rsidRPr="00A60B96" w:rsidRDefault="00767FD7" w:rsidP="00CF2A4C">
      <w:pPr>
        <w:pStyle w:val="ListParagraph"/>
        <w:tabs>
          <w:tab w:val="left" w:pos="1837"/>
        </w:tabs>
        <w:spacing w:line="480" w:lineRule="auto"/>
        <w:ind w:left="1170"/>
        <w:jc w:val="both"/>
        <w:rPr>
          <w:rFonts w:ascii="Times New Roman" w:hAnsi="Times New Roman" w:cs="Times New Roman"/>
          <w:sz w:val="24"/>
          <w:szCs w:val="24"/>
        </w:rPr>
      </w:pPr>
      <w:r>
        <w:rPr>
          <w:rFonts w:ascii="Times New Roman" w:hAnsi="Times New Roman" w:cs="Times New Roman"/>
          <w:sz w:val="24"/>
          <w:szCs w:val="24"/>
        </w:rPr>
        <w:t xml:space="preserve">        </w:t>
      </w:r>
      <w:r w:rsidR="004D0C64" w:rsidRPr="00A60B96">
        <w:rPr>
          <w:rFonts w:ascii="Times New Roman" w:hAnsi="Times New Roman" w:cs="Times New Roman"/>
          <w:sz w:val="24"/>
          <w:szCs w:val="24"/>
        </w:rPr>
        <w:t>Setelah itu untuk dapat mengumpulkan keluarga dari dua pihak maka dapat dilakukan yang namanya (</w:t>
      </w:r>
      <w:r w:rsidR="004D0C64" w:rsidRPr="00A60B96">
        <w:rPr>
          <w:rFonts w:ascii="Times New Roman" w:hAnsi="Times New Roman" w:cs="Times New Roman"/>
          <w:i/>
          <w:sz w:val="24"/>
          <w:szCs w:val="24"/>
        </w:rPr>
        <w:t>teng wear naneang</w:t>
      </w:r>
      <w:r w:rsidR="004D0C64" w:rsidRPr="00A60B96">
        <w:rPr>
          <w:rFonts w:ascii="Times New Roman" w:hAnsi="Times New Roman" w:cs="Times New Roman"/>
          <w:sz w:val="24"/>
          <w:szCs w:val="24"/>
        </w:rPr>
        <w:t>) yang artinya duduk bersama menikmati hidanga sambil membahas apa yang dimaksud secara kekeluargaan sebagai salah satu cara untuk mengundang semua keluarga dari ibu maupun bapak mulai dari mata rumah maupun marga (</w:t>
      </w:r>
      <w:r w:rsidR="004D0C64" w:rsidRPr="00A60B96">
        <w:rPr>
          <w:rFonts w:ascii="Times New Roman" w:hAnsi="Times New Roman" w:cs="Times New Roman"/>
          <w:i/>
          <w:sz w:val="24"/>
          <w:szCs w:val="24"/>
        </w:rPr>
        <w:t>riin faam)</w:t>
      </w:r>
      <w:r w:rsidR="004D0C64" w:rsidRPr="00A60B96">
        <w:rPr>
          <w:rFonts w:ascii="Times New Roman" w:hAnsi="Times New Roman" w:cs="Times New Roman"/>
          <w:sz w:val="24"/>
          <w:szCs w:val="24"/>
        </w:rPr>
        <w:t xml:space="preserve"> untuk menghadiri pertemuan tersebut agar dapat memutuskan besarnya </w:t>
      </w:r>
      <w:r w:rsidR="00B55E45" w:rsidRPr="00B55E45">
        <w:rPr>
          <w:rFonts w:ascii="Times New Roman" w:hAnsi="Times New Roman" w:cs="Times New Roman"/>
          <w:i/>
          <w:sz w:val="24"/>
          <w:szCs w:val="24"/>
        </w:rPr>
        <w:t>yelim</w:t>
      </w:r>
      <w:r w:rsidR="004D0C64" w:rsidRPr="00A60B96">
        <w:rPr>
          <w:rFonts w:ascii="Times New Roman" w:hAnsi="Times New Roman" w:cs="Times New Roman"/>
          <w:sz w:val="24"/>
          <w:szCs w:val="24"/>
        </w:rPr>
        <w:t xml:space="preserve"> yang akan di serahkan pada saat proses peminangan. </w:t>
      </w:r>
    </w:p>
    <w:p w:rsidR="00B91458" w:rsidRPr="00A60B96" w:rsidRDefault="00CF2A4C" w:rsidP="00B91458">
      <w:pPr>
        <w:pStyle w:val="ListParagraph"/>
        <w:tabs>
          <w:tab w:val="left" w:pos="1837"/>
        </w:tabs>
        <w:spacing w:line="480" w:lineRule="auto"/>
        <w:ind w:left="1170"/>
        <w:jc w:val="both"/>
        <w:rPr>
          <w:rFonts w:ascii="Times New Roman" w:hAnsi="Times New Roman" w:cs="Times New Roman"/>
          <w:sz w:val="24"/>
          <w:szCs w:val="24"/>
        </w:rPr>
      </w:pPr>
      <w:r w:rsidRPr="00A60B96">
        <w:rPr>
          <w:rFonts w:ascii="Times New Roman" w:hAnsi="Times New Roman" w:cs="Times New Roman"/>
          <w:sz w:val="24"/>
          <w:szCs w:val="24"/>
        </w:rPr>
        <w:lastRenderedPageBreak/>
        <w:t>M</w:t>
      </w:r>
      <w:r w:rsidR="004D0C64" w:rsidRPr="00A60B96">
        <w:rPr>
          <w:rFonts w:ascii="Times New Roman" w:hAnsi="Times New Roman" w:cs="Times New Roman"/>
          <w:sz w:val="24"/>
          <w:szCs w:val="24"/>
        </w:rPr>
        <w:t>enurut pasal 1 Undang-Undang nomor 1 Tahun 1974 tetang perkawinan, perkawinan adalah ikatan lahir dan batin seorang pria dengan seorang wanita sebagai suami istri dengan tujuan membentuk keluarga (rumah tangga) yang bahagia dan kekal berdasarkan Ketuhanan Yang Maha Esa.</w:t>
      </w:r>
    </w:p>
    <w:p w:rsidR="00FA5705" w:rsidRPr="00A60B96" w:rsidRDefault="00B55E45" w:rsidP="00D21418">
      <w:pPr>
        <w:pStyle w:val="ListParagraph"/>
        <w:numPr>
          <w:ilvl w:val="0"/>
          <w:numId w:val="33"/>
        </w:numPr>
        <w:tabs>
          <w:tab w:val="left" w:pos="1837"/>
        </w:tabs>
        <w:spacing w:line="480" w:lineRule="auto"/>
        <w:jc w:val="both"/>
        <w:rPr>
          <w:rFonts w:ascii="Times New Roman" w:hAnsi="Times New Roman" w:cs="Times New Roman"/>
          <w:sz w:val="24"/>
          <w:szCs w:val="24"/>
        </w:rPr>
      </w:pPr>
      <w:r w:rsidRPr="00B55E45">
        <w:rPr>
          <w:rFonts w:ascii="Times New Roman" w:hAnsi="Times New Roman" w:cs="Times New Roman"/>
          <w:b/>
          <w:i/>
          <w:sz w:val="24"/>
          <w:szCs w:val="24"/>
        </w:rPr>
        <w:t>Maren</w:t>
      </w:r>
      <w:r w:rsidR="004D0C64" w:rsidRPr="00A60B96">
        <w:rPr>
          <w:rFonts w:ascii="Times New Roman" w:hAnsi="Times New Roman" w:cs="Times New Roman"/>
          <w:b/>
          <w:sz w:val="24"/>
          <w:szCs w:val="24"/>
        </w:rPr>
        <w:t xml:space="preserve"> sebagai tanggung jawab masyarakat Dusun Watran</w:t>
      </w:r>
    </w:p>
    <w:p w:rsidR="00CF2A4C" w:rsidRPr="00A60B96" w:rsidRDefault="00F03DB8" w:rsidP="00F03DB8">
      <w:pPr>
        <w:pStyle w:val="ListParagraph"/>
        <w:tabs>
          <w:tab w:val="left" w:pos="1837"/>
        </w:tabs>
        <w:spacing w:line="480" w:lineRule="auto"/>
        <w:ind w:left="1080"/>
        <w:jc w:val="both"/>
        <w:rPr>
          <w:rFonts w:ascii="Times New Roman" w:hAnsi="Times New Roman" w:cs="Times New Roman"/>
          <w:sz w:val="24"/>
          <w:szCs w:val="24"/>
        </w:rPr>
      </w:pPr>
      <w:proofErr w:type="gramStart"/>
      <w:r w:rsidRPr="00A60B96">
        <w:rPr>
          <w:rFonts w:ascii="Times New Roman" w:hAnsi="Times New Roman" w:cs="Times New Roman"/>
          <w:sz w:val="24"/>
          <w:szCs w:val="24"/>
        </w:rPr>
        <w:t>D</w:t>
      </w:r>
      <w:r w:rsidR="001B7A67" w:rsidRPr="00A60B96">
        <w:rPr>
          <w:rFonts w:ascii="Times New Roman" w:hAnsi="Times New Roman" w:cs="Times New Roman"/>
          <w:sz w:val="24"/>
          <w:szCs w:val="24"/>
        </w:rPr>
        <w:t xml:space="preserve">alam </w:t>
      </w:r>
      <w:r w:rsidR="00B55E45" w:rsidRPr="00B55E45">
        <w:rPr>
          <w:rFonts w:ascii="Times New Roman" w:hAnsi="Times New Roman" w:cs="Times New Roman"/>
          <w:i/>
          <w:sz w:val="24"/>
          <w:szCs w:val="24"/>
        </w:rPr>
        <w:t>maren</w:t>
      </w:r>
      <w:r w:rsidR="001B7A67" w:rsidRPr="00A60B96">
        <w:rPr>
          <w:rFonts w:ascii="Times New Roman" w:hAnsi="Times New Roman" w:cs="Times New Roman"/>
          <w:sz w:val="24"/>
          <w:szCs w:val="24"/>
        </w:rPr>
        <w:t xml:space="preserve"> sudah menjadi tanggung jawab masyarakat kei untuk sama-sama membangun suatu tujuan atau pekerjaan secara gotong-royong, </w:t>
      </w:r>
      <w:r w:rsidR="00B55E45" w:rsidRPr="00B55E45">
        <w:rPr>
          <w:rFonts w:ascii="Times New Roman" w:hAnsi="Times New Roman" w:cs="Times New Roman"/>
          <w:i/>
          <w:sz w:val="24"/>
          <w:szCs w:val="24"/>
        </w:rPr>
        <w:t>maren</w:t>
      </w:r>
      <w:r w:rsidR="001B7A67" w:rsidRPr="00A60B96">
        <w:rPr>
          <w:rFonts w:ascii="Times New Roman" w:hAnsi="Times New Roman" w:cs="Times New Roman"/>
          <w:sz w:val="24"/>
          <w:szCs w:val="24"/>
        </w:rPr>
        <w:t xml:space="preserve"> dapat di jalankan tidak perlu adanya perintah kecuali ada pemberitahuan dari keluarga yang mempunyai hajatan, karena </w:t>
      </w:r>
      <w:r w:rsidR="00B55E45" w:rsidRPr="00B55E45">
        <w:rPr>
          <w:rFonts w:ascii="Times New Roman" w:hAnsi="Times New Roman" w:cs="Times New Roman"/>
          <w:i/>
          <w:sz w:val="24"/>
          <w:szCs w:val="24"/>
        </w:rPr>
        <w:t>maren</w:t>
      </w:r>
      <w:r w:rsidR="001B7A67" w:rsidRPr="00A60B96">
        <w:rPr>
          <w:rFonts w:ascii="Times New Roman" w:hAnsi="Times New Roman" w:cs="Times New Roman"/>
          <w:sz w:val="24"/>
          <w:szCs w:val="24"/>
        </w:rPr>
        <w:t xml:space="preserve"> dilakukan berdasarkan kesadaran dari lingkungan yang masyarakatnya m</w:t>
      </w:r>
      <w:r w:rsidR="00CF2A4C" w:rsidRPr="00A60B96">
        <w:rPr>
          <w:rFonts w:ascii="Times New Roman" w:hAnsi="Times New Roman" w:cs="Times New Roman"/>
          <w:sz w:val="24"/>
          <w:szCs w:val="24"/>
        </w:rPr>
        <w:t>eliliki rasa peduli yang tinggi.</w:t>
      </w:r>
      <w:proofErr w:type="gramEnd"/>
    </w:p>
    <w:p w:rsidR="00FD600B" w:rsidRPr="00A60B96" w:rsidRDefault="00767FD7" w:rsidP="00F03DB8">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F03DB8" w:rsidRPr="00A60B96">
        <w:rPr>
          <w:rFonts w:ascii="Times New Roman" w:hAnsi="Times New Roman" w:cs="Times New Roman"/>
          <w:sz w:val="24"/>
          <w:szCs w:val="24"/>
        </w:rPr>
        <w:t>P</w:t>
      </w:r>
      <w:r w:rsidR="001323B8" w:rsidRPr="00A60B96">
        <w:rPr>
          <w:rFonts w:ascii="Times New Roman" w:hAnsi="Times New Roman" w:cs="Times New Roman"/>
          <w:sz w:val="24"/>
          <w:szCs w:val="24"/>
        </w:rPr>
        <w:t xml:space="preserve">ersoalan kasta dalam suatu pekerjaan </w:t>
      </w:r>
      <w:r w:rsidR="00B55E45" w:rsidRPr="00B55E45">
        <w:rPr>
          <w:rFonts w:ascii="Times New Roman" w:hAnsi="Times New Roman" w:cs="Times New Roman"/>
          <w:i/>
          <w:sz w:val="24"/>
          <w:szCs w:val="24"/>
        </w:rPr>
        <w:t>maren</w:t>
      </w:r>
      <w:r w:rsidR="001323B8" w:rsidRPr="00A60B96">
        <w:rPr>
          <w:rFonts w:ascii="Times New Roman" w:hAnsi="Times New Roman" w:cs="Times New Roman"/>
          <w:sz w:val="24"/>
          <w:szCs w:val="24"/>
        </w:rPr>
        <w:t xml:space="preserve"> tidak memandang hal itu karena orang kei sudah tahu bahwa persoalan kasta ini hadir pada saat hal perkawinan saja dan itu dipermasalahkan.</w:t>
      </w:r>
      <w:proofErr w:type="gramEnd"/>
      <w:r w:rsidR="001323B8" w:rsidRPr="00A60B96">
        <w:rPr>
          <w:rFonts w:ascii="Times New Roman" w:hAnsi="Times New Roman" w:cs="Times New Roman"/>
          <w:sz w:val="24"/>
          <w:szCs w:val="24"/>
        </w:rPr>
        <w:t xml:space="preserve"> </w:t>
      </w:r>
      <w:proofErr w:type="gramStart"/>
      <w:r w:rsidR="001323B8" w:rsidRPr="00A60B96">
        <w:rPr>
          <w:rFonts w:ascii="Times New Roman" w:hAnsi="Times New Roman" w:cs="Times New Roman"/>
          <w:sz w:val="24"/>
          <w:szCs w:val="24"/>
        </w:rPr>
        <w:t>Tetapi kenyataan yang sekarang terjadi itu kasta dibawahpun mereka punya kerja kita pasti dengan pikiran dan kerelaan untuk mendukung, kita turut ikut apalagi tinggal dalam satu kampung, satu rukun, satu ke</w:t>
      </w:r>
      <w:r w:rsidR="00FD600B" w:rsidRPr="00A60B96">
        <w:rPr>
          <w:rFonts w:ascii="Times New Roman" w:hAnsi="Times New Roman" w:cs="Times New Roman"/>
          <w:sz w:val="24"/>
          <w:szCs w:val="24"/>
        </w:rPr>
        <w:t>luarga kasta tidak dipersoalkan.</w:t>
      </w:r>
      <w:proofErr w:type="gramEnd"/>
      <w:r w:rsidR="00FD600B" w:rsidRPr="00A60B96">
        <w:rPr>
          <w:rFonts w:ascii="Times New Roman" w:hAnsi="Times New Roman" w:cs="Times New Roman"/>
          <w:sz w:val="24"/>
          <w:szCs w:val="24"/>
        </w:rPr>
        <w:t xml:space="preserve"> </w:t>
      </w:r>
    </w:p>
    <w:p w:rsidR="00FD600B" w:rsidRPr="00A60B96" w:rsidRDefault="00767FD7" w:rsidP="00FD600B">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D600B" w:rsidRPr="00A60B96">
        <w:rPr>
          <w:rFonts w:ascii="Times New Roman" w:hAnsi="Times New Roman" w:cs="Times New Roman"/>
          <w:sz w:val="24"/>
          <w:szCs w:val="24"/>
        </w:rPr>
        <w:t>M</w:t>
      </w:r>
      <w:r w:rsidR="001323B8" w:rsidRPr="00A60B96">
        <w:rPr>
          <w:rFonts w:ascii="Times New Roman" w:hAnsi="Times New Roman" w:cs="Times New Roman"/>
          <w:sz w:val="24"/>
          <w:szCs w:val="24"/>
        </w:rPr>
        <w:t>enurut Alex Thio, "</w:t>
      </w:r>
      <w:r w:rsidR="001323B8" w:rsidRPr="00A60B96">
        <w:rPr>
          <w:rFonts w:ascii="Times New Roman" w:hAnsi="Times New Roman" w:cs="Times New Roman"/>
          <w:i/>
          <w:sz w:val="24"/>
          <w:szCs w:val="24"/>
        </w:rPr>
        <w:t>the familiya group of related individuals who live together and cooperate as a unit</w:t>
      </w:r>
      <w:r w:rsidR="001323B8" w:rsidRPr="00A60B96">
        <w:rPr>
          <w:rFonts w:ascii="Times New Roman" w:hAnsi="Times New Roman" w:cs="Times New Roman"/>
          <w:sz w:val="24"/>
          <w:szCs w:val="24"/>
        </w:rPr>
        <w:t xml:space="preserve">". </w:t>
      </w:r>
      <w:proofErr w:type="gramStart"/>
      <w:r w:rsidR="001323B8" w:rsidRPr="00A60B96">
        <w:rPr>
          <w:rFonts w:ascii="Times New Roman" w:hAnsi="Times New Roman" w:cs="Times New Roman"/>
          <w:sz w:val="24"/>
          <w:szCs w:val="24"/>
        </w:rPr>
        <w:t>keluarga</w:t>
      </w:r>
      <w:proofErr w:type="gramEnd"/>
      <w:r w:rsidR="001323B8" w:rsidRPr="00A60B96">
        <w:rPr>
          <w:rFonts w:ascii="Times New Roman" w:hAnsi="Times New Roman" w:cs="Times New Roman"/>
          <w:sz w:val="24"/>
          <w:szCs w:val="24"/>
        </w:rPr>
        <w:t xml:space="preserve"> merupakan kelompok individu yang ada hubungannya, hidup bersama dan bekerja sama didalam </w:t>
      </w:r>
      <w:r w:rsidR="001323B8" w:rsidRPr="00A60B96">
        <w:rPr>
          <w:rFonts w:ascii="Times New Roman" w:hAnsi="Times New Roman" w:cs="Times New Roman"/>
          <w:sz w:val="24"/>
          <w:szCs w:val="24"/>
        </w:rPr>
        <w:lastRenderedPageBreak/>
        <w:t xml:space="preserve">suatu unit. </w:t>
      </w:r>
      <w:proofErr w:type="gramStart"/>
      <w:r w:rsidR="001323B8" w:rsidRPr="00A60B96">
        <w:rPr>
          <w:rFonts w:ascii="Times New Roman" w:hAnsi="Times New Roman" w:cs="Times New Roman"/>
          <w:sz w:val="24"/>
          <w:szCs w:val="24"/>
        </w:rPr>
        <w:t>Kehidupan dalam kelompok tersebut bukan secara kebetulan, tetapi diikat oleh hubungan darah atau perkawinan.</w:t>
      </w:r>
      <w:proofErr w:type="gramEnd"/>
    </w:p>
    <w:p w:rsidR="00FD600B" w:rsidRPr="00A60B96" w:rsidRDefault="004D0C64" w:rsidP="00FD600B">
      <w:pPr>
        <w:pStyle w:val="ListParagraph"/>
        <w:tabs>
          <w:tab w:val="left" w:pos="1837"/>
        </w:tabs>
        <w:spacing w:line="480" w:lineRule="auto"/>
        <w:ind w:left="1080"/>
        <w:jc w:val="both"/>
        <w:rPr>
          <w:rFonts w:ascii="Times New Roman" w:hAnsi="Times New Roman" w:cs="Times New Roman"/>
          <w:sz w:val="24"/>
          <w:szCs w:val="24"/>
        </w:rPr>
      </w:pPr>
      <w:proofErr w:type="gramStart"/>
      <w:r w:rsidRPr="00A60B96">
        <w:rPr>
          <w:rFonts w:ascii="Times New Roman" w:hAnsi="Times New Roman" w:cs="Times New Roman"/>
          <w:sz w:val="24"/>
          <w:szCs w:val="24"/>
        </w:rPr>
        <w:t>Dalam prosesnya biasanya dari keluarga yang mempunyai hajatan memberitahukan kepada kebarabat atau masyarakat setempat untuk sama-sama berpartisipasi dalam acara tersebut yang membutuhkan tenaga secara suka rela yang manjadi identitas gotong-royong.</w:t>
      </w:r>
      <w:proofErr w:type="gramEnd"/>
      <w:r w:rsidRPr="00A60B96">
        <w:rPr>
          <w:rFonts w:ascii="Times New Roman" w:hAnsi="Times New Roman" w:cs="Times New Roman"/>
          <w:sz w:val="24"/>
          <w:szCs w:val="24"/>
        </w:rPr>
        <w:t xml:space="preserve"> </w:t>
      </w:r>
    </w:p>
    <w:p w:rsidR="00FD600B" w:rsidRPr="00A60B96" w:rsidRDefault="00767FD7" w:rsidP="00FD600B">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D600B" w:rsidRPr="00A60B96">
        <w:rPr>
          <w:rFonts w:ascii="Times New Roman" w:hAnsi="Times New Roman" w:cs="Times New Roman"/>
          <w:sz w:val="24"/>
          <w:szCs w:val="24"/>
        </w:rPr>
        <w:t>M</w:t>
      </w:r>
      <w:r w:rsidR="004D0C64" w:rsidRPr="00A60B96">
        <w:rPr>
          <w:rFonts w:ascii="Times New Roman" w:hAnsi="Times New Roman" w:cs="Times New Roman"/>
          <w:sz w:val="24"/>
          <w:szCs w:val="24"/>
        </w:rPr>
        <w:t xml:space="preserve">enurut (Unayah, 2017) gotong royong merupakan satu istilah dalam </w:t>
      </w:r>
      <w:proofErr w:type="gramStart"/>
      <w:r w:rsidR="004D0C64" w:rsidRPr="00A60B96">
        <w:rPr>
          <w:rFonts w:ascii="Times New Roman" w:hAnsi="Times New Roman" w:cs="Times New Roman"/>
          <w:sz w:val="24"/>
          <w:szCs w:val="24"/>
        </w:rPr>
        <w:t>bahasa indonesia</w:t>
      </w:r>
      <w:proofErr w:type="gramEnd"/>
      <w:r w:rsidR="004D0C64" w:rsidRPr="00A60B96">
        <w:rPr>
          <w:rFonts w:ascii="Times New Roman" w:hAnsi="Times New Roman" w:cs="Times New Roman"/>
          <w:sz w:val="24"/>
          <w:szCs w:val="24"/>
        </w:rPr>
        <w:t xml:space="preserve"> yang menggambarkan proses bekerja bersama-sama untuk mecapai suatu hasil yang diinginkan. Gotong royong membutuhkan partisipasi dan keterlibatan aktiv setiap anggota untuk bekerja </w:t>
      </w:r>
      <w:proofErr w:type="gramStart"/>
      <w:r w:rsidR="004D0C64" w:rsidRPr="00A60B96">
        <w:rPr>
          <w:rFonts w:ascii="Times New Roman" w:hAnsi="Times New Roman" w:cs="Times New Roman"/>
          <w:sz w:val="24"/>
          <w:szCs w:val="24"/>
        </w:rPr>
        <w:t>sama</w:t>
      </w:r>
      <w:proofErr w:type="gramEnd"/>
      <w:r w:rsidR="004D0C64" w:rsidRPr="00A60B96">
        <w:rPr>
          <w:rFonts w:ascii="Times New Roman" w:hAnsi="Times New Roman" w:cs="Times New Roman"/>
          <w:sz w:val="24"/>
          <w:szCs w:val="24"/>
        </w:rPr>
        <w:t xml:space="preserve"> memberi dampak positif terhadap suatu permasalahan atau kebutuhan yang dihadapi.</w:t>
      </w:r>
    </w:p>
    <w:p w:rsidR="001323B8" w:rsidRPr="00A60B96" w:rsidRDefault="00767FD7" w:rsidP="00FD600B">
      <w:pPr>
        <w:pStyle w:val="ListParagraph"/>
        <w:tabs>
          <w:tab w:val="left" w:pos="1837"/>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B55E45" w:rsidRPr="00B55E45">
        <w:rPr>
          <w:rFonts w:ascii="Times New Roman" w:hAnsi="Times New Roman" w:cs="Times New Roman"/>
          <w:i/>
          <w:sz w:val="24"/>
          <w:szCs w:val="24"/>
        </w:rPr>
        <w:t>Maren</w:t>
      </w:r>
      <w:r w:rsidR="004D0C64" w:rsidRPr="00A60B96">
        <w:rPr>
          <w:rFonts w:ascii="Times New Roman" w:hAnsi="Times New Roman" w:cs="Times New Roman"/>
          <w:sz w:val="24"/>
          <w:szCs w:val="24"/>
        </w:rPr>
        <w:t xml:space="preserve"> adalah proses gotong royong yang biasanya dapat di kerjakan secara bersama-sama dalam kehidupan masyarakat Dusun Watran memiliki nilai-nilai budaya yang sangat kental dan masih dapat di lemtarikan dalam kehidupan sehari-hari.</w:t>
      </w:r>
    </w:p>
    <w:p w:rsidR="00D83DCD" w:rsidRPr="00A60B96" w:rsidRDefault="004D0C64" w:rsidP="00F85CEA">
      <w:pPr>
        <w:pStyle w:val="ListParagraph"/>
        <w:tabs>
          <w:tab w:val="left" w:pos="1837"/>
        </w:tabs>
        <w:spacing w:line="480" w:lineRule="auto"/>
        <w:ind w:left="1080"/>
        <w:jc w:val="both"/>
        <w:rPr>
          <w:rFonts w:ascii="Times New Roman" w:hAnsi="Times New Roman" w:cs="Times New Roman"/>
          <w:sz w:val="24"/>
          <w:szCs w:val="24"/>
        </w:rPr>
      </w:pPr>
      <w:r w:rsidRPr="00A60B96">
        <w:rPr>
          <w:rFonts w:ascii="Times New Roman" w:hAnsi="Times New Roman" w:cs="Times New Roman"/>
          <w:sz w:val="24"/>
          <w:szCs w:val="24"/>
        </w:rPr>
        <w:t xml:space="preserve">Adapun nilai-nilai yang terkandung dalam buda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tersebut antara lain:</w:t>
      </w:r>
    </w:p>
    <w:p w:rsidR="00D83DCD" w:rsidRPr="00A60B96" w:rsidRDefault="004D0C64" w:rsidP="008E1E56">
      <w:pPr>
        <w:pStyle w:val="ListParagraph"/>
        <w:numPr>
          <w:ilvl w:val="0"/>
          <w:numId w:val="2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kebersamaan</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nilai ini mempunyai persatuan yang sangat kuat antara satu dengan yang lain meskipun berbeda pendapat namun memiliki satu tujuan yaitu, hidup rukun dan damai</w:t>
      </w:r>
    </w:p>
    <w:p w:rsidR="00D83DCD" w:rsidRPr="00A60B96" w:rsidRDefault="004D0C64" w:rsidP="008E1E56">
      <w:pPr>
        <w:pStyle w:val="ListParagraph"/>
        <w:numPr>
          <w:ilvl w:val="0"/>
          <w:numId w:val="2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lastRenderedPageBreak/>
        <w:t>nilai kerja sama</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proofErr w:type="gramStart"/>
      <w:r w:rsidRPr="00A60B96">
        <w:rPr>
          <w:rFonts w:ascii="Times New Roman" w:hAnsi="Times New Roman" w:cs="Times New Roman"/>
          <w:sz w:val="24"/>
          <w:szCs w:val="24"/>
        </w:rPr>
        <w:t>nilai</w:t>
      </w:r>
      <w:proofErr w:type="gramEnd"/>
      <w:r w:rsidRPr="00A60B96">
        <w:rPr>
          <w:rFonts w:ascii="Times New Roman" w:hAnsi="Times New Roman" w:cs="Times New Roman"/>
          <w:sz w:val="24"/>
          <w:szCs w:val="24"/>
        </w:rPr>
        <w:t xml:space="preserve"> ini mempunyai usaha sekelompok orang yang mempunyai tujuan bersama dari suatu usaha seperti membantu orang yang sedang susah atau</w:t>
      </w:r>
      <w:r w:rsidR="00945404" w:rsidRPr="00A60B96">
        <w:rPr>
          <w:rFonts w:ascii="Times New Roman" w:hAnsi="Times New Roman" w:cs="Times New Roman"/>
          <w:sz w:val="24"/>
          <w:szCs w:val="24"/>
        </w:rPr>
        <w:t xml:space="preserve"> </w:t>
      </w:r>
      <w:r w:rsidRPr="00A60B96">
        <w:rPr>
          <w:rFonts w:ascii="Times New Roman" w:hAnsi="Times New Roman" w:cs="Times New Roman"/>
          <w:sz w:val="24"/>
          <w:szCs w:val="24"/>
        </w:rPr>
        <w:t xml:space="preserve">yang lebih membutuhkan </w:t>
      </w:r>
    </w:p>
    <w:p w:rsidR="00D83DCD" w:rsidRPr="00A60B96" w:rsidRDefault="004D0C64" w:rsidP="008E1E56">
      <w:pPr>
        <w:pStyle w:val="ListParagraph"/>
        <w:numPr>
          <w:ilvl w:val="0"/>
          <w:numId w:val="2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kesatuan hidup</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nilai ini mempunyai pengaruh besar tehadap pembentukan kebudayaan masyarakat dalam lingkungan soaial</w:t>
      </w:r>
    </w:p>
    <w:p w:rsidR="00D83DCD" w:rsidRPr="00A60B96" w:rsidRDefault="004D0C64" w:rsidP="008E1E56">
      <w:pPr>
        <w:pStyle w:val="ListParagraph"/>
        <w:numPr>
          <w:ilvl w:val="0"/>
          <w:numId w:val="28"/>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nilai solidaritas</w:t>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nilai ini mempunyai rasa kebersamaan dan memiliki kepercayaan kepada orang lain sehngga kesatuan itu akan tumbuh hidup serta saling menghormati </w:t>
      </w:r>
      <w:r w:rsidRPr="00A60B96">
        <w:rPr>
          <w:rFonts w:ascii="Times New Roman" w:hAnsi="Times New Roman" w:cs="Times New Roman"/>
          <w:sz w:val="24"/>
          <w:szCs w:val="24"/>
        </w:rPr>
        <w:fldChar w:fldCharType="begin"/>
      </w:r>
      <w:r w:rsidRPr="00A60B96">
        <w:rPr>
          <w:rFonts w:ascii="Times New Roman" w:hAnsi="Times New Roman" w:cs="Times New Roman"/>
          <w:sz w:val="24"/>
          <w:szCs w:val="24"/>
        </w:rPr>
        <w:instrText>ADDIN CSL_CITATION {"citationItems":[{"id":"ITEM-1","itemData":{"author":[{"dropping-particle":"","family":"Gazali Far-Far, Novia Natalia SayaSebagai","given":"Maren","non-dropping-particle":"","parse-names":false,"suffix":""},{"dropping-particle":"","family":"Budaya","given":"Identitas","non-dropping-particle":"","parse-names":false,"suffix":""},{"dropping-particle":"","family":"Masyarakat","given":"Lokal","non-dropping-particle":"","parse-names":false,"suffix":""},{"dropping-particle":"","family":"Ohoinol","given":"Desa","non-dropping-particle":"","parse-names":false,"suffix":""},{"dropping-particle":"","family":"Kei","given":"Kecamatan","non-dropping-particle":"","parse-names":false,"suffix":""},{"dropping-particle":"","family":"Timur","given":"Kecil","non-dropping-particle":"","parse-names":false,"suffix":""},{"dropping-particle":"","family":"Tenggara","given":"Kabupaten Maluku","non-dropping-particle":"","parse-names":false,"suffix":""}],"container-title":"jurnal Lani Kajian Ilmu Sejarah &amp; Budaya","id":"ITEM-1","issue":"1","issued":{"date-parts":[["2021"]]},"page":"81-91","title":"Maren Sebagai Identitas Budaya Lokal Masyarakat Kei Desa Ohoinol Kecamatan Kei Kecil Timur Kabupaten Maluku Tenggara","type":"article-journal","volume":"2"},"uris":["http://www.mendeley.com/documents/?uuid=aa7408b3-a70e-433c-b56c-3daa59e7316c"]}],"mendeley":{"formattedCitation":"(Gazali Far-Far, Novia Natalia SayaSebagai et al., 2021)","manualFormatting":"(Gazali Far-Far, Novia Natalia et al., 2021)","plainTextFormattedCitation":"(Gazali Far-Far, Novia Natalia SayaSebagai et al., 2021)","previouslyFormattedCitation":"(Gazali Far-Far, Novia Natalia SayaSebagai et al., 2021)"},"properties":{"noteIndex":0},"schema":"https://github.com/citation-style-language/schema/raw/master/csl-citation.json"}</w:instrText>
      </w:r>
      <w:r w:rsidRPr="00A60B96">
        <w:rPr>
          <w:rFonts w:ascii="Times New Roman" w:hAnsi="Times New Roman" w:cs="Times New Roman"/>
          <w:sz w:val="24"/>
          <w:szCs w:val="24"/>
        </w:rPr>
        <w:fldChar w:fldCharType="separate"/>
      </w:r>
      <w:r w:rsidRPr="00A60B96">
        <w:rPr>
          <w:rFonts w:ascii="Times New Roman" w:hAnsi="Times New Roman" w:cs="Times New Roman"/>
          <w:noProof/>
          <w:sz w:val="24"/>
          <w:szCs w:val="24"/>
        </w:rPr>
        <w:t>(Gazali Far-Far, Novia Natalia et al., 2021)</w:t>
      </w:r>
      <w:r w:rsidRPr="00A60B96">
        <w:rPr>
          <w:rFonts w:ascii="Times New Roman" w:hAnsi="Times New Roman" w:cs="Times New Roman"/>
          <w:sz w:val="24"/>
          <w:szCs w:val="24"/>
        </w:rPr>
        <w:fldChar w:fldCharType="end"/>
      </w:r>
    </w:p>
    <w:p w:rsidR="00D83DCD" w:rsidRPr="00A60B96" w:rsidRDefault="004D0C64">
      <w:pPr>
        <w:pStyle w:val="ListParagraph"/>
        <w:tabs>
          <w:tab w:val="left" w:pos="1837"/>
        </w:tabs>
        <w:spacing w:line="480" w:lineRule="auto"/>
        <w:ind w:left="1440"/>
        <w:jc w:val="both"/>
        <w:rPr>
          <w:rFonts w:ascii="Times New Roman" w:hAnsi="Times New Roman" w:cs="Times New Roman"/>
          <w:sz w:val="24"/>
          <w:szCs w:val="24"/>
        </w:rPr>
      </w:pPr>
      <w:r w:rsidRPr="00A60B96">
        <w:rPr>
          <w:rFonts w:ascii="Times New Roman" w:hAnsi="Times New Roman" w:cs="Times New Roman"/>
          <w:sz w:val="24"/>
          <w:szCs w:val="24"/>
        </w:rPr>
        <w:t xml:space="preserve">Nilai tersebut menjadi nilai utama dalam melestarikan budaya tersebut sangat bermanfaat bagi masyarakat Dusun Watran yang sangat membantu dan menjaga hubungan silaturahmi antar sesama dari yang muda hinggah tua dan dilandaskan dengan adanya rasa persatuan dan kesatuan </w:t>
      </w:r>
    </w:p>
    <w:p w:rsidR="001C1A59" w:rsidRDefault="004D0C64" w:rsidP="00550DFD">
      <w:pPr>
        <w:pStyle w:val="ListParagraph"/>
        <w:tabs>
          <w:tab w:val="left" w:pos="1837"/>
        </w:tabs>
        <w:spacing w:line="480" w:lineRule="auto"/>
        <w:ind w:left="1440"/>
        <w:jc w:val="both"/>
        <w:rPr>
          <w:rFonts w:ascii="Times New Roman" w:hAnsi="Times New Roman" w:cs="Times New Roman"/>
          <w:sz w:val="24"/>
          <w:szCs w:val="24"/>
        </w:rPr>
      </w:pPr>
      <w:proofErr w:type="gramStart"/>
      <w:r w:rsidRPr="00A60B96">
        <w:rPr>
          <w:rFonts w:ascii="Times New Roman" w:hAnsi="Times New Roman" w:cs="Times New Roman"/>
          <w:sz w:val="24"/>
          <w:szCs w:val="24"/>
        </w:rPr>
        <w:t>menurut</w:t>
      </w:r>
      <w:proofErr w:type="gramEnd"/>
      <w:r w:rsidRPr="00A60B96">
        <w:rPr>
          <w:rFonts w:ascii="Times New Roman" w:hAnsi="Times New Roman" w:cs="Times New Roman"/>
          <w:sz w:val="24"/>
          <w:szCs w:val="24"/>
        </w:rPr>
        <w:t xml:space="preserve"> (Ahmad Gunawan dan Arief Teguh Nugrobo, 2021:16) persatuan dan kesatuan tidak akan pernah tercapai tanpa saling mengenal diantara masyarakat terutama di warga lingkungan sekitar.</w:t>
      </w:r>
    </w:p>
    <w:p w:rsidR="00AA720D" w:rsidRDefault="00AA720D" w:rsidP="00550DFD">
      <w:pPr>
        <w:pStyle w:val="ListParagraph"/>
        <w:tabs>
          <w:tab w:val="left" w:pos="1837"/>
        </w:tabs>
        <w:spacing w:line="480" w:lineRule="auto"/>
        <w:ind w:left="1440"/>
        <w:jc w:val="both"/>
        <w:rPr>
          <w:rFonts w:ascii="Times New Roman" w:hAnsi="Times New Roman" w:cs="Times New Roman"/>
          <w:sz w:val="24"/>
          <w:szCs w:val="24"/>
        </w:rPr>
      </w:pPr>
    </w:p>
    <w:p w:rsidR="00AA720D" w:rsidRPr="00FB5B25" w:rsidRDefault="00AA720D" w:rsidP="00FB5B25">
      <w:pPr>
        <w:tabs>
          <w:tab w:val="left" w:pos="1837"/>
        </w:tabs>
        <w:spacing w:line="480" w:lineRule="auto"/>
        <w:jc w:val="both"/>
        <w:rPr>
          <w:rFonts w:ascii="Times New Roman" w:hAnsi="Times New Roman" w:cs="Times New Roman"/>
          <w:sz w:val="24"/>
          <w:szCs w:val="24"/>
        </w:rPr>
      </w:pPr>
    </w:p>
    <w:p w:rsidR="00D83DCD" w:rsidRPr="00A60B96" w:rsidRDefault="004D0C6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BAB V</w:t>
      </w:r>
    </w:p>
    <w:p w:rsidR="009F0BB4" w:rsidRPr="00A60B96" w:rsidRDefault="004D0C64" w:rsidP="009F0BB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t>PENUTUP</w:t>
      </w:r>
    </w:p>
    <w:p w:rsidR="009F0BB4" w:rsidRPr="00A60B96" w:rsidRDefault="009F0BB4" w:rsidP="009F0BB4">
      <w:pPr>
        <w:tabs>
          <w:tab w:val="left" w:pos="1837"/>
        </w:tabs>
        <w:spacing w:line="480" w:lineRule="auto"/>
        <w:jc w:val="center"/>
        <w:rPr>
          <w:rFonts w:ascii="Times New Roman" w:hAnsi="Times New Roman" w:cs="Times New Roman"/>
          <w:b/>
          <w:sz w:val="24"/>
          <w:szCs w:val="24"/>
        </w:rPr>
      </w:pPr>
    </w:p>
    <w:p w:rsidR="009F0BB4" w:rsidRPr="00A60B96" w:rsidRDefault="009F0BB4" w:rsidP="008E1E56">
      <w:pPr>
        <w:pStyle w:val="ListParagraph"/>
        <w:numPr>
          <w:ilvl w:val="0"/>
          <w:numId w:val="29"/>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t>KESIMPULAN</w:t>
      </w:r>
    </w:p>
    <w:p w:rsidR="009F0BB4" w:rsidRPr="00A60B96" w:rsidRDefault="004D0C64" w:rsidP="009F0BB4">
      <w:pPr>
        <w:pStyle w:val="ListParagraph"/>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Berdasarkan hasil analisa data yang telah dilakukan, berikut ini kesimpula</w:t>
      </w:r>
      <w:r w:rsidR="0096785D" w:rsidRPr="00A60B96">
        <w:rPr>
          <w:rFonts w:ascii="Times New Roman" w:hAnsi="Times New Roman" w:cs="Times New Roman"/>
          <w:sz w:val="24"/>
          <w:szCs w:val="24"/>
        </w:rPr>
        <w:t>n yang dapat dikemukakan yaitu:</w:t>
      </w:r>
    </w:p>
    <w:p w:rsidR="00D83DCD" w:rsidRPr="00A60B96" w:rsidRDefault="004D0C64" w:rsidP="008E1E56">
      <w:pPr>
        <w:pStyle w:val="ListParagraph"/>
        <w:numPr>
          <w:ilvl w:val="0"/>
          <w:numId w:val="2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Tanggung jawab masyarakat Dusun Watran mengena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merupakan suatu tradisi yang ada di daerah kei. Mak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bukan hanya untuk masalah perkawinan atau masalah kedukaan tetap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berfungsi untuk segala hal teristimewah dalam hal kemanusiaan, baik orang mati, orang hidup, pembangunan, pendidikan, hal-hal sosial. </w:t>
      </w:r>
      <w:proofErr w:type="gramStart"/>
      <w:r w:rsidRPr="00A60B96">
        <w:rPr>
          <w:rFonts w:ascii="Times New Roman" w:hAnsi="Times New Roman" w:cs="Times New Roman"/>
          <w:sz w:val="24"/>
          <w:szCs w:val="24"/>
        </w:rPr>
        <w:t>kemudian</w:t>
      </w:r>
      <w:proofErr w:type="gramEnd"/>
      <w:r w:rsidRPr="00A60B96">
        <w:rPr>
          <w:rFonts w:ascii="Times New Roman" w:hAnsi="Times New Roman" w:cs="Times New Roman"/>
          <w:sz w:val="24"/>
          <w:szCs w:val="24"/>
        </w:rPr>
        <w:t xml:space="preserve">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tidak memandang buru antara kasta, pangkat dan jabatan. jadi kat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merupakan budaya bagi semua orang kei bahkan sekarang ini semua orang yang menghuni di keipun sudah mengenal kata tolerans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itu seperti apa maknanya sehingg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itu juga bukan hanya dilakukan secara perkawinan tetapi juga kedukaan, kalau dilakukan ada dua hal yang pertam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cara pribadi untuk keluarga yang meninggal itu di sebut </w:t>
      </w:r>
      <w:r w:rsidRPr="00A60B96">
        <w:rPr>
          <w:rFonts w:ascii="Times New Roman" w:hAnsi="Times New Roman" w:cs="Times New Roman"/>
          <w:i/>
          <w:sz w:val="24"/>
          <w:szCs w:val="24"/>
        </w:rPr>
        <w:t>riin</w:t>
      </w:r>
      <w:r w:rsidRPr="00A60B96">
        <w:rPr>
          <w:rFonts w:ascii="Times New Roman" w:hAnsi="Times New Roman" w:cs="Times New Roman"/>
          <w:sz w:val="24"/>
          <w:szCs w:val="24"/>
        </w:rPr>
        <w:t xml:space="preserve"> sedangkan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seperti tamu datang dan berhadapan dengan marga yang dipimpin oleh kepala marga itu disebut </w:t>
      </w:r>
      <w:r w:rsidRPr="00A60B96">
        <w:rPr>
          <w:rFonts w:ascii="Times New Roman" w:hAnsi="Times New Roman" w:cs="Times New Roman"/>
          <w:i/>
          <w:sz w:val="24"/>
          <w:szCs w:val="24"/>
        </w:rPr>
        <w:t>rahanyam</w:t>
      </w:r>
      <w:r w:rsidRPr="00A60B96">
        <w:rPr>
          <w:rFonts w:ascii="Times New Roman" w:hAnsi="Times New Roman" w:cs="Times New Roman"/>
          <w:sz w:val="24"/>
          <w:szCs w:val="24"/>
        </w:rPr>
        <w:t xml:space="preserve"> hal ini dilakukan baik untuk orang meninggal maupun hajatan orang hidup demikian jug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bisa mendamaikan orang yang bermusuhan </w:t>
      </w:r>
      <w:r w:rsidRPr="00A60B96">
        <w:rPr>
          <w:rFonts w:ascii="Times New Roman" w:hAnsi="Times New Roman" w:cs="Times New Roman"/>
          <w:sz w:val="24"/>
          <w:szCs w:val="24"/>
        </w:rPr>
        <w:lastRenderedPageBreak/>
        <w:t xml:space="preserve">atau selisi pendapat tetapi dengan adan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ini secara kebetulan semua berada di satu tempat dan saling berhadapan maka di saat itu juga saling memaafkan jad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itu sifatnya menyeluruh dan membudaya untuk semua orang kei tanpa memandang buru.</w:t>
      </w:r>
    </w:p>
    <w:p w:rsidR="00D83DCD" w:rsidRPr="00A60B96" w:rsidRDefault="004D0C64" w:rsidP="008E1E56">
      <w:pPr>
        <w:pStyle w:val="ListParagraph"/>
        <w:numPr>
          <w:ilvl w:val="0"/>
          <w:numId w:val="26"/>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Tanggung jawab masyarakat Dusun Watran mengena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yang terjadi di daerah kei sampai detik ini tujuannya untuk mempersatukan orang dalam pekerjaan maupun hajatan tertentu baik, dalam duka, pendidikan, masalah sosial dan lain sebagainya. Kat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tidak pernah memisahkan dalam melihat orang kei tentang kasta dan perbedaan agama. Tetapi dengan adany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bagai sarana untuk melibatkan orang banyak maka disitu setiap pribadi </w:t>
      </w:r>
      <w:proofErr w:type="gramStart"/>
      <w:r w:rsidRPr="00A60B96">
        <w:rPr>
          <w:rFonts w:ascii="Times New Roman" w:hAnsi="Times New Roman" w:cs="Times New Roman"/>
          <w:sz w:val="24"/>
          <w:szCs w:val="24"/>
        </w:rPr>
        <w:t>akan</w:t>
      </w:r>
      <w:proofErr w:type="gramEnd"/>
      <w:r w:rsidRPr="00A60B96">
        <w:rPr>
          <w:rFonts w:ascii="Times New Roman" w:hAnsi="Times New Roman" w:cs="Times New Roman"/>
          <w:sz w:val="24"/>
          <w:szCs w:val="24"/>
        </w:rPr>
        <w:t xml:space="preserve"> merobah sikap sehingga bisa bersedia untuk saling memaafkan bahkan kat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pat mempersatukan mengenai kasta dan agama karena adat ada terlebih dahulu kemudian agama. Dari budaya tersebut kita semua ada dalam satu pekerjaan, saling membantu, saling menolong. Jadi leluhur membentuk tradisi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itu kemudian kat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juga ada batasanya dan tuju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dalah hal-hal positif oleh karena itu leluhur orang kei menciptakan dan membentuk kat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itu sesuai dengan fungsinya berdasarkan pengalaman hidup yang mereka alami, karena leluhur masa dulu mereka mengalami segala yang mereka alami dalam suka maupun duka sehingga mereka merencanakan dan mengorbitkan larvul ngabal bahkan sampai setingkat kata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w:t>
      </w:r>
    </w:p>
    <w:p w:rsidR="009F0BB4" w:rsidRPr="00A60B96" w:rsidRDefault="009F0BB4" w:rsidP="009F0BB4">
      <w:pPr>
        <w:pStyle w:val="ListParagraph"/>
        <w:tabs>
          <w:tab w:val="left" w:pos="1837"/>
        </w:tabs>
        <w:spacing w:line="480" w:lineRule="auto"/>
        <w:jc w:val="both"/>
        <w:rPr>
          <w:rFonts w:ascii="Times New Roman" w:hAnsi="Times New Roman" w:cs="Times New Roman"/>
          <w:sz w:val="24"/>
          <w:szCs w:val="24"/>
        </w:rPr>
      </w:pPr>
    </w:p>
    <w:p w:rsidR="00D83DCD" w:rsidRPr="00A60B96" w:rsidRDefault="004D0C64" w:rsidP="008E1E56">
      <w:pPr>
        <w:pStyle w:val="ListParagraph"/>
        <w:numPr>
          <w:ilvl w:val="0"/>
          <w:numId w:val="29"/>
        </w:numPr>
        <w:tabs>
          <w:tab w:val="left" w:pos="1837"/>
        </w:tabs>
        <w:spacing w:line="480" w:lineRule="auto"/>
        <w:jc w:val="both"/>
        <w:rPr>
          <w:rFonts w:ascii="Times New Roman" w:hAnsi="Times New Roman" w:cs="Times New Roman"/>
          <w:b/>
          <w:sz w:val="24"/>
          <w:szCs w:val="24"/>
        </w:rPr>
      </w:pPr>
      <w:r w:rsidRPr="00A60B96">
        <w:rPr>
          <w:rFonts w:ascii="Times New Roman" w:hAnsi="Times New Roman" w:cs="Times New Roman"/>
          <w:b/>
          <w:sz w:val="24"/>
          <w:szCs w:val="24"/>
        </w:rPr>
        <w:lastRenderedPageBreak/>
        <w:t>SARAN</w:t>
      </w:r>
    </w:p>
    <w:p w:rsidR="00D83DCD" w:rsidRPr="00A60B96" w:rsidRDefault="004D0C64" w:rsidP="008E1E56">
      <w:pPr>
        <w:pStyle w:val="ListParagraph"/>
        <w:numPr>
          <w:ilvl w:val="0"/>
          <w:numId w:val="2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agi masyarakat adat Dusun Watran tetap mempertahankan nilai-nilai yang ada pada tradisi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agar tali silaturahmi tidak terputus meskipun berada dalam lingkungan yang menganut dua agama, Diharapkan dengan adan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dapat mempersatukan perbedaan tersebut </w:t>
      </w:r>
    </w:p>
    <w:p w:rsidR="00D83DCD" w:rsidRPr="00A60B96" w:rsidRDefault="004D0C64" w:rsidP="008E1E56">
      <w:pPr>
        <w:pStyle w:val="ListParagraph"/>
        <w:numPr>
          <w:ilvl w:val="0"/>
          <w:numId w:val="2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Bagi pemerintah Dusun Watran perlu adanya tanggung jawab agar selalu melestarikan dan tetap merangkul masyarakat Dusun Watran dalam acara atau hajatan yang melibatkan semua orang pada suatu pekerjaan yang dimaksud tanpa memandang golongan dari segi manapun demi menjaga nama baik Dusun Watran</w:t>
      </w:r>
    </w:p>
    <w:p w:rsidR="00D83DCD" w:rsidRPr="00A60B96" w:rsidRDefault="004D0C64" w:rsidP="008E1E56">
      <w:pPr>
        <w:pStyle w:val="ListParagraph"/>
        <w:numPr>
          <w:ilvl w:val="0"/>
          <w:numId w:val="2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agi peneliti selanjutnya agar lebih mengembangkan tanggung jawab terhadap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yang ada di Dusun Watran sehingga dapat melakukan wawancara lebih mendalam agar hasil penelitian lebih baik.</w:t>
      </w:r>
    </w:p>
    <w:p w:rsidR="001C1A59" w:rsidRPr="00A60B96" w:rsidRDefault="00755E13" w:rsidP="008E1E56">
      <w:pPr>
        <w:pStyle w:val="ListParagraph"/>
        <w:numPr>
          <w:ilvl w:val="0"/>
          <w:numId w:val="25"/>
        </w:numPr>
        <w:tabs>
          <w:tab w:val="left" w:pos="1837"/>
        </w:tabs>
        <w:spacing w:line="480" w:lineRule="auto"/>
        <w:jc w:val="both"/>
        <w:rPr>
          <w:rFonts w:ascii="Times New Roman" w:hAnsi="Times New Roman" w:cs="Times New Roman"/>
          <w:sz w:val="24"/>
          <w:szCs w:val="24"/>
        </w:rPr>
      </w:pPr>
      <w:r w:rsidRPr="00A60B96">
        <w:rPr>
          <w:rFonts w:ascii="Times New Roman" w:hAnsi="Times New Roman" w:cs="Times New Roman"/>
          <w:sz w:val="24"/>
          <w:szCs w:val="24"/>
        </w:rPr>
        <w:t xml:space="preserve">Bagi generasi muda agar tetap melanjutnya dan melestrikan budaya  </w:t>
      </w:r>
      <w:r w:rsidR="00B55E45" w:rsidRPr="00B55E45">
        <w:rPr>
          <w:rFonts w:ascii="Times New Roman" w:hAnsi="Times New Roman" w:cs="Times New Roman"/>
          <w:i/>
          <w:sz w:val="24"/>
          <w:szCs w:val="24"/>
        </w:rPr>
        <w:t>yelim</w:t>
      </w:r>
      <w:r w:rsidRPr="00A60B96">
        <w:rPr>
          <w:rFonts w:ascii="Times New Roman" w:hAnsi="Times New Roman" w:cs="Times New Roman"/>
          <w:sz w:val="24"/>
          <w:szCs w:val="24"/>
        </w:rPr>
        <w:t xml:space="preserve"> dan </w:t>
      </w:r>
      <w:r w:rsidR="00B55E45" w:rsidRPr="00B55E45">
        <w:rPr>
          <w:rFonts w:ascii="Times New Roman" w:hAnsi="Times New Roman" w:cs="Times New Roman"/>
          <w:i/>
          <w:sz w:val="24"/>
          <w:szCs w:val="24"/>
        </w:rPr>
        <w:t>maren</w:t>
      </w:r>
      <w:r w:rsidRPr="00A60B96">
        <w:rPr>
          <w:rFonts w:ascii="Times New Roman" w:hAnsi="Times New Roman" w:cs="Times New Roman"/>
          <w:sz w:val="24"/>
          <w:szCs w:val="24"/>
        </w:rPr>
        <w:t xml:space="preserve"> sehingga menjunjung tinggi nilai-nila</w:t>
      </w:r>
      <w:r w:rsidR="003D62E5" w:rsidRPr="00A60B96">
        <w:rPr>
          <w:rFonts w:ascii="Times New Roman" w:hAnsi="Times New Roman" w:cs="Times New Roman"/>
          <w:sz w:val="24"/>
          <w:szCs w:val="24"/>
        </w:rPr>
        <w:t>i yang ada pada budaya tersebut</w:t>
      </w:r>
    </w:p>
    <w:p w:rsidR="00D83DCD" w:rsidRPr="00A60B96" w:rsidRDefault="00D83DCD">
      <w:pPr>
        <w:tabs>
          <w:tab w:val="left" w:pos="1837"/>
        </w:tabs>
        <w:spacing w:line="480" w:lineRule="auto"/>
        <w:jc w:val="center"/>
        <w:rPr>
          <w:rFonts w:ascii="Times New Roman" w:hAnsi="Times New Roman" w:cs="Times New Roman"/>
          <w:b/>
          <w:sz w:val="24"/>
          <w:szCs w:val="24"/>
        </w:rPr>
      </w:pPr>
    </w:p>
    <w:p w:rsidR="00D83DCD" w:rsidRPr="00A60B96" w:rsidRDefault="00D83DCD">
      <w:pPr>
        <w:tabs>
          <w:tab w:val="left" w:pos="1837"/>
        </w:tabs>
        <w:spacing w:line="480" w:lineRule="auto"/>
        <w:jc w:val="center"/>
        <w:rPr>
          <w:rFonts w:ascii="Times New Roman" w:hAnsi="Times New Roman" w:cs="Times New Roman"/>
          <w:b/>
          <w:sz w:val="24"/>
          <w:szCs w:val="24"/>
        </w:rPr>
      </w:pPr>
    </w:p>
    <w:p w:rsidR="00D83DCD" w:rsidRPr="00A60B96" w:rsidRDefault="00D83DCD">
      <w:pPr>
        <w:tabs>
          <w:tab w:val="left" w:pos="1837"/>
        </w:tabs>
        <w:spacing w:line="480" w:lineRule="auto"/>
        <w:rPr>
          <w:rFonts w:ascii="Times New Roman" w:hAnsi="Times New Roman" w:cs="Times New Roman"/>
          <w:b/>
          <w:sz w:val="24"/>
          <w:szCs w:val="24"/>
        </w:rPr>
      </w:pPr>
    </w:p>
    <w:p w:rsidR="00B3581C" w:rsidRPr="00A60B96" w:rsidRDefault="00B3581C">
      <w:pPr>
        <w:tabs>
          <w:tab w:val="left" w:pos="1837"/>
        </w:tabs>
        <w:spacing w:line="480" w:lineRule="auto"/>
        <w:rPr>
          <w:rFonts w:ascii="Times New Roman" w:hAnsi="Times New Roman" w:cs="Times New Roman"/>
          <w:b/>
          <w:sz w:val="24"/>
          <w:szCs w:val="24"/>
        </w:rPr>
      </w:pPr>
    </w:p>
    <w:p w:rsidR="00AA720D" w:rsidRDefault="00AA720D">
      <w:pPr>
        <w:tabs>
          <w:tab w:val="left" w:pos="1837"/>
        </w:tabs>
        <w:spacing w:line="480" w:lineRule="auto"/>
        <w:jc w:val="center"/>
        <w:rPr>
          <w:rFonts w:ascii="Times New Roman" w:hAnsi="Times New Roman" w:cs="Times New Roman"/>
          <w:b/>
          <w:sz w:val="24"/>
          <w:szCs w:val="24"/>
        </w:rPr>
      </w:pPr>
    </w:p>
    <w:p w:rsidR="00D83DCD" w:rsidRPr="00A60B96" w:rsidRDefault="004D0C64">
      <w:pPr>
        <w:tabs>
          <w:tab w:val="left" w:pos="1837"/>
        </w:tabs>
        <w:spacing w:line="480" w:lineRule="auto"/>
        <w:jc w:val="center"/>
        <w:rPr>
          <w:rFonts w:ascii="Times New Roman" w:hAnsi="Times New Roman" w:cs="Times New Roman"/>
          <w:b/>
          <w:sz w:val="24"/>
          <w:szCs w:val="24"/>
        </w:rPr>
      </w:pPr>
      <w:r w:rsidRPr="00A60B96">
        <w:rPr>
          <w:rFonts w:ascii="Times New Roman" w:hAnsi="Times New Roman" w:cs="Times New Roman"/>
          <w:b/>
          <w:sz w:val="24"/>
          <w:szCs w:val="24"/>
        </w:rPr>
        <w:lastRenderedPageBreak/>
        <w:t>DAFTAR PUSTAKA</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b/>
          <w:sz w:val="24"/>
          <w:szCs w:val="24"/>
        </w:rPr>
        <w:fldChar w:fldCharType="begin"/>
      </w:r>
      <w:r w:rsidRPr="00A60B96">
        <w:rPr>
          <w:rFonts w:ascii="Times New Roman" w:hAnsi="Times New Roman" w:cs="Times New Roman"/>
          <w:b/>
          <w:sz w:val="24"/>
          <w:szCs w:val="24"/>
        </w:rPr>
        <w:instrText xml:space="preserve">ADDIN Mendeley Bibliography CSL_BIBLIOGRAPHY </w:instrText>
      </w:r>
      <w:r w:rsidRPr="00A60B96">
        <w:rPr>
          <w:rFonts w:ascii="Times New Roman" w:hAnsi="Times New Roman" w:cs="Times New Roman"/>
          <w:b/>
          <w:sz w:val="24"/>
          <w:szCs w:val="24"/>
        </w:rPr>
        <w:fldChar w:fldCharType="separate"/>
      </w:r>
      <w:r w:rsidRPr="00A60B96">
        <w:rPr>
          <w:rFonts w:ascii="Times New Roman" w:hAnsi="Times New Roman" w:cs="Times New Roman"/>
          <w:noProof/>
          <w:sz w:val="24"/>
          <w:szCs w:val="24"/>
        </w:rPr>
        <w:t xml:space="preserve">Abdulghani, T., &amp; Sati, B. P. (2019). </w:t>
      </w:r>
      <w:r w:rsidRPr="00A60B96">
        <w:rPr>
          <w:rFonts w:ascii="Times New Roman" w:hAnsi="Times New Roman" w:cs="Times New Roman"/>
          <w:i/>
          <w:iCs/>
          <w:noProof/>
          <w:sz w:val="24"/>
          <w:szCs w:val="24"/>
        </w:rPr>
        <w:t>Pengenalan Rumah Adat Indonesia Menggunakan Teknologi Augmented Reality Dengan Metode Marker Based Tracking Sebagai Media Pembelajaran</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11</w:t>
      </w:r>
      <w:r w:rsidRPr="00A60B96">
        <w:rPr>
          <w:rFonts w:ascii="Times New Roman" w:hAnsi="Times New Roman" w:cs="Times New Roman"/>
          <w:noProof/>
          <w:sz w:val="24"/>
          <w:szCs w:val="24"/>
        </w:rPr>
        <w:t>(1).</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Anthon Fathanudien, S. A. &amp;. (2015). Partisipasi Masyarakat dalam Mewujudkan Kuningan sebagai Kabupaten Konservasi (Studi di Kabupaten Kuningan). </w:t>
      </w:r>
      <w:r w:rsidRPr="00A60B96">
        <w:rPr>
          <w:rFonts w:ascii="Times New Roman" w:hAnsi="Times New Roman" w:cs="Times New Roman"/>
          <w:i/>
          <w:iCs/>
          <w:noProof/>
          <w:sz w:val="24"/>
          <w:szCs w:val="24"/>
        </w:rPr>
        <w:t>UNIFIKASI : Jurnal Ilmu Hukum</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w:t>
      </w:r>
      <w:r w:rsidRPr="00A60B96">
        <w:rPr>
          <w:rFonts w:ascii="Times New Roman" w:hAnsi="Times New Roman" w:cs="Times New Roman"/>
          <w:noProof/>
          <w:sz w:val="24"/>
          <w:szCs w:val="24"/>
        </w:rPr>
        <w:t>(1), 67–90. https://doi.org/10.25134/unifikasi.v2i1.26</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Azmi Fendri. (2011). Perbaikan Sistem Hukum Dalam Pembangunan Hukum di Indonesia. </w:t>
      </w:r>
      <w:r w:rsidRPr="00A60B96">
        <w:rPr>
          <w:rFonts w:ascii="Times New Roman" w:hAnsi="Times New Roman" w:cs="Times New Roman"/>
          <w:i/>
          <w:iCs/>
          <w:noProof/>
          <w:sz w:val="24"/>
          <w:szCs w:val="24"/>
        </w:rPr>
        <w:t>Jurnal Ilmu Hukum</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Vol.2</w:t>
      </w:r>
      <w:r w:rsidRPr="00A60B96">
        <w:rPr>
          <w:rFonts w:ascii="Times New Roman" w:hAnsi="Times New Roman" w:cs="Times New Roman"/>
          <w:noProof/>
          <w:sz w:val="24"/>
          <w:szCs w:val="24"/>
        </w:rPr>
        <w:t>(2), 2–20.</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Budi Setyaningrum, N. D. (2018). Budaya Lokal Di Era Global. </w:t>
      </w:r>
      <w:r w:rsidRPr="00A60B96">
        <w:rPr>
          <w:rFonts w:ascii="Times New Roman" w:hAnsi="Times New Roman" w:cs="Times New Roman"/>
          <w:i/>
          <w:iCs/>
          <w:noProof/>
          <w:sz w:val="24"/>
          <w:szCs w:val="24"/>
        </w:rPr>
        <w:t>Ekspresi Seni</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0</w:t>
      </w:r>
      <w:r w:rsidRPr="00A60B96">
        <w:rPr>
          <w:rFonts w:ascii="Times New Roman" w:hAnsi="Times New Roman" w:cs="Times New Roman"/>
          <w:noProof/>
          <w:sz w:val="24"/>
          <w:szCs w:val="24"/>
        </w:rPr>
        <w:t>(2), 102. https://doi.org/10.26887/ekse.v20i2.392</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Cahyono, H., &amp; Iswati, I. (2017). Urgensi Pendidikan Multikultural Sebagai Upaya Meningkatkan Apresiasi Siswa Terhadap Kearifan Budaya Lokal. </w:t>
      </w:r>
      <w:r w:rsidRPr="00A60B96">
        <w:rPr>
          <w:rFonts w:ascii="Times New Roman" w:hAnsi="Times New Roman" w:cs="Times New Roman"/>
          <w:i/>
          <w:iCs/>
          <w:noProof/>
          <w:sz w:val="24"/>
          <w:szCs w:val="24"/>
        </w:rPr>
        <w:t>Elementary: Jurnal Ilmiah Pendidikan Dasar</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3</w:t>
      </w:r>
      <w:r w:rsidRPr="00A60B96">
        <w:rPr>
          <w:rFonts w:ascii="Times New Roman" w:hAnsi="Times New Roman" w:cs="Times New Roman"/>
          <w:noProof/>
          <w:sz w:val="24"/>
          <w:szCs w:val="24"/>
        </w:rPr>
        <w:t>(1), 15. https://doi.org/10.32332/elementary.v3i1.771</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Derianto, P. S., &amp; Kristiutami, Y. P. (2015). Standar Operasional Prosedur Room Service Amaroossa Hotel Bandung. </w:t>
      </w:r>
      <w:r w:rsidRPr="00A60B96">
        <w:rPr>
          <w:rFonts w:ascii="Times New Roman" w:hAnsi="Times New Roman" w:cs="Times New Roman"/>
          <w:i/>
          <w:iCs/>
          <w:noProof/>
          <w:sz w:val="24"/>
          <w:szCs w:val="24"/>
        </w:rPr>
        <w:t>Manajemen Usaha Jasa Sarana Pariwisata Dan Akomodasi</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w:t>
      </w:r>
      <w:r w:rsidRPr="00A60B96">
        <w:rPr>
          <w:rFonts w:ascii="Times New Roman" w:hAnsi="Times New Roman" w:cs="Times New Roman"/>
          <w:noProof/>
          <w:sz w:val="24"/>
          <w:szCs w:val="24"/>
        </w:rPr>
        <w:t>(1), 5.</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Eka Periaman Zai, Maria Magdalena Duha, Efata Gee, B. L. (2022). Peran Kepala Sekolah dalam Pelaksanaan Manajemen Berbasis Sekolah Di SMA Negeri 1 Ulugawo. </w:t>
      </w:r>
      <w:r w:rsidRPr="00A60B96">
        <w:rPr>
          <w:rFonts w:ascii="Times New Roman" w:hAnsi="Times New Roman" w:cs="Times New Roman"/>
          <w:i/>
          <w:iCs/>
          <w:noProof/>
          <w:sz w:val="24"/>
          <w:szCs w:val="24"/>
        </w:rPr>
        <w:t>Jurnal Pendidikan Ekonomi</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3</w:t>
      </w:r>
      <w:r w:rsidRPr="00A60B96">
        <w:rPr>
          <w:rFonts w:ascii="Times New Roman" w:hAnsi="Times New Roman" w:cs="Times New Roman"/>
          <w:noProof/>
          <w:sz w:val="24"/>
          <w:szCs w:val="24"/>
        </w:rPr>
        <w:t>(2). https://doi.org/10.31004/basicedu.v6i3.2766</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Fransiska Rahabav, Tonjti Soumokil, Christwyn R. Alfons, J. F. F. (2021). Interaksi Sosial Antar Orang Kei Di Negeri Passo Kecamatan Baguala Kota Ambon. </w:t>
      </w:r>
      <w:r w:rsidRPr="00A60B96">
        <w:rPr>
          <w:rFonts w:ascii="Times New Roman" w:hAnsi="Times New Roman" w:cs="Times New Roman"/>
          <w:i/>
          <w:iCs/>
          <w:noProof/>
          <w:sz w:val="24"/>
          <w:szCs w:val="24"/>
        </w:rPr>
        <w:t>Jurnal Ilmu Sosial</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4</w:t>
      </w:r>
      <w:r w:rsidRPr="00A60B96">
        <w:rPr>
          <w:rFonts w:ascii="Times New Roman" w:hAnsi="Times New Roman" w:cs="Times New Roman"/>
          <w:noProof/>
          <w:sz w:val="24"/>
          <w:szCs w:val="24"/>
        </w:rPr>
        <w:t>(1), 62–77.</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Gazali Far-Far, Novia Natalia SayaSebagai, M., Budaya, I., Masyarakat, L., Ohoinol, D., Kei, K., Timur, K., &amp; Tenggara, K. M. (2021). </w:t>
      </w:r>
      <w:r w:rsidR="00B55E45" w:rsidRPr="00B55E45">
        <w:rPr>
          <w:rFonts w:ascii="Times New Roman" w:hAnsi="Times New Roman" w:cs="Times New Roman"/>
          <w:i/>
          <w:noProof/>
          <w:sz w:val="24"/>
          <w:szCs w:val="24"/>
        </w:rPr>
        <w:t>Maren</w:t>
      </w:r>
      <w:r w:rsidRPr="00A60B96">
        <w:rPr>
          <w:rFonts w:ascii="Times New Roman" w:hAnsi="Times New Roman" w:cs="Times New Roman"/>
          <w:noProof/>
          <w:sz w:val="24"/>
          <w:szCs w:val="24"/>
        </w:rPr>
        <w:t xml:space="preserve"> Sebagai Identitas Budaya Lokal Masyarakat Kei Desa Ohoinol Kecamatan Kei Kecil Timur Kabupaten Maluku Tenggara. </w:t>
      </w:r>
      <w:r w:rsidRPr="00A60B96">
        <w:rPr>
          <w:rFonts w:ascii="Times New Roman" w:hAnsi="Times New Roman" w:cs="Times New Roman"/>
          <w:i/>
          <w:iCs/>
          <w:noProof/>
          <w:sz w:val="24"/>
          <w:szCs w:val="24"/>
        </w:rPr>
        <w:t>Jurnal Lani Kajian Ilmu Sejarah &amp; Buday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w:t>
      </w:r>
      <w:r w:rsidRPr="00A60B96">
        <w:rPr>
          <w:rFonts w:ascii="Times New Roman" w:hAnsi="Times New Roman" w:cs="Times New Roman"/>
          <w:noProof/>
          <w:sz w:val="24"/>
          <w:szCs w:val="24"/>
        </w:rPr>
        <w:t>(1), 81–91.</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Halimah, L., &amp; Fauziah, S. (2020). Refleksi terhadap kewarganegaraan ekologis dan tanggung jawab warga negara melalui program ecovillage. </w:t>
      </w:r>
      <w:r w:rsidRPr="00A60B96">
        <w:rPr>
          <w:rFonts w:ascii="Times New Roman" w:hAnsi="Times New Roman" w:cs="Times New Roman"/>
          <w:i/>
          <w:iCs/>
          <w:noProof/>
          <w:sz w:val="24"/>
          <w:szCs w:val="24"/>
        </w:rPr>
        <w:t>Jurnal Civics: Media Kajian Kewarganegaraan</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17</w:t>
      </w:r>
      <w:r w:rsidRPr="00A60B96">
        <w:rPr>
          <w:rFonts w:ascii="Times New Roman" w:hAnsi="Times New Roman" w:cs="Times New Roman"/>
          <w:noProof/>
          <w:sz w:val="24"/>
          <w:szCs w:val="24"/>
        </w:rPr>
        <w:t>(2), 142–152.</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lastRenderedPageBreak/>
        <w:t xml:space="preserve">Hanindya, R. A. (2019). Urgensi Peran Kebudayaan Lokal dalam Pengajaran Bahasa Indonesia Bagi Penutur Asing (BIPA) untuk Mahasiswa Asing. </w:t>
      </w:r>
      <w:r w:rsidRPr="00A60B96">
        <w:rPr>
          <w:rFonts w:ascii="Times New Roman" w:hAnsi="Times New Roman" w:cs="Times New Roman"/>
          <w:i/>
          <w:iCs/>
          <w:noProof/>
          <w:sz w:val="24"/>
          <w:szCs w:val="24"/>
        </w:rPr>
        <w:t>Proceeding the First National Seminar of PBI (English Language Education)</w:t>
      </w:r>
      <w:r w:rsidRPr="00A60B96">
        <w:rPr>
          <w:rFonts w:ascii="Times New Roman" w:hAnsi="Times New Roman" w:cs="Times New Roman"/>
          <w:noProof/>
          <w:sz w:val="24"/>
          <w:szCs w:val="24"/>
        </w:rPr>
        <w:t>, 168–172.</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I Putu Widiana, I. P. W. (2021). Peran Orang Tua Dalam Membentuk Karakter Siswa Buddhis Di Sd Negeri Mojorejo 01 Kota Batu. </w:t>
      </w:r>
      <w:r w:rsidRPr="00A60B96">
        <w:rPr>
          <w:rFonts w:ascii="Times New Roman" w:hAnsi="Times New Roman" w:cs="Times New Roman"/>
          <w:i/>
          <w:iCs/>
          <w:noProof/>
          <w:sz w:val="24"/>
          <w:szCs w:val="24"/>
        </w:rPr>
        <w:t>Jurnal Agama Buddha Dan Ilmu Pengetahuan</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4</w:t>
      </w:r>
      <w:r w:rsidRPr="00A60B96">
        <w:rPr>
          <w:rFonts w:ascii="Times New Roman" w:hAnsi="Times New Roman" w:cs="Times New Roman"/>
          <w:noProof/>
          <w:sz w:val="24"/>
          <w:szCs w:val="24"/>
        </w:rPr>
        <w:t>(1), 8–22. https://doi.org/10.53565/abip.v4i1.294</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Indrastuti, N. S. K. (2018). Representasi Unsur Budaya dalam Cerita Rakyat Indonesia: Kajian Terhadap Status Sosial dan Kebudayaan Masyarakat. </w:t>
      </w:r>
      <w:r w:rsidRPr="00A60B96">
        <w:rPr>
          <w:rFonts w:ascii="Times New Roman" w:hAnsi="Times New Roman" w:cs="Times New Roman"/>
          <w:i/>
          <w:iCs/>
          <w:noProof/>
          <w:sz w:val="24"/>
          <w:szCs w:val="24"/>
        </w:rPr>
        <w:t>Malaysian Journal of Social Sciences and Humanities (MJ - SSH)</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3</w:t>
      </w:r>
      <w:r w:rsidRPr="00A60B96">
        <w:rPr>
          <w:rFonts w:ascii="Times New Roman" w:hAnsi="Times New Roman" w:cs="Times New Roman"/>
          <w:noProof/>
          <w:sz w:val="24"/>
          <w:szCs w:val="24"/>
        </w:rPr>
        <w:t>(3), 189–199. https://msocialsciences.com/index.php/mjssh/article/view/124/101</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Lusi Lutfia, L. S. Z. (2019). Analisis Kesalahan Peserta Didik Dalam Menyelesaikan Soal Cerita Sistem Persamaan Linear Dua Variabel. </w:t>
      </w:r>
      <w:r w:rsidRPr="00A60B96">
        <w:rPr>
          <w:rFonts w:ascii="Times New Roman" w:hAnsi="Times New Roman" w:cs="Times New Roman"/>
          <w:i/>
          <w:iCs/>
          <w:noProof/>
          <w:sz w:val="24"/>
          <w:szCs w:val="24"/>
        </w:rPr>
        <w:t>Journal On Education</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01</w:t>
      </w:r>
      <w:r w:rsidRPr="00A60B96">
        <w:rPr>
          <w:rFonts w:ascii="Times New Roman" w:hAnsi="Times New Roman" w:cs="Times New Roman"/>
          <w:noProof/>
          <w:sz w:val="24"/>
          <w:szCs w:val="24"/>
        </w:rPr>
        <w:t>(03), 396–404. https://doi.org/10.24252/auladuna.v5i1a9.2018</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Muhammad Nawir. (2017). </w:t>
      </w:r>
      <w:r w:rsidRPr="00A60B96">
        <w:rPr>
          <w:rFonts w:ascii="Times New Roman" w:hAnsi="Times New Roman" w:cs="Times New Roman"/>
          <w:i/>
          <w:iCs/>
          <w:noProof/>
          <w:sz w:val="24"/>
          <w:szCs w:val="24"/>
        </w:rPr>
        <w:t>J urnal Etika Demokrasi Pendidikan Pancasil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3</w:t>
      </w:r>
      <w:r w:rsidRPr="00A60B96">
        <w:rPr>
          <w:rFonts w:ascii="Times New Roman" w:hAnsi="Times New Roman" w:cs="Times New Roman"/>
          <w:noProof/>
          <w:sz w:val="24"/>
          <w:szCs w:val="24"/>
        </w:rPr>
        <w:t>(1), 48–55.</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Nurhayati, I., &amp; Agustina, L. (2020). Masyarakat Multikultural: Konsepsi, Ciri dan Faktor Pembentuknya. </w:t>
      </w:r>
      <w:r w:rsidRPr="00A60B96">
        <w:rPr>
          <w:rFonts w:ascii="Times New Roman" w:hAnsi="Times New Roman" w:cs="Times New Roman"/>
          <w:i/>
          <w:iCs/>
          <w:noProof/>
          <w:sz w:val="24"/>
          <w:szCs w:val="24"/>
        </w:rPr>
        <w:t>Akademik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14</w:t>
      </w:r>
      <w:r w:rsidRPr="00A60B96">
        <w:rPr>
          <w:rFonts w:ascii="Times New Roman" w:hAnsi="Times New Roman" w:cs="Times New Roman"/>
          <w:noProof/>
          <w:sz w:val="24"/>
          <w:szCs w:val="24"/>
        </w:rPr>
        <w:t>(01), 18–26. https://doi.org/10.30736/adk.v14i01.184</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Pane, B., Najoan, X., &amp; Paturusi, S. (2017). Rancang Bangun Aplikasi Game Edukasi Ragam Budaya Indonesia. </w:t>
      </w:r>
      <w:r w:rsidRPr="00A60B96">
        <w:rPr>
          <w:rFonts w:ascii="Times New Roman" w:hAnsi="Times New Roman" w:cs="Times New Roman"/>
          <w:i/>
          <w:iCs/>
          <w:noProof/>
          <w:sz w:val="24"/>
          <w:szCs w:val="24"/>
        </w:rPr>
        <w:t>Jurnal Teknik Informatik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12</w:t>
      </w:r>
      <w:r w:rsidRPr="00A60B96">
        <w:rPr>
          <w:rFonts w:ascii="Times New Roman" w:hAnsi="Times New Roman" w:cs="Times New Roman"/>
          <w:noProof/>
          <w:sz w:val="24"/>
          <w:szCs w:val="24"/>
        </w:rPr>
        <w:t>(1), 1–9. https://ejournal.unsrat.ac.id/v3/index.php/informatika/article/view/17793/17317</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Putra, A. S. (2019). Smart City: konsep Kota pintar di DKI Jakarta. </w:t>
      </w:r>
      <w:r w:rsidRPr="00A60B96">
        <w:rPr>
          <w:rFonts w:ascii="Times New Roman" w:hAnsi="Times New Roman" w:cs="Times New Roman"/>
          <w:i/>
          <w:iCs/>
          <w:noProof/>
          <w:sz w:val="24"/>
          <w:szCs w:val="24"/>
        </w:rPr>
        <w:t>Tekinfo</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0</w:t>
      </w:r>
      <w:r w:rsidRPr="00A60B96">
        <w:rPr>
          <w:rFonts w:ascii="Times New Roman" w:hAnsi="Times New Roman" w:cs="Times New Roman"/>
          <w:noProof/>
          <w:sz w:val="24"/>
          <w:szCs w:val="24"/>
        </w:rPr>
        <w:t>(2), 73–79. https://journals.upi-yai.ac.id/index.php/TEKINFO/article/download/1168/953</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Putra, K. S. (2015). Implmentasi Pendidikan Agama Islam Melalui Budaya Religius (Religious Culture) Di Sekolah. </w:t>
      </w:r>
      <w:r w:rsidRPr="00A60B96">
        <w:rPr>
          <w:rFonts w:ascii="Times New Roman" w:hAnsi="Times New Roman" w:cs="Times New Roman"/>
          <w:i/>
          <w:iCs/>
          <w:noProof/>
          <w:sz w:val="24"/>
          <w:szCs w:val="24"/>
        </w:rPr>
        <w:t>Jurnal Kependidikan</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3</w:t>
      </w:r>
      <w:r w:rsidRPr="00A60B96">
        <w:rPr>
          <w:rFonts w:ascii="Times New Roman" w:hAnsi="Times New Roman" w:cs="Times New Roman"/>
          <w:noProof/>
          <w:sz w:val="24"/>
          <w:szCs w:val="24"/>
        </w:rPr>
        <w:t>(2), 14–32. https://doi.org/10.24090/jk.v3i2.897</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Rohani. (2015). URGENSI PEMBINAAN TANGGUNG JAWAB WARGA. </w:t>
      </w:r>
      <w:r w:rsidRPr="00A60B96">
        <w:rPr>
          <w:rFonts w:ascii="Times New Roman" w:hAnsi="Times New Roman" w:cs="Times New Roman"/>
          <w:i/>
          <w:iCs/>
          <w:noProof/>
          <w:sz w:val="24"/>
          <w:szCs w:val="24"/>
        </w:rPr>
        <w:t>Jurnal Pendidikan Sosial</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2</w:t>
      </w:r>
      <w:r w:rsidRPr="00A60B96">
        <w:rPr>
          <w:rFonts w:ascii="Times New Roman" w:hAnsi="Times New Roman" w:cs="Times New Roman"/>
          <w:noProof/>
          <w:sz w:val="24"/>
          <w:szCs w:val="24"/>
        </w:rPr>
        <w:t>(2), 221–234.</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Umarella, S., Kaliki, I., &amp; Keliata, Y. (2016). Etnografi: Tradisi </w:t>
      </w:r>
      <w:r w:rsidR="00B55E45" w:rsidRPr="00B55E45">
        <w:rPr>
          <w:rFonts w:ascii="Times New Roman" w:hAnsi="Times New Roman" w:cs="Times New Roman"/>
          <w:i/>
          <w:noProof/>
          <w:sz w:val="24"/>
          <w:szCs w:val="24"/>
        </w:rPr>
        <w:t>Yelim</w:t>
      </w:r>
      <w:r w:rsidRPr="00A60B96">
        <w:rPr>
          <w:rFonts w:ascii="Times New Roman" w:hAnsi="Times New Roman" w:cs="Times New Roman"/>
          <w:noProof/>
          <w:sz w:val="24"/>
          <w:szCs w:val="24"/>
        </w:rPr>
        <w:t xml:space="preserve"> dan Sanamang pada Masyarakat Islam Maluku. </w:t>
      </w:r>
      <w:r w:rsidRPr="00A60B96">
        <w:rPr>
          <w:rFonts w:ascii="Times New Roman" w:hAnsi="Times New Roman" w:cs="Times New Roman"/>
          <w:i/>
          <w:iCs/>
          <w:noProof/>
          <w:sz w:val="24"/>
          <w:szCs w:val="24"/>
        </w:rPr>
        <w:t>Jurnal Fikratun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8</w:t>
      </w:r>
      <w:r w:rsidRPr="00A60B96">
        <w:rPr>
          <w:rFonts w:ascii="Times New Roman" w:hAnsi="Times New Roman" w:cs="Times New Roman"/>
          <w:noProof/>
          <w:sz w:val="24"/>
          <w:szCs w:val="24"/>
        </w:rPr>
        <w:t>(1), 95–125.</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Wahyu, M. (2020). Eksistensi nilai-nilai kebudayaan (studi fenomenologi masyarakat pulau barrang lompo kota makassar). </w:t>
      </w:r>
      <w:r w:rsidRPr="00A60B96">
        <w:rPr>
          <w:rFonts w:ascii="Times New Roman" w:hAnsi="Times New Roman" w:cs="Times New Roman"/>
          <w:i/>
          <w:iCs/>
          <w:noProof/>
          <w:sz w:val="24"/>
          <w:szCs w:val="24"/>
        </w:rPr>
        <w:t>Universitas Muhammadiyah Makassar</w:t>
      </w:r>
      <w:r w:rsidRPr="00A60B96">
        <w:rPr>
          <w:rFonts w:ascii="Times New Roman" w:hAnsi="Times New Roman" w:cs="Times New Roman"/>
          <w:noProof/>
          <w:sz w:val="24"/>
          <w:szCs w:val="24"/>
        </w:rPr>
        <w:t>, 126.</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lastRenderedPageBreak/>
        <w:t xml:space="preserve">Wurianto, A. B. (2015). Pembelajaran Bahasa Indonesia Bermuatan Budaya sebagai Penguatan Masyarakat Ekonomi Asean (MEA),. </w:t>
      </w:r>
      <w:r w:rsidRPr="00A60B96">
        <w:rPr>
          <w:rFonts w:ascii="Times New Roman" w:hAnsi="Times New Roman" w:cs="Times New Roman"/>
          <w:i/>
          <w:iCs/>
          <w:noProof/>
          <w:sz w:val="24"/>
          <w:szCs w:val="24"/>
        </w:rPr>
        <w:t>Seminar Nasional Pendidikan Bahasa Indonesia</w:t>
      </w:r>
      <w:r w:rsidRPr="00A60B96">
        <w:rPr>
          <w:rFonts w:ascii="Times New Roman" w:hAnsi="Times New Roman" w:cs="Times New Roman"/>
          <w:noProof/>
          <w:sz w:val="24"/>
          <w:szCs w:val="24"/>
        </w:rPr>
        <w:t>, 129–132. https://publikasiilmiah.ums.ac.id/bitstream/handle/11617/6368/Arif Budi Wurianto.pdf?sequence=1</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Xiao, A. (2018). Konsep Interaksi Sosial Dalam Komunikasi, Teknologi, Masyarakat. </w:t>
      </w:r>
      <w:r w:rsidRPr="00A60B96">
        <w:rPr>
          <w:rFonts w:ascii="Times New Roman" w:hAnsi="Times New Roman" w:cs="Times New Roman"/>
          <w:i/>
          <w:iCs/>
          <w:noProof/>
          <w:sz w:val="24"/>
          <w:szCs w:val="24"/>
        </w:rPr>
        <w:t>Jurnal Komunika : Jurnal Komunikasi, Media Dan Informatika</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7</w:t>
      </w:r>
      <w:r w:rsidRPr="00A60B96">
        <w:rPr>
          <w:rFonts w:ascii="Times New Roman" w:hAnsi="Times New Roman" w:cs="Times New Roman"/>
          <w:noProof/>
          <w:sz w:val="24"/>
          <w:szCs w:val="24"/>
        </w:rPr>
        <w:t>(2), 94–99. https://doi.org/10.31504/komunika.v7i2.1486</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szCs w:val="24"/>
        </w:rPr>
      </w:pPr>
      <w:r w:rsidRPr="00A60B96">
        <w:rPr>
          <w:rFonts w:ascii="Times New Roman" w:hAnsi="Times New Roman" w:cs="Times New Roman"/>
          <w:noProof/>
          <w:sz w:val="24"/>
          <w:szCs w:val="24"/>
        </w:rPr>
        <w:t xml:space="preserve">Yg Tilldjuwir. (2017). </w:t>
      </w:r>
      <w:r w:rsidRPr="00A60B96">
        <w:rPr>
          <w:rFonts w:ascii="Times New Roman" w:hAnsi="Times New Roman" w:cs="Times New Roman"/>
          <w:i/>
          <w:iCs/>
          <w:noProof/>
          <w:sz w:val="24"/>
          <w:szCs w:val="24"/>
        </w:rPr>
        <w:t>AIN NI AIN DALAM EKSISTENSI MASYARAKAT KEI</w:t>
      </w:r>
      <w:r w:rsidRPr="00A60B96">
        <w:rPr>
          <w:rFonts w:ascii="Times New Roman" w:hAnsi="Times New Roman" w:cs="Times New Roman"/>
          <w:noProof/>
          <w:sz w:val="24"/>
          <w:szCs w:val="24"/>
        </w:rPr>
        <w:t>. 43–100.</w:t>
      </w:r>
    </w:p>
    <w:p w:rsidR="00D83DCD" w:rsidRPr="00A60B96" w:rsidRDefault="004D0C64">
      <w:pPr>
        <w:widowControl w:val="0"/>
        <w:autoSpaceDE w:val="0"/>
        <w:autoSpaceDN w:val="0"/>
        <w:adjustRightInd w:val="0"/>
        <w:spacing w:line="240" w:lineRule="auto"/>
        <w:ind w:left="480" w:hanging="480"/>
        <w:rPr>
          <w:rFonts w:ascii="Times New Roman" w:hAnsi="Times New Roman" w:cs="Times New Roman"/>
          <w:noProof/>
          <w:sz w:val="24"/>
        </w:rPr>
      </w:pPr>
      <w:r w:rsidRPr="00A60B96">
        <w:rPr>
          <w:rFonts w:ascii="Times New Roman" w:hAnsi="Times New Roman" w:cs="Times New Roman"/>
          <w:noProof/>
          <w:sz w:val="24"/>
          <w:szCs w:val="24"/>
        </w:rPr>
        <w:t xml:space="preserve">Zellatifanny, C. M., &amp; Mudjiyanto, B. (2019). The type of descriptive research in communication study. </w:t>
      </w:r>
      <w:r w:rsidRPr="00A60B96">
        <w:rPr>
          <w:rFonts w:ascii="Times New Roman" w:hAnsi="Times New Roman" w:cs="Times New Roman"/>
          <w:i/>
          <w:iCs/>
          <w:noProof/>
          <w:sz w:val="24"/>
          <w:szCs w:val="24"/>
        </w:rPr>
        <w:t>Jurnal Diakom</w:t>
      </w:r>
      <w:r w:rsidRPr="00A60B96">
        <w:rPr>
          <w:rFonts w:ascii="Times New Roman" w:hAnsi="Times New Roman" w:cs="Times New Roman"/>
          <w:noProof/>
          <w:sz w:val="24"/>
          <w:szCs w:val="24"/>
        </w:rPr>
        <w:t xml:space="preserve">, </w:t>
      </w:r>
      <w:r w:rsidRPr="00A60B96">
        <w:rPr>
          <w:rFonts w:ascii="Times New Roman" w:hAnsi="Times New Roman" w:cs="Times New Roman"/>
          <w:i/>
          <w:iCs/>
          <w:noProof/>
          <w:sz w:val="24"/>
          <w:szCs w:val="24"/>
        </w:rPr>
        <w:t>1</w:t>
      </w:r>
      <w:r w:rsidRPr="00A60B96">
        <w:rPr>
          <w:rFonts w:ascii="Times New Roman" w:hAnsi="Times New Roman" w:cs="Times New Roman"/>
          <w:noProof/>
          <w:sz w:val="24"/>
          <w:szCs w:val="24"/>
        </w:rPr>
        <w:t>(2), 83–90.</w:t>
      </w:r>
    </w:p>
    <w:p w:rsidR="00D83DCD" w:rsidRPr="00A60B96" w:rsidRDefault="004D0C64">
      <w:pPr>
        <w:widowControl w:val="0"/>
        <w:autoSpaceDE w:val="0"/>
        <w:autoSpaceDN w:val="0"/>
        <w:adjustRightInd w:val="0"/>
        <w:spacing w:line="240" w:lineRule="auto"/>
        <w:rPr>
          <w:rFonts w:ascii="Times New Roman" w:hAnsi="Times New Roman" w:cs="Times New Roman"/>
          <w:b/>
          <w:sz w:val="24"/>
          <w:szCs w:val="24"/>
        </w:rPr>
      </w:pPr>
      <w:r w:rsidRPr="00A60B96">
        <w:rPr>
          <w:rFonts w:ascii="Times New Roman" w:hAnsi="Times New Roman" w:cs="Times New Roman"/>
          <w:b/>
          <w:sz w:val="24"/>
          <w:szCs w:val="24"/>
        </w:rPr>
        <w:fldChar w:fldCharType="end"/>
      </w: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b/>
          <w:sz w:val="24"/>
          <w:szCs w:val="24"/>
        </w:rPr>
      </w:pPr>
    </w:p>
    <w:p w:rsidR="00D83DCD" w:rsidRPr="00A60B96" w:rsidRDefault="00D83DCD">
      <w:pPr>
        <w:widowControl w:val="0"/>
        <w:autoSpaceDE w:val="0"/>
        <w:autoSpaceDN w:val="0"/>
        <w:adjustRightInd w:val="0"/>
        <w:spacing w:line="240" w:lineRule="auto"/>
        <w:rPr>
          <w:rFonts w:ascii="Times New Roman" w:hAnsi="Times New Roman" w:cs="Times New Roman"/>
          <w:b/>
          <w:sz w:val="24"/>
          <w:szCs w:val="24"/>
        </w:rPr>
      </w:pPr>
    </w:p>
    <w:p w:rsidR="00D83DCD" w:rsidRPr="00A60B96" w:rsidRDefault="00D83DCD">
      <w:pPr>
        <w:widowControl w:val="0"/>
        <w:autoSpaceDE w:val="0"/>
        <w:autoSpaceDN w:val="0"/>
        <w:adjustRightInd w:val="0"/>
        <w:spacing w:line="240" w:lineRule="auto"/>
        <w:rPr>
          <w:rFonts w:ascii="Times New Roman" w:hAnsi="Times New Roman" w:cs="Times New Roman"/>
          <w:b/>
          <w:sz w:val="24"/>
          <w:szCs w:val="24"/>
        </w:rPr>
      </w:pPr>
    </w:p>
    <w:p w:rsidR="00D83DCD" w:rsidRPr="00A60B96" w:rsidRDefault="00D83DCD">
      <w:pPr>
        <w:widowControl w:val="0"/>
        <w:autoSpaceDE w:val="0"/>
        <w:autoSpaceDN w:val="0"/>
        <w:adjustRightInd w:val="0"/>
        <w:spacing w:line="240" w:lineRule="auto"/>
        <w:rPr>
          <w:rFonts w:ascii="Times New Roman" w:hAnsi="Times New Roman" w:cs="Times New Roman"/>
          <w:b/>
          <w:sz w:val="24"/>
          <w:szCs w:val="24"/>
        </w:rPr>
      </w:pPr>
    </w:p>
    <w:p w:rsidR="00D83DCD" w:rsidRPr="00A60B96" w:rsidRDefault="00D83DCD">
      <w:pPr>
        <w:widowControl w:val="0"/>
        <w:autoSpaceDE w:val="0"/>
        <w:autoSpaceDN w:val="0"/>
        <w:adjustRightInd w:val="0"/>
        <w:spacing w:line="240" w:lineRule="auto"/>
        <w:rPr>
          <w:rFonts w:ascii="Times New Roman" w:hAnsi="Times New Roman" w:cs="Times New Roman"/>
          <w:b/>
          <w:sz w:val="24"/>
          <w:szCs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ind w:left="480" w:hanging="480"/>
        <w:rPr>
          <w:rFonts w:ascii="Times New Roman" w:hAnsi="Times New Roman" w:cs="Times New Roman"/>
          <w:noProof/>
          <w:sz w:val="24"/>
        </w:rPr>
      </w:pPr>
    </w:p>
    <w:p w:rsidR="00D83DCD" w:rsidRPr="00A60B96" w:rsidRDefault="00D83DCD">
      <w:pPr>
        <w:widowControl w:val="0"/>
        <w:autoSpaceDE w:val="0"/>
        <w:autoSpaceDN w:val="0"/>
        <w:adjustRightInd w:val="0"/>
        <w:spacing w:line="240" w:lineRule="auto"/>
        <w:rPr>
          <w:rFonts w:ascii="Times New Roman" w:hAnsi="Times New Roman" w:cs="Times New Roman"/>
          <w:noProof/>
          <w:sz w:val="24"/>
        </w:rPr>
      </w:pPr>
    </w:p>
    <w:sectPr w:rsidR="00D83DCD" w:rsidRPr="00A60B96">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7338" w:rsidRDefault="000C7338">
      <w:pPr>
        <w:spacing w:after="0" w:line="240" w:lineRule="auto"/>
      </w:pPr>
      <w:r>
        <w:separator/>
      </w:r>
    </w:p>
  </w:endnote>
  <w:endnote w:type="continuationSeparator" w:id="0">
    <w:p w:rsidR="000C7338" w:rsidRDefault="000C7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9EE" w:rsidRDefault="000819EE">
    <w:pPr>
      <w:pStyle w:val="Footer"/>
      <w:jc w:val="center"/>
    </w:pPr>
    <w:r>
      <w:fldChar w:fldCharType="begin"/>
    </w:r>
    <w:r>
      <w:instrText xml:space="preserve"> PAGE   \* MERGEFORMAT </w:instrText>
    </w:r>
    <w:r>
      <w:fldChar w:fldCharType="separate"/>
    </w:r>
    <w:r w:rsidR="003C732E">
      <w:rPr>
        <w:noProof/>
      </w:rPr>
      <w:t>46</w:t>
    </w:r>
    <w:r>
      <w:rPr>
        <w:noProof/>
      </w:rPr>
      <w:fldChar w:fldCharType="end"/>
    </w:r>
  </w:p>
  <w:p w:rsidR="000819EE" w:rsidRDefault="000819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7338" w:rsidRDefault="000C7338">
      <w:pPr>
        <w:spacing w:after="0" w:line="240" w:lineRule="auto"/>
      </w:pPr>
      <w:r>
        <w:separator/>
      </w:r>
    </w:p>
  </w:footnote>
  <w:footnote w:type="continuationSeparator" w:id="0">
    <w:p w:rsidR="000C7338" w:rsidRDefault="000C73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7AA1172"/>
    <w:lvl w:ilvl="0" w:tplc="482872A6">
      <w:start w:val="1"/>
      <w:numFmt w:val="lowerLetter"/>
      <w:lvlText w:val="%1."/>
      <w:lvlJc w:val="left"/>
      <w:pPr>
        <w:ind w:left="1710" w:hanging="360"/>
      </w:pPr>
      <w:rPr>
        <w:rFonts w:hint="default"/>
      </w:r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nsid w:val="00000002"/>
    <w:multiLevelType w:val="hybridMultilevel"/>
    <w:tmpl w:val="FF9228AE"/>
    <w:lvl w:ilvl="0" w:tplc="0409000F">
      <w:start w:val="1"/>
      <w:numFmt w:val="decimal"/>
      <w:lvlText w:val="%1."/>
      <w:lvlJc w:val="left"/>
      <w:pPr>
        <w:ind w:left="720" w:hanging="360"/>
      </w:pPr>
      <w:rPr>
        <w:rFonts w:hint="default"/>
      </w:rPr>
    </w:lvl>
    <w:lvl w:ilvl="1" w:tplc="650631E2">
      <w:start w:val="1"/>
      <w:numFmt w:val="lowerLetter"/>
      <w:lvlText w:val="%2."/>
      <w:lvlJc w:val="left"/>
      <w:pPr>
        <w:ind w:left="810" w:hanging="360"/>
      </w:pPr>
      <w:rPr>
        <w:b w:val="0"/>
      </w:rPr>
    </w:lvl>
    <w:lvl w:ilvl="2" w:tplc="6EF2939A">
      <w:start w:val="1"/>
      <w:numFmt w:val="decimal"/>
      <w:lvlText w:val="%3."/>
      <w:lvlJc w:val="left"/>
      <w:pPr>
        <w:ind w:left="1620" w:hanging="360"/>
      </w:pPr>
      <w:rPr>
        <w:rFonts w:hint="default"/>
      </w:rPr>
    </w:lvl>
    <w:lvl w:ilvl="3" w:tplc="4CB4053A">
      <w:start w:val="1"/>
      <w:numFmt w:val="upperLetter"/>
      <w:lvlText w:val="%4."/>
      <w:lvlJc w:val="left"/>
      <w:pPr>
        <w:ind w:left="360" w:hanging="360"/>
      </w:pPr>
      <w:rPr>
        <w:rFonts w:hint="default"/>
      </w:rPr>
    </w:lvl>
    <w:lvl w:ilvl="4" w:tplc="FA9CC4E8">
      <w:numFmt w:val="bullet"/>
      <w:lvlText w:val="-"/>
      <w:lvlJc w:val="left"/>
      <w:pPr>
        <w:ind w:left="3600" w:hanging="360"/>
      </w:pPr>
      <w:rPr>
        <w:rFonts w:ascii="Times New Roman" w:eastAsia="Calibr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2FF050EC"/>
    <w:lvl w:ilvl="0" w:tplc="4F2469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04"/>
    <w:multiLevelType w:val="hybridMultilevel"/>
    <w:tmpl w:val="CDE0A7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A3162508"/>
    <w:lvl w:ilvl="0" w:tplc="35F41846">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00000006"/>
    <w:multiLevelType w:val="hybridMultilevel"/>
    <w:tmpl w:val="76D2B50E"/>
    <w:lvl w:ilvl="0" w:tplc="4CBE972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0000007"/>
    <w:multiLevelType w:val="hybridMultilevel"/>
    <w:tmpl w:val="2E8E8C06"/>
    <w:lvl w:ilvl="0" w:tplc="D1E03A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C1F44E88"/>
    <w:lvl w:ilvl="0" w:tplc="CA3278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0000009"/>
    <w:multiLevelType w:val="hybridMultilevel"/>
    <w:tmpl w:val="AF3ABEB6"/>
    <w:lvl w:ilvl="0" w:tplc="D29E9B6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0000000A"/>
    <w:multiLevelType w:val="hybridMultilevel"/>
    <w:tmpl w:val="DB6C6414"/>
    <w:lvl w:ilvl="0" w:tplc="28EE7938">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000000B"/>
    <w:multiLevelType w:val="hybridMultilevel"/>
    <w:tmpl w:val="C14AA60A"/>
    <w:lvl w:ilvl="0" w:tplc="665EA46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0000000C"/>
    <w:multiLevelType w:val="hybridMultilevel"/>
    <w:tmpl w:val="E9B8EBF6"/>
    <w:lvl w:ilvl="0" w:tplc="52CCB414">
      <w:start w:val="1"/>
      <w:numFmt w:val="lowerLetter"/>
      <w:lvlText w:val="%1."/>
      <w:lvlJc w:val="left"/>
      <w:pPr>
        <w:ind w:left="1170" w:hanging="360"/>
      </w:pPr>
      <w:rPr>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
    <w:nsid w:val="0000000D"/>
    <w:multiLevelType w:val="hybridMultilevel"/>
    <w:tmpl w:val="81ECD06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nsid w:val="0000000E"/>
    <w:multiLevelType w:val="hybridMultilevel"/>
    <w:tmpl w:val="DA162A7C"/>
    <w:lvl w:ilvl="0" w:tplc="5F14052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nsid w:val="0000000F"/>
    <w:multiLevelType w:val="hybridMultilevel"/>
    <w:tmpl w:val="AE047A46"/>
    <w:lvl w:ilvl="0" w:tplc="462456F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nsid w:val="00000010"/>
    <w:multiLevelType w:val="hybridMultilevel"/>
    <w:tmpl w:val="81ECD0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0000011"/>
    <w:multiLevelType w:val="hybridMultilevel"/>
    <w:tmpl w:val="73E47ECA"/>
    <w:lvl w:ilvl="0" w:tplc="9A121E14">
      <w:start w:val="1"/>
      <w:numFmt w:val="upperLetter"/>
      <w:lvlText w:val="%1."/>
      <w:lvlJc w:val="left"/>
      <w:pPr>
        <w:ind w:left="36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C100FF2">
      <w:start w:val="1"/>
      <w:numFmt w:val="decimal"/>
      <w:lvlText w:val="%4."/>
      <w:lvlJc w:val="left"/>
      <w:pPr>
        <w:ind w:left="72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6136E776"/>
    <w:lvl w:ilvl="0" w:tplc="DFB48000">
      <w:start w:val="1"/>
      <w:numFmt w:val="decimal"/>
      <w:lvlText w:val="%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520" w:hanging="180"/>
      </w:pPr>
    </w:lvl>
    <w:lvl w:ilvl="3" w:tplc="1B4EF612">
      <w:start w:val="1"/>
      <w:numFmt w:val="lowerLetter"/>
      <w:lvlText w:val="%4."/>
      <w:lvlJc w:val="left"/>
      <w:pPr>
        <w:ind w:left="1080" w:hanging="360"/>
      </w:pPr>
      <w:rPr>
        <w:rFonts w:ascii="Times New Roman" w:eastAsia="Calibri" w:hAnsi="Times New Roman" w:cs="Times New Roman"/>
        <w:b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00000013"/>
    <w:multiLevelType w:val="hybridMultilevel"/>
    <w:tmpl w:val="6C2E773E"/>
    <w:lvl w:ilvl="0" w:tplc="432EA8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0000014"/>
    <w:multiLevelType w:val="hybridMultilevel"/>
    <w:tmpl w:val="50F08616"/>
    <w:lvl w:ilvl="0" w:tplc="C94E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00000016"/>
    <w:multiLevelType w:val="hybridMultilevel"/>
    <w:tmpl w:val="9D7C29AE"/>
    <w:lvl w:ilvl="0" w:tplc="7F94D0BC">
      <w:start w:val="1"/>
      <w:numFmt w:val="lowerLetter"/>
      <w:lvlText w:val="%1."/>
      <w:lvlJc w:val="left"/>
      <w:pPr>
        <w:ind w:left="1170" w:hanging="360"/>
      </w:pPr>
      <w:rPr>
        <w:rFonts w:hint="default"/>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1">
    <w:nsid w:val="0000001C"/>
    <w:multiLevelType w:val="hybridMultilevel"/>
    <w:tmpl w:val="F334981C"/>
    <w:lvl w:ilvl="0" w:tplc="F806B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D"/>
    <w:multiLevelType w:val="hybridMultilevel"/>
    <w:tmpl w:val="51802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E"/>
    <w:multiLevelType w:val="hybridMultilevel"/>
    <w:tmpl w:val="26C0F7CA"/>
    <w:lvl w:ilvl="0" w:tplc="50D0B9B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0000001F"/>
    <w:multiLevelType w:val="hybridMultilevel"/>
    <w:tmpl w:val="389E50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20"/>
    <w:multiLevelType w:val="hybridMultilevel"/>
    <w:tmpl w:val="5A5869D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nsid w:val="00000023"/>
    <w:multiLevelType w:val="hybridMultilevel"/>
    <w:tmpl w:val="D4EC0EB2"/>
    <w:lvl w:ilvl="0" w:tplc="3428642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3173034"/>
    <w:multiLevelType w:val="hybridMultilevel"/>
    <w:tmpl w:val="B17451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3572A6D"/>
    <w:multiLevelType w:val="hybridMultilevel"/>
    <w:tmpl w:val="B754C672"/>
    <w:lvl w:ilvl="0" w:tplc="04090015">
      <w:start w:val="2"/>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1FD618C1"/>
    <w:multiLevelType w:val="hybridMultilevel"/>
    <w:tmpl w:val="ED66E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8FF3F70"/>
    <w:multiLevelType w:val="hybridMultilevel"/>
    <w:tmpl w:val="87E49AFE"/>
    <w:lvl w:ilvl="0" w:tplc="6270D3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93649B"/>
    <w:multiLevelType w:val="hybridMultilevel"/>
    <w:tmpl w:val="9816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3F0565"/>
    <w:multiLevelType w:val="hybridMultilevel"/>
    <w:tmpl w:val="883CCADA"/>
    <w:lvl w:ilvl="0" w:tplc="CB4A6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1"/>
  </w:num>
  <w:num w:numId="3">
    <w:abstractNumId w:val="6"/>
  </w:num>
  <w:num w:numId="4">
    <w:abstractNumId w:val="4"/>
  </w:num>
  <w:num w:numId="5">
    <w:abstractNumId w:val="9"/>
  </w:num>
  <w:num w:numId="6">
    <w:abstractNumId w:val="5"/>
  </w:num>
  <w:num w:numId="7">
    <w:abstractNumId w:val="3"/>
  </w:num>
  <w:num w:numId="8">
    <w:abstractNumId w:val="32"/>
  </w:num>
  <w:num w:numId="9">
    <w:abstractNumId w:val="2"/>
  </w:num>
  <w:num w:numId="10">
    <w:abstractNumId w:val="15"/>
  </w:num>
  <w:num w:numId="11">
    <w:abstractNumId w:val="12"/>
  </w:num>
  <w:num w:numId="12">
    <w:abstractNumId w:val="0"/>
  </w:num>
  <w:num w:numId="13">
    <w:abstractNumId w:val="17"/>
  </w:num>
  <w:num w:numId="14">
    <w:abstractNumId w:val="8"/>
  </w:num>
  <w:num w:numId="15">
    <w:abstractNumId w:val="13"/>
  </w:num>
  <w:num w:numId="16">
    <w:abstractNumId w:val="10"/>
  </w:num>
  <w:num w:numId="17">
    <w:abstractNumId w:val="7"/>
  </w:num>
  <w:num w:numId="18">
    <w:abstractNumId w:val="14"/>
  </w:num>
  <w:num w:numId="19">
    <w:abstractNumId w:val="11"/>
  </w:num>
  <w:num w:numId="20">
    <w:abstractNumId w:val="25"/>
  </w:num>
  <w:num w:numId="21">
    <w:abstractNumId w:val="23"/>
  </w:num>
  <w:num w:numId="22">
    <w:abstractNumId w:val="21"/>
  </w:num>
  <w:num w:numId="23">
    <w:abstractNumId w:val="19"/>
  </w:num>
  <w:num w:numId="24">
    <w:abstractNumId w:val="20"/>
  </w:num>
  <w:num w:numId="25">
    <w:abstractNumId w:val="26"/>
  </w:num>
  <w:num w:numId="26">
    <w:abstractNumId w:val="22"/>
  </w:num>
  <w:num w:numId="27">
    <w:abstractNumId w:val="24"/>
  </w:num>
  <w:num w:numId="28">
    <w:abstractNumId w:val="18"/>
  </w:num>
  <w:num w:numId="29">
    <w:abstractNumId w:val="27"/>
  </w:num>
  <w:num w:numId="30">
    <w:abstractNumId w:val="30"/>
  </w:num>
  <w:num w:numId="31">
    <w:abstractNumId w:val="28"/>
  </w:num>
  <w:num w:numId="32">
    <w:abstractNumId w:val="29"/>
  </w:num>
  <w:num w:numId="33">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DCD"/>
    <w:rsid w:val="00005775"/>
    <w:rsid w:val="0001351B"/>
    <w:rsid w:val="0003184C"/>
    <w:rsid w:val="00040CA0"/>
    <w:rsid w:val="00042F80"/>
    <w:rsid w:val="000457BB"/>
    <w:rsid w:val="00045E85"/>
    <w:rsid w:val="0006671F"/>
    <w:rsid w:val="0006793B"/>
    <w:rsid w:val="000819EE"/>
    <w:rsid w:val="000A62DF"/>
    <w:rsid w:val="000B0D0F"/>
    <w:rsid w:val="000C4D63"/>
    <w:rsid w:val="000C7338"/>
    <w:rsid w:val="000E7674"/>
    <w:rsid w:val="000E7AA3"/>
    <w:rsid w:val="00105A2E"/>
    <w:rsid w:val="001074E7"/>
    <w:rsid w:val="00117D32"/>
    <w:rsid w:val="001323B8"/>
    <w:rsid w:val="001402E1"/>
    <w:rsid w:val="0014763A"/>
    <w:rsid w:val="00162729"/>
    <w:rsid w:val="00163AA6"/>
    <w:rsid w:val="001858B4"/>
    <w:rsid w:val="001A4B65"/>
    <w:rsid w:val="001A6D63"/>
    <w:rsid w:val="001B141F"/>
    <w:rsid w:val="001B7A67"/>
    <w:rsid w:val="001C1A59"/>
    <w:rsid w:val="001C2849"/>
    <w:rsid w:val="001C7118"/>
    <w:rsid w:val="001D0FCA"/>
    <w:rsid w:val="001D2047"/>
    <w:rsid w:val="001E258F"/>
    <w:rsid w:val="00213AD6"/>
    <w:rsid w:val="00224E52"/>
    <w:rsid w:val="0025213F"/>
    <w:rsid w:val="00270008"/>
    <w:rsid w:val="00272726"/>
    <w:rsid w:val="00274C07"/>
    <w:rsid w:val="00282082"/>
    <w:rsid w:val="0028588F"/>
    <w:rsid w:val="0029153A"/>
    <w:rsid w:val="00294C29"/>
    <w:rsid w:val="002B3036"/>
    <w:rsid w:val="002C412A"/>
    <w:rsid w:val="002C6CF6"/>
    <w:rsid w:val="002C7E9B"/>
    <w:rsid w:val="002D2D2F"/>
    <w:rsid w:val="002E039F"/>
    <w:rsid w:val="002F0E1C"/>
    <w:rsid w:val="002F7C5E"/>
    <w:rsid w:val="00302561"/>
    <w:rsid w:val="00306F49"/>
    <w:rsid w:val="00313EC2"/>
    <w:rsid w:val="003326DC"/>
    <w:rsid w:val="0035555E"/>
    <w:rsid w:val="003570C6"/>
    <w:rsid w:val="003642A5"/>
    <w:rsid w:val="0036535A"/>
    <w:rsid w:val="00366ED0"/>
    <w:rsid w:val="0038294E"/>
    <w:rsid w:val="00384B31"/>
    <w:rsid w:val="00386544"/>
    <w:rsid w:val="003952B7"/>
    <w:rsid w:val="003A0307"/>
    <w:rsid w:val="003C0F34"/>
    <w:rsid w:val="003C732E"/>
    <w:rsid w:val="003D59C7"/>
    <w:rsid w:val="003D613F"/>
    <w:rsid w:val="003D62E5"/>
    <w:rsid w:val="003F4082"/>
    <w:rsid w:val="00425A6B"/>
    <w:rsid w:val="00430C84"/>
    <w:rsid w:val="0045721F"/>
    <w:rsid w:val="004603C7"/>
    <w:rsid w:val="00467AF7"/>
    <w:rsid w:val="00492610"/>
    <w:rsid w:val="004929B9"/>
    <w:rsid w:val="00492E27"/>
    <w:rsid w:val="004D0C64"/>
    <w:rsid w:val="004E4476"/>
    <w:rsid w:val="004F7373"/>
    <w:rsid w:val="00531822"/>
    <w:rsid w:val="0054072C"/>
    <w:rsid w:val="00550DFD"/>
    <w:rsid w:val="0055232F"/>
    <w:rsid w:val="00553A31"/>
    <w:rsid w:val="00577C0D"/>
    <w:rsid w:val="005955A2"/>
    <w:rsid w:val="005C0E56"/>
    <w:rsid w:val="005D0CCE"/>
    <w:rsid w:val="005E7330"/>
    <w:rsid w:val="0061136F"/>
    <w:rsid w:val="00612508"/>
    <w:rsid w:val="00617492"/>
    <w:rsid w:val="006262AD"/>
    <w:rsid w:val="0062638E"/>
    <w:rsid w:val="00651C56"/>
    <w:rsid w:val="0065519B"/>
    <w:rsid w:val="00670FE1"/>
    <w:rsid w:val="0069314D"/>
    <w:rsid w:val="00694684"/>
    <w:rsid w:val="00695DB1"/>
    <w:rsid w:val="0069702E"/>
    <w:rsid w:val="006A1AC4"/>
    <w:rsid w:val="006A5D85"/>
    <w:rsid w:val="006D5816"/>
    <w:rsid w:val="0070169D"/>
    <w:rsid w:val="0070626D"/>
    <w:rsid w:val="0071411D"/>
    <w:rsid w:val="007360EA"/>
    <w:rsid w:val="00753EFA"/>
    <w:rsid w:val="00755E13"/>
    <w:rsid w:val="00757AFC"/>
    <w:rsid w:val="007678FF"/>
    <w:rsid w:val="00767FD7"/>
    <w:rsid w:val="007728C9"/>
    <w:rsid w:val="00790949"/>
    <w:rsid w:val="007E03F9"/>
    <w:rsid w:val="007E4E2D"/>
    <w:rsid w:val="007E5714"/>
    <w:rsid w:val="00807910"/>
    <w:rsid w:val="00840BB4"/>
    <w:rsid w:val="00853C3C"/>
    <w:rsid w:val="0086106B"/>
    <w:rsid w:val="00863E66"/>
    <w:rsid w:val="0086405D"/>
    <w:rsid w:val="008A316E"/>
    <w:rsid w:val="008B73D3"/>
    <w:rsid w:val="008C7EF1"/>
    <w:rsid w:val="008D2848"/>
    <w:rsid w:val="008E1E56"/>
    <w:rsid w:val="008E3C80"/>
    <w:rsid w:val="008E5B24"/>
    <w:rsid w:val="008E76D8"/>
    <w:rsid w:val="00903A99"/>
    <w:rsid w:val="00905D1D"/>
    <w:rsid w:val="0091060E"/>
    <w:rsid w:val="00917DA9"/>
    <w:rsid w:val="00921A86"/>
    <w:rsid w:val="009248BC"/>
    <w:rsid w:val="00945404"/>
    <w:rsid w:val="0096785D"/>
    <w:rsid w:val="00973AB7"/>
    <w:rsid w:val="00984D24"/>
    <w:rsid w:val="009B0982"/>
    <w:rsid w:val="009B612D"/>
    <w:rsid w:val="009D2652"/>
    <w:rsid w:val="009D3D98"/>
    <w:rsid w:val="009F0BB4"/>
    <w:rsid w:val="009F2416"/>
    <w:rsid w:val="009F2BD3"/>
    <w:rsid w:val="009F4256"/>
    <w:rsid w:val="00A03C05"/>
    <w:rsid w:val="00A54CFF"/>
    <w:rsid w:val="00A558B2"/>
    <w:rsid w:val="00A60B96"/>
    <w:rsid w:val="00A62875"/>
    <w:rsid w:val="00A7178E"/>
    <w:rsid w:val="00A7603C"/>
    <w:rsid w:val="00A77D6E"/>
    <w:rsid w:val="00A815CE"/>
    <w:rsid w:val="00A91B79"/>
    <w:rsid w:val="00A920EC"/>
    <w:rsid w:val="00A92F2E"/>
    <w:rsid w:val="00A93DAC"/>
    <w:rsid w:val="00A94173"/>
    <w:rsid w:val="00AA720D"/>
    <w:rsid w:val="00AB0A29"/>
    <w:rsid w:val="00AB10F7"/>
    <w:rsid w:val="00AC7B42"/>
    <w:rsid w:val="00AD18DA"/>
    <w:rsid w:val="00AE67E9"/>
    <w:rsid w:val="00B12120"/>
    <w:rsid w:val="00B32A66"/>
    <w:rsid w:val="00B3581C"/>
    <w:rsid w:val="00B457BE"/>
    <w:rsid w:val="00B55E45"/>
    <w:rsid w:val="00B624E1"/>
    <w:rsid w:val="00B77162"/>
    <w:rsid w:val="00B83DE4"/>
    <w:rsid w:val="00B873F2"/>
    <w:rsid w:val="00B877AD"/>
    <w:rsid w:val="00B91458"/>
    <w:rsid w:val="00B926E8"/>
    <w:rsid w:val="00B955DF"/>
    <w:rsid w:val="00BA3E4B"/>
    <w:rsid w:val="00BA64DB"/>
    <w:rsid w:val="00BB63BB"/>
    <w:rsid w:val="00BC7D4D"/>
    <w:rsid w:val="00BE1DE6"/>
    <w:rsid w:val="00BE2151"/>
    <w:rsid w:val="00BE56EC"/>
    <w:rsid w:val="00BF14CA"/>
    <w:rsid w:val="00C06957"/>
    <w:rsid w:val="00C21386"/>
    <w:rsid w:val="00C4498A"/>
    <w:rsid w:val="00C47E88"/>
    <w:rsid w:val="00C5632C"/>
    <w:rsid w:val="00C57879"/>
    <w:rsid w:val="00C6053E"/>
    <w:rsid w:val="00C60879"/>
    <w:rsid w:val="00C66CEA"/>
    <w:rsid w:val="00C676D6"/>
    <w:rsid w:val="00C70F7D"/>
    <w:rsid w:val="00C96045"/>
    <w:rsid w:val="00CD320C"/>
    <w:rsid w:val="00CD721F"/>
    <w:rsid w:val="00CE4578"/>
    <w:rsid w:val="00CE65B9"/>
    <w:rsid w:val="00CF2A4C"/>
    <w:rsid w:val="00CF35A7"/>
    <w:rsid w:val="00D21418"/>
    <w:rsid w:val="00D343AA"/>
    <w:rsid w:val="00D3623F"/>
    <w:rsid w:val="00D457DA"/>
    <w:rsid w:val="00D47523"/>
    <w:rsid w:val="00D50E56"/>
    <w:rsid w:val="00D57F5F"/>
    <w:rsid w:val="00D66103"/>
    <w:rsid w:val="00D7300E"/>
    <w:rsid w:val="00D83DCD"/>
    <w:rsid w:val="00D83FB8"/>
    <w:rsid w:val="00D94270"/>
    <w:rsid w:val="00DA3023"/>
    <w:rsid w:val="00DB2D2E"/>
    <w:rsid w:val="00DC0638"/>
    <w:rsid w:val="00DD7D6F"/>
    <w:rsid w:val="00DE7F91"/>
    <w:rsid w:val="00DF11B3"/>
    <w:rsid w:val="00DF2995"/>
    <w:rsid w:val="00E02B41"/>
    <w:rsid w:val="00E03B05"/>
    <w:rsid w:val="00E06142"/>
    <w:rsid w:val="00E079B2"/>
    <w:rsid w:val="00E124BA"/>
    <w:rsid w:val="00E2041B"/>
    <w:rsid w:val="00E234EF"/>
    <w:rsid w:val="00E3263A"/>
    <w:rsid w:val="00E861EA"/>
    <w:rsid w:val="00E97B57"/>
    <w:rsid w:val="00EA63E2"/>
    <w:rsid w:val="00EB04BF"/>
    <w:rsid w:val="00EB19EA"/>
    <w:rsid w:val="00ED5AB5"/>
    <w:rsid w:val="00ED6EA5"/>
    <w:rsid w:val="00EE037D"/>
    <w:rsid w:val="00EE0F6A"/>
    <w:rsid w:val="00EE3508"/>
    <w:rsid w:val="00EE45EC"/>
    <w:rsid w:val="00EF7A14"/>
    <w:rsid w:val="00F0015C"/>
    <w:rsid w:val="00F03DB8"/>
    <w:rsid w:val="00F12630"/>
    <w:rsid w:val="00F14D8C"/>
    <w:rsid w:val="00F172C5"/>
    <w:rsid w:val="00F24624"/>
    <w:rsid w:val="00F30E6E"/>
    <w:rsid w:val="00F356CE"/>
    <w:rsid w:val="00F437F7"/>
    <w:rsid w:val="00F43FC5"/>
    <w:rsid w:val="00F47F34"/>
    <w:rsid w:val="00F50FDD"/>
    <w:rsid w:val="00F53C22"/>
    <w:rsid w:val="00F64EBB"/>
    <w:rsid w:val="00F71478"/>
    <w:rsid w:val="00F8047B"/>
    <w:rsid w:val="00F85CEA"/>
    <w:rsid w:val="00F94223"/>
    <w:rsid w:val="00F9532A"/>
    <w:rsid w:val="00FA2F53"/>
    <w:rsid w:val="00FA4957"/>
    <w:rsid w:val="00FA5705"/>
    <w:rsid w:val="00FB28E0"/>
    <w:rsid w:val="00FB5140"/>
    <w:rsid w:val="00FB5B25"/>
    <w:rsid w:val="00FC2B87"/>
    <w:rsid w:val="00FC699F"/>
    <w:rsid w:val="00FD600B"/>
    <w:rsid w:val="00FD69E4"/>
    <w:rsid w:val="00FE7DD1"/>
    <w:rsid w:val="00FF0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eb21</b:Tag>
    <b:SourceType>JournalArticle</b:SourceType>
    <b:Guid>{88CCD2DB-110E-441F-9ADE-3229E6809560}</b:Guid>
    <b:Author>
      <b:Author>
        <b:NameList>
          <b:Person>
            <b:Last>Zebua</b:Last>
            <b:First>Ester</b:First>
            <b:Middle>Muliana</b:Middle>
          </b:Person>
        </b:NameList>
      </b:Author>
    </b:Author>
    <b:Title>Jurnal Pancasila dan Kewarganegaraan Vol. 1 No. 1 Tahun 2021</b:Title>
    <b:JournalName>Pemahaman Siswa Terhadap Persamaan Hak dan Kedudukan  Dalam Interaksi Sosial di Kelas VII SMP Negeri 1 Gido  Tahun Pelajaran 2018/2019</b:JournalName>
    <b:Year>2021</b:Year>
    <b:Pages>1-13</b:Pages>
    <b:Volume>1</b:Volume>
    <b:RefOrder>3</b:RefOrder>
  </b:Source>
  <b:Source>
    <b:Tag>Wur15</b:Tag>
    <b:SourceType>JournalArticle</b:SourceType>
    <b:Guid>{2F5BF43F-42FE-455F-8C4F-E6E05D879D8D}</b:Guid>
    <b:Author>
      <b:Author>
        <b:NameList>
          <b:Person>
            <b:Last>Wurianto</b:Last>
            <b:First>Dr.</b:First>
            <b:Middle>Arif Budi</b:Middle>
          </b:Person>
        </b:NameList>
      </b:Author>
    </b:Author>
    <b:Title>PEMBELAJARAN BAHASA INDONESIA BERMUATAN BUDAYA SEBAGAI PENGUATAN MASYARAKAT EKONOMI ASEAN (MEA) (Pengalaman di USSH  Ho Chi Minh City- Universitas Nasional Vietnam)</b:Title>
    <b:JournalName> ISSN: 2477‐636X </b:JournalName>
    <b:Year>2015</b:Year>
    <b:Pages>129-132</b:Pages>
    <b:RefOrder>4</b:RefOrder>
  </b:Source>
  <b:Source>
    <b:Tag>Set18</b:Tag>
    <b:SourceType>JournalArticle</b:SourceType>
    <b:Guid>{4EDBF05D-0F28-433F-8C18-91E6D79C9FC6}</b:Guid>
    <b:Author>
      <b:Author>
        <b:NameList>
          <b:Person>
            <b:Last>Setyaningrum</b:Last>
            <b:First>Naomi</b:First>
            <b:Middle>Diah Budi</b:Middle>
          </b:Person>
        </b:NameList>
      </b:Author>
    </b:Author>
    <b:Title>BUDAYA LOKAL DI ERA GLOBAL</b:Title>
    <b:JournalName>Jurnal Ekspresi Seni, Vol.20 , No 2, November 2018</b:JournalName>
    <b:Year>2018</b:Year>
    <b:Pages>102-112</b:Pages>
    <b:City>Palembang</b:City>
    <b:Volume>20</b:Volume>
    <b:RefOrder>5</b:RefOrder>
  </b:Source>
  <b:Source>
    <b:Tag>Aul</b:Tag>
    <b:SourceType>JournalArticle</b:SourceType>
    <b:Guid>{C1799435-AC68-4321-8830-EC8A01EA6B57}</b:Guid>
    <b:Author>
      <b:Author>
        <b:NameList>
          <b:Person>
            <b:Last>Aulia</b:Last>
            <b:First>Hanindya</b:First>
            <b:Middle>Restu</b:Middle>
          </b:Person>
        </b:NameList>
      </b:Author>
    </b:Author>
    <b:Title>URGENSI PERAN KEBUDAYAAN LOKAL DALAM PENGAJARAN BAHASA INDONESIA BAGI PENUTUR ASING (BIPA) UNTUK MAHASISWA ASING</b:Title>
    <b:Pages>168-172</b:Pages>
    <b:RefOrder>6</b:RefOrder>
  </b:Source>
  <b:Source>
    <b:Tag>Fra21</b:Tag>
    <b:SourceType>JournalArticle</b:SourceType>
    <b:Guid>{CF6F26ED-C778-4615-91DB-867C91BD6CD2}</b:Guid>
    <b:Author>
      <b:Author>
        <b:NameList>
          <b:Person>
            <b:Last>Fransiska Rahabav</b:Last>
            <b:First>Tonjti</b:First>
            <b:Middle>Soumokil, Christwyn R. Alfons, Jouverd F. Frans</b:Middle>
          </b:Person>
        </b:NameList>
      </b:Author>
    </b:Author>
    <b:Title>INTERAKSI SOSIAL ANTAR ORANG KEI DI NEGERI PASSO  KECAMATAN BAGUALA KOTA AMBON</b:Title>
    <b:JournalName>Interaksi Sosial Antar Orang Kei di Negeri Passo Kecamatan Baguala Kota Ambon Vol. 4 No. 1 Mei 2021,</b:JournalName>
    <b:Year>2021</b:Year>
    <b:Pages>62-77</b:Pages>
    <b:City>Ambon</b:City>
    <b:Volume>4</b:Volume>
    <b:RefOrder>7</b:RefOrder>
  </b:Source>
  <b:Source>
    <b:Tag>Ufi</b:Tag>
    <b:SourceType>JournalArticle</b:SourceType>
    <b:Guid>{6A64A8DB-7D3B-4EAA-8543-0DE86AE30E78}</b:Guid>
    <b:Author>
      <b:Author>
        <b:NameList>
          <b:Person>
            <b:Last>Ufie</b:Last>
            <b:First>Agustinus</b:First>
          </b:Person>
        </b:NameList>
      </b:Author>
    </b:Author>
    <b:Title>MENGINTEGRASIKAN NILAI-NILAI MULTIKULTURALISME BERBASIS KEARIFAN LOKAL SEBAGAI SUMBER PEMBELAJARAN SEJARAH</b:Title>
    <b:Pages>47-61</b:Pages>
    <b:City>Ambon</b:City>
    <b:RefOrder>8</b:RefOrder>
  </b:Source>
  <b:Source>
    <b:Tag>FAU12</b:Tag>
    <b:SourceType>JournalArticle</b:SourceType>
    <b:Guid>{6DB68BAE-3414-4D92-AE8F-8F607C555E45}</b:Guid>
    <b:Author>
      <b:Author>
        <b:NameList>
          <b:Person>
            <b:Last>FAUZI</b:Last>
            <b:First>ERWIN</b:First>
          </b:Person>
        </b:NameList>
      </b:Author>
    </b:Author>
    <b:Title>HUBUNGAN ANTARA TINGKAT PEMAHAMAN SOFTS SKILLS DENGAN NILAI PRAKTIK PROSES PEMESINAN SISWA KELAS X JURUSAN TEKNIK PEMESINAN SMK PIRI I YOGYAKARTA</b:Title>
    <b:Year>2012</b:Year>
    <b:Pages>1-55</b:Pages>
    <b:Month>Juni</b:Month>
    <b:City>Yogyakarta</b:City>
    <b:RefOrder>9</b:RefOrder>
  </b:Source>
  <b:Source>
    <b:Tag>Far20</b:Tag>
    <b:SourceType>JournalArticle</b:SourceType>
    <b:Guid>{9EBA05F6-601A-435F-BC05-D950800218A7}</b:Guid>
    <b:Author>
      <b:Author>
        <b:NameList>
          <b:Person>
            <b:Last>Faridatul Umi</b:Last>
            <b:First>Sufyarma</b:First>
            <b:Middle>Marsidin, Ahmad Sabandi</b:Middle>
          </b:Person>
        </b:NameList>
      </b:Author>
    </b:Author>
    <b:Title>Analisis Kebijakan Dan Pengelolaan terkait Peserta Didik Di Sekolah Dasar</b:Title>
    <b:JournalName>Jurnal Ilmu Pendidikan  Vol 2 No 2 Tahun 2020</b:JournalName>
    <b:Year>2020</b:Year>
    <b:Pages>128-133</b:Pages>
    <b:Volume>2</b:Volume>
    <b:RefOrder>10</b:RefOrder>
  </b:Source>
  <b:Source>
    <b:Tag>Sud11</b:Tag>
    <b:SourceType>JournalArticle</b:SourceType>
    <b:Guid>{7C3F653B-DE67-4E8F-B5D0-DE99E225F75F}</b:Guid>
    <b:Author>
      <b:Author>
        <b:NameList>
          <b:Person>
            <b:Last>Sudrajat</b:Last>
            <b:First>Ajat</b:First>
          </b:Person>
        </b:NameList>
      </b:Author>
    </b:Author>
    <b:Title>MENGAPA PENDIDIKAN KARAKTER?</b:Title>
    <b:JournalName>Jurnal Pendidikan Karakter, Tahun I, Nomor 1, Oktober 2011</b:JournalName>
    <b:Year>2011</b:Year>
    <b:Pages>47-58</b:Pages>
    <b:City>Yogyakarta</b:City>
    <b:RefOrder>11</b:RefOrder>
  </b:Source>
  <b:Source>
    <b:Tag>1Ti14</b:Tag>
    <b:SourceType>JournalArticle</b:SourceType>
    <b:Guid>{545659AC-2E6B-4985-A6EE-5551EC957F1A}</b:Guid>
    <b:Author>
      <b:Author>
        <b:NameList>
          <b:Person>
            <b:Last>1)Titik Sunarti Widyaningsih</b:Last>
            <b:First>2)Zamroni,</b:First>
            <b:Middle>3)Darmiyati Zuchdi</b:Middle>
          </b:Person>
        </b:NameList>
      </b:Author>
    </b:Author>
    <b:Title>INTERNALISASI DAN AKTUALISASI NILAI-NILAI KARAKTER PADA SISWA SMP DALAM PERSPEKTIF FENOMENOLOGIS (Studi Kasus Di SMP 2 Bantul</b:Title>
    <b:JournalName>Jurnal Pembangunan Pendidikan: Fondasi dan Aplikasi Volume 2, Nomor 2, 2014</b:JournalName>
    <b:Year>2014</b:Year>
    <b:Pages>181-195</b:Pages>
    <b:City>Yogyakarta</b:City>
    <b:Volume>2</b:Volume>
    <b:RefOrder>12</b:RefOrder>
  </b:Source>
  <b:Source>
    <b:Tag>SAr08</b:Tag>
    <b:SourceType>JournalArticle</b:SourceType>
    <b:Guid>{09314E41-FC4E-4144-AD46-2AD97AC4C7C7}</b:Guid>
    <b:Author>
      <b:Author>
        <b:NameList>
          <b:Person>
            <b:Last>S.Ar</b:Last>
            <b:First>Erman</b:First>
          </b:Person>
        </b:NameList>
      </b:Author>
    </b:Author>
    <b:Title>MODEL BELAJAR DAN PEMBELAJARAN BERORIENTASI KOMPETENSI SISWA</b:Title>
    <b:JournalName>Educare Vol 5, No. 2.doc</b:JournalName>
    <b:Year>2008</b:Year>
    <b:Pages>1-31</b:Pages>
    <b:Volume>2</b:Volume>
    <b:RefOrder>13</b:RefOrder>
  </b:Source>
  <b:Source>
    <b:Tag>Put15</b:Tag>
    <b:SourceType>JournalArticle</b:SourceType>
    <b:Guid>{A50CF0B9-3CE2-439D-A7D8-8160C5B7A3D3}</b:Guid>
    <b:Author>
      <b:Author>
        <b:NameList>
          <b:Person>
            <b:Last>Putra</b:Last>
            <b:First>Kristiya</b:First>
            <b:Middle>Septian</b:Middle>
          </b:Person>
        </b:NameList>
      </b:Author>
    </b:Author>
    <b:Title>IMPLMENTASI PENDIDIKAN AGAMA ISLAM MELALUI BUDAYA RELIGIUS (RELIGIOUS CULTURE) DI SEKOLAH</b:Title>
    <b:JournalName>Jurnal Kependidikan, Vol. III No. 2 November 2015</b:JournalName>
    <b:Year>2015</b:Year>
    <b:Pages>14-32</b:Pages>
    <b:Volume>III</b:Volume>
    <b:RefOrder>14</b:RefOrder>
  </b:Source>
  <b:Source>
    <b:Tag>WAH20</b:Tag>
    <b:SourceType>JournalArticle</b:SourceType>
    <b:Guid>{2BC6B13D-8E64-4C0A-BB9F-3E41DAA69011}</b:Guid>
    <b:Author>
      <b:Author>
        <b:NameList>
          <b:Person>
            <b:Last>WAHYU</b:Last>
            <b:First>MUH.</b:First>
          </b:Person>
        </b:NameList>
      </b:Author>
    </b:Author>
    <b:Title>EKSISTENSI NILAI-NILAI KEBUDAYAAN (STUDI FENOMENOLOGI MASYARAKAT PULAU BARRANG LOMPO KOTA MAKASSAR</b:Title>
    <b:Year>2020</b:Year>
    <b:Pages>1-112</b:Pages>
    <b:RefOrder>15</b:RefOrder>
  </b:Source>
  <b:Source>
    <b:Tag>MUH20</b:Tag>
    <b:SourceType>JournalArticle</b:SourceType>
    <b:Guid>{A46E8AB1-64B4-4901-ACE3-65C8BE2A4F59}</b:Guid>
    <b:Author>
      <b:Author>
        <b:NameList>
          <b:Person>
            <b:Last>WAHYU</b:Last>
            <b:First>MUH.</b:First>
          </b:Person>
        </b:NameList>
      </b:Author>
    </b:Author>
    <b:Title>IMPLMENTASI PENDIDIKAN AGAMA ISLAM MELALUI BUDAYA RELIGIUS (RELIGIOUS CULTURE) DI SEKOLAH</b:Title>
    <b:Year>2020</b:Year>
    <b:Pages>1-112</b:Pages>
    <b:RefOrder>1</b:RefOrder>
  </b:Source>
  <b:Source>
    <b:Tag>FIT19</b:Tag>
    <b:SourceType>JournalArticle</b:SourceType>
    <b:Guid>{1C9D0484-9AE2-4AC0-AE13-92288BC9F41C}</b:Guid>
    <b:Author>
      <b:Author>
        <b:NameList>
          <b:Person>
            <b:Last>FITRIATI</b:Last>
          </b:Person>
        </b:NameList>
      </b:Author>
    </b:Author>
    <b:Title>KEBERADAAN BUDAYA RIMPU DI DESA SANGIA KECAMATANSAPE KABUPATEN BIMA  </b:Title>
    <b:Year>2019</b:Year>
    <b:Pages>1-34</b:Pages>
    <b:RefOrder>16</b:RefOrder>
  </b:Source>
  <b:Source>
    <b:Tag>YGT17</b:Tag>
    <b:SourceType>JournalArticle</b:SourceType>
    <b:Guid>{45B63B66-6BB3-41CD-90F3-BE9A723C2B2F}</b:Guid>
    <b:Author>
      <b:Author>
        <b:NameList>
          <b:Person>
            <b:Last>Tildjuwir</b:Last>
            <b:First>YG</b:First>
          </b:Person>
        </b:NameList>
      </b:Author>
    </b:Author>
    <b:Title>Ain Ni Ain Sebagai Pendekatan Konseling Perdamaian Berbasis Budaya</b:Title>
    <b:Year>2017</b:Year>
    <b:Pages>43-101</b:Pages>
    <b:RefOrder>17</b:RefOrder>
  </b:Source>
  <b:Source>
    <b:Tag>Gaz21</b:Tag>
    <b:SourceType>JournalArticle</b:SourceType>
    <b:Guid>{6B8DDFDB-3E11-4C9B-A700-C6BD488501C4}</b:Guid>
    <b:Author>
      <b:Author>
        <b:NameList>
          <b:Person>
            <b:Last>Gazali</b:Last>
            <b:First>Far-Far</b:First>
            <b:Middle>,Novia Natalia Saya</b:Middle>
          </b:Person>
        </b:NameList>
      </b:Author>
    </b:Author>
    <b:Title>Maren Sebagai Identitas Budaya Lokal Masyarakat Kei  Desa Ohoinol Kecamatan Kei Kecil Timur  Kabupaten Maluku Tenggara</b:Title>
    <b:JournalName>Jurnal Kajian Ilmu Sejarah dan Budaya. April VOL 2. NO. 1 (2021)</b:JournalName>
    <b:Year>2021</b:Year>
    <b:Pages>1-10</b:Pages>
    <b:Volume>2</b:Volume>
    <b:RefOrder>18</b:RefOrder>
  </b:Source>
  <b:Source>
    <b:Tag>Sam16</b:Tag>
    <b:SourceType>JournalArticle</b:SourceType>
    <b:Guid>{72AACB61-D9C2-4131-BB1E-2AF1D10AACC6}</b:Guid>
    <b:Author>
      <b:Author>
        <b:NameList>
          <b:Person>
            <b:Last>Samad Umarella</b:Last>
            <b:First>Ismail</b:First>
            <b:Middle>Kaliki, Yunus Keliata</b:Middle>
          </b:Person>
        </b:NameList>
      </b:Author>
    </b:Author>
    <b:Title>TRADISI YELIM DAN SANAMANG                        PADA MASYARAKAT ISLAM MALUKU</b:Title>
    <b:JournalName>Jurnal Fikratuna Volume 8 Nomor 1, 2016</b:JournalName>
    <b:Year>2016</b:Year>
    <b:Pages>95-125</b:Pages>
    <b:Volume>8</b:Volume>
    <b:RefOrder>19</b:RefOrder>
  </b:Source>
  <b:Source>
    <b:Tag>Cut18</b:Tag>
    <b:SourceType>JournalArticle</b:SourceType>
    <b:Guid>{33CC7F73-F9BE-4855-90C2-F5EFDE8EA0AD}</b:Guid>
    <b:Author>
      <b:Author>
        <b:NameList>
          <b:Person>
            <b:Last>Cut Medika Zellatifanny</b:Last>
            <b:First>Bambang</b:First>
            <b:Middle>Mudjiyanto</b:Middle>
          </b:Person>
        </b:NameList>
      </b:Author>
    </b:Author>
    <b:Title>THE TYPE OF DESCRIPTIVE RESEARCH IN COMMUNICATION STUDY</b:Title>
    <b:JournalName>Jurnal Diakom, Vol. 1 No. 2, Desember 2018: 83-90</b:JournalName>
    <b:Year>2018</b:Year>
    <b:Pages>83-90</b:Pages>
    <b:Volume>1</b:Volume>
    <b:RefOrder>20</b:RefOrder>
  </b:Source>
  <b:Source>
    <b:Tag>Pan05</b:Tag>
    <b:SourceType>JournalArticle</b:SourceType>
    <b:Guid>{E9694804-C902-4539-A9C1-12F457A8EE60}</b:Guid>
    <b:Author>
      <b:Author>
        <b:NameList>
          <b:Person>
            <b:Last>Panji Septian Derianto</b:Last>
            <b:First>Yuliana</b:First>
            <b:Middle>Pinaringsih Kristiutami</b:Middle>
          </b:Person>
        </b:NameList>
      </b:Author>
    </b:Author>
    <b:Title>STANDAR OPERASIONAL PROSEDUR ROOM SERVICE AMAROOSSA HOTEL BANDUNG</b:Title>
    <b:JournalName>Pariwisata, Vol.II No.1 April 205</b:JournalName>
    <b:Year>2005</b:Year>
    <b:Pages>15-21</b:Pages>
    <b:City>Bandung</b:City>
    <b:Volume>II</b:Volume>
    <b:RefOrder>21</b:RefOrder>
  </b:Source>
  <b:Source>
    <b:Tag>ARI14</b:Tag>
    <b:SourceType>JournalArticle</b:SourceType>
    <b:Guid>{639E3257-9B13-47E0-940B-5F0745571F96}</b:Guid>
    <b:Author>
      <b:Author>
        <b:NameList>
          <b:Person>
            <b:Last>ARI</b:Last>
            <b:First>SEPTIA</b:First>
            <b:Middle>UT</b:Middle>
          </b:Person>
        </b:NameList>
      </b:Author>
    </b:Author>
    <b:Title>EFEKTIFITAS PENERAPAN PERATURAN MENTERI KEUANGAN NO.76/PKM.05/2008 TENTANG PEDOMAN AKUNTANSI DAN PELAPORAN KEUANGAN BADAN LAYANAN UMUM PADA PUSKESMAS BERSTATUS BADAN LAYANAN UMUM DIPUSKESMAS TALANG RATU PALEMBANG</b:Title>
    <b:Year>2014</b:Year>
    <b:Pages>1-10</b:Pages>
    <b:City>Palembang</b:City>
    <b:RefOrder>22</b:RefOrder>
  </b:Source>
  <b:Source>
    <b:Tag>Wid21</b:Tag>
    <b:SourceType>JournalArticle</b:SourceType>
    <b:Guid>{EC23F342-8621-45A8-893B-25FE7FB092AC}</b:Guid>
    <b:Author>
      <b:Author>
        <b:NameList>
          <b:Person>
            <b:Last>Widiana</b:Last>
            <b:First>I</b:First>
            <b:Middle>Putu</b:Middle>
          </b:Person>
        </b:NameList>
      </b:Author>
    </b:Author>
    <b:Title>PERAN ORANG TUA DALAM MEMBENTUK KARAKTER SISWA BUDDHIS DI SD NEGERI MOJOREJO 01 KOTA BATU</b:Title>
    <b:JournalName>Jurnal Agama Buddha dan Ilmu Pengetahuan  Vol. 4, No 1, Juli 2021: 8-22</b:JournalName>
    <b:Year>2021</b:Year>
    <b:Pages>8-22</b:Pages>
    <b:Volume>4</b:Volume>
    <b:RefOrder>2</b:RefOrder>
  </b:Source>
</b:Sources>
</file>

<file path=customXml/itemProps1.xml><?xml version="1.0" encoding="utf-8"?>
<ds:datastoreItem xmlns:ds="http://schemas.openxmlformats.org/officeDocument/2006/customXml" ds:itemID="{59D91395-D711-46CB-A692-83DED94E3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6</TotalTime>
  <Pages>83</Pages>
  <Words>26153</Words>
  <Characters>149075</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88</cp:revision>
  <dcterms:created xsi:type="dcterms:W3CDTF">2023-03-10T08:02:00Z</dcterms:created>
  <dcterms:modified xsi:type="dcterms:W3CDTF">2024-07-03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a27cf1-f234-3278-ad91-307183673d23</vt:lpwstr>
  </property>
  <property fmtid="{D5CDD505-2E9C-101B-9397-08002B2CF9AE}" pid="24" name="Mendeley Citation Style_1">
    <vt:lpwstr>http://www.zotero.org/styles/apa</vt:lpwstr>
  </property>
  <property fmtid="{D5CDD505-2E9C-101B-9397-08002B2CF9AE}" pid="25" name="ICV">
    <vt:lpwstr>6114d352b402462b9dcd595337012604</vt:lpwstr>
  </property>
</Properties>
</file>